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02A2E8" w14:textId="025A2683" w:rsidR="00412EAB" w:rsidRDefault="00412EAB" w:rsidP="006852A6">
      <w:pPr>
        <w:pStyle w:val="Title"/>
        <w:rPr>
          <w:rFonts w:ascii="Times New Roman" w:hAnsi="Times New Roman" w:cs="Times New Roman"/>
          <w:sz w:val="32"/>
          <w:szCs w:val="32"/>
        </w:rPr>
      </w:pPr>
      <w:r w:rsidRPr="006852A6">
        <w:rPr>
          <w:rFonts w:ascii="Times New Roman" w:hAnsi="Times New Roman" w:cs="Times New Roman"/>
          <w:sz w:val="32"/>
          <w:szCs w:val="32"/>
        </w:rPr>
        <w:t>S</w:t>
      </w:r>
      <w:r w:rsidR="006852A6">
        <w:rPr>
          <w:rFonts w:ascii="Times New Roman" w:hAnsi="Times New Roman" w:cs="Times New Roman"/>
          <w:sz w:val="32"/>
          <w:szCs w:val="32"/>
        </w:rPr>
        <w:t xml:space="preserve">upporting </w:t>
      </w:r>
      <w:r w:rsidRPr="006852A6">
        <w:rPr>
          <w:rFonts w:ascii="Times New Roman" w:hAnsi="Times New Roman" w:cs="Times New Roman"/>
          <w:sz w:val="32"/>
          <w:szCs w:val="32"/>
        </w:rPr>
        <w:t>Informatio</w:t>
      </w:r>
      <w:r w:rsidR="0072569C">
        <w:rPr>
          <w:rFonts w:ascii="Times New Roman" w:hAnsi="Times New Roman" w:cs="Times New Roman"/>
          <w:sz w:val="32"/>
          <w:szCs w:val="32"/>
        </w:rPr>
        <w:t>n: S1 Text</w:t>
      </w:r>
    </w:p>
    <w:p w14:paraId="6C309138" w14:textId="77777777" w:rsidR="0078246C" w:rsidRPr="0078246C" w:rsidRDefault="0078246C" w:rsidP="0078246C">
      <w:pPr>
        <w:rPr>
          <w:sz w:val="24"/>
          <w:szCs w:val="24"/>
        </w:rPr>
      </w:pPr>
    </w:p>
    <w:p w14:paraId="1E40039D" w14:textId="241C3971" w:rsidR="0078246C" w:rsidRPr="007643AD" w:rsidRDefault="007643AD" w:rsidP="007643AD">
      <w:pPr>
        <w:rPr>
          <w:b/>
        </w:rPr>
      </w:pPr>
      <w:r w:rsidRPr="007643AD">
        <w:rPr>
          <w:b/>
        </w:rPr>
        <w:t>Phylogenomics reveals three sources of adaptive variation during a rapid radiation</w:t>
      </w:r>
    </w:p>
    <w:p w14:paraId="199545C6" w14:textId="77777777" w:rsidR="00CB3C22" w:rsidRDefault="00CB3C22" w:rsidP="00412EAB"/>
    <w:p w14:paraId="18D751AA" w14:textId="77777777" w:rsidR="00412EAB" w:rsidRPr="0078246C" w:rsidRDefault="00412EAB" w:rsidP="00412EAB">
      <w:r w:rsidRPr="0078246C">
        <w:t>James B. Pease, David C. Haak, Matthew W. Hahn, Leonie C. Moyle.</w:t>
      </w:r>
    </w:p>
    <w:p w14:paraId="1764A001" w14:textId="77777777" w:rsidR="00412EAB" w:rsidRDefault="00412EAB" w:rsidP="00412EAB"/>
    <w:sdt>
      <w:sdtPr>
        <w:id w:val="1245759614"/>
        <w:docPartObj>
          <w:docPartGallery w:val="Table of Contents"/>
          <w:docPartUnique/>
        </w:docPartObj>
      </w:sdtPr>
      <w:sdtEndPr>
        <w:rPr>
          <w:b/>
          <w:bCs/>
          <w:noProof/>
        </w:rPr>
      </w:sdtEndPr>
      <w:sdtContent>
        <w:p w14:paraId="5B15BB53" w14:textId="77777777" w:rsidR="002A79DF" w:rsidRDefault="00CF046E">
          <w:pPr>
            <w:pStyle w:val="TOC1"/>
            <w:rPr>
              <w:rFonts w:asciiTheme="minorHAnsi" w:eastAsiaTheme="minorEastAsia" w:hAnsiTheme="minorHAnsi" w:cstheme="minorBidi"/>
              <w:noProof/>
            </w:rPr>
          </w:pPr>
          <w:r w:rsidRPr="006852A6">
            <w:fldChar w:fldCharType="begin"/>
          </w:r>
          <w:r w:rsidRPr="006852A6">
            <w:instrText xml:space="preserve"> TOC \o "1-3" \h \z \u </w:instrText>
          </w:r>
          <w:r w:rsidRPr="006852A6">
            <w:fldChar w:fldCharType="separate"/>
          </w:r>
          <w:hyperlink w:anchor="_Toc438152000" w:history="1">
            <w:r w:rsidR="002A79DF" w:rsidRPr="00E50986">
              <w:rPr>
                <w:rStyle w:val="Hyperlink"/>
                <w:noProof/>
              </w:rPr>
              <w:t>S1 Text Section 1: Terminology</w:t>
            </w:r>
            <w:r w:rsidR="002A79DF">
              <w:rPr>
                <w:noProof/>
                <w:webHidden/>
              </w:rPr>
              <w:tab/>
            </w:r>
            <w:r w:rsidR="002A79DF">
              <w:rPr>
                <w:noProof/>
                <w:webHidden/>
              </w:rPr>
              <w:fldChar w:fldCharType="begin"/>
            </w:r>
            <w:r w:rsidR="002A79DF">
              <w:rPr>
                <w:noProof/>
                <w:webHidden/>
              </w:rPr>
              <w:instrText xml:space="preserve"> PAGEREF _Toc438152000 \h </w:instrText>
            </w:r>
            <w:r w:rsidR="002A79DF">
              <w:rPr>
                <w:noProof/>
                <w:webHidden/>
              </w:rPr>
            </w:r>
            <w:r w:rsidR="002A79DF">
              <w:rPr>
                <w:noProof/>
                <w:webHidden/>
              </w:rPr>
              <w:fldChar w:fldCharType="separate"/>
            </w:r>
            <w:r w:rsidR="002A79DF">
              <w:rPr>
                <w:noProof/>
                <w:webHidden/>
              </w:rPr>
              <w:t>1</w:t>
            </w:r>
            <w:r w:rsidR="002A79DF">
              <w:rPr>
                <w:noProof/>
                <w:webHidden/>
              </w:rPr>
              <w:fldChar w:fldCharType="end"/>
            </w:r>
          </w:hyperlink>
        </w:p>
        <w:p w14:paraId="6BC03697" w14:textId="77777777" w:rsidR="002A79DF" w:rsidRDefault="002A79DF">
          <w:pPr>
            <w:pStyle w:val="TOC2"/>
            <w:rPr>
              <w:rFonts w:asciiTheme="minorHAnsi" w:eastAsiaTheme="minorEastAsia" w:hAnsiTheme="minorHAnsi" w:cstheme="minorBidi"/>
              <w:noProof/>
            </w:rPr>
          </w:pPr>
          <w:hyperlink w:anchor="_Toc438152001" w:history="1">
            <w:r w:rsidRPr="00E50986">
              <w:rPr>
                <w:rStyle w:val="Hyperlink"/>
                <w:noProof/>
              </w:rPr>
              <w:t>1.1: Taxonomy</w:t>
            </w:r>
            <w:r>
              <w:rPr>
                <w:noProof/>
                <w:webHidden/>
              </w:rPr>
              <w:tab/>
            </w:r>
            <w:r>
              <w:rPr>
                <w:noProof/>
                <w:webHidden/>
              </w:rPr>
              <w:fldChar w:fldCharType="begin"/>
            </w:r>
            <w:r>
              <w:rPr>
                <w:noProof/>
                <w:webHidden/>
              </w:rPr>
              <w:instrText xml:space="preserve"> PAGEREF _Toc438152001 \h </w:instrText>
            </w:r>
            <w:r>
              <w:rPr>
                <w:noProof/>
                <w:webHidden/>
              </w:rPr>
            </w:r>
            <w:r>
              <w:rPr>
                <w:noProof/>
                <w:webHidden/>
              </w:rPr>
              <w:fldChar w:fldCharType="separate"/>
            </w:r>
            <w:r>
              <w:rPr>
                <w:noProof/>
                <w:webHidden/>
              </w:rPr>
              <w:t>1</w:t>
            </w:r>
            <w:r>
              <w:rPr>
                <w:noProof/>
                <w:webHidden/>
              </w:rPr>
              <w:fldChar w:fldCharType="end"/>
            </w:r>
          </w:hyperlink>
        </w:p>
        <w:p w14:paraId="47FB3E15" w14:textId="77777777" w:rsidR="002A79DF" w:rsidRDefault="002A79DF">
          <w:pPr>
            <w:pStyle w:val="TOC2"/>
            <w:rPr>
              <w:rFonts w:asciiTheme="minorHAnsi" w:eastAsiaTheme="minorEastAsia" w:hAnsiTheme="minorHAnsi" w:cstheme="minorBidi"/>
              <w:noProof/>
            </w:rPr>
          </w:pPr>
          <w:hyperlink w:anchor="_Toc438152002" w:history="1">
            <w:r w:rsidRPr="00E50986">
              <w:rPr>
                <w:rStyle w:val="Hyperlink"/>
                <w:noProof/>
              </w:rPr>
              <w:t>1.2: Species Groups</w:t>
            </w:r>
            <w:r>
              <w:rPr>
                <w:noProof/>
                <w:webHidden/>
              </w:rPr>
              <w:tab/>
            </w:r>
            <w:r>
              <w:rPr>
                <w:noProof/>
                <w:webHidden/>
              </w:rPr>
              <w:fldChar w:fldCharType="begin"/>
            </w:r>
            <w:r>
              <w:rPr>
                <w:noProof/>
                <w:webHidden/>
              </w:rPr>
              <w:instrText xml:space="preserve"> PAGEREF _Toc438152002 \h </w:instrText>
            </w:r>
            <w:r>
              <w:rPr>
                <w:noProof/>
                <w:webHidden/>
              </w:rPr>
            </w:r>
            <w:r>
              <w:rPr>
                <w:noProof/>
                <w:webHidden/>
              </w:rPr>
              <w:fldChar w:fldCharType="separate"/>
            </w:r>
            <w:r>
              <w:rPr>
                <w:noProof/>
                <w:webHidden/>
              </w:rPr>
              <w:t>2</w:t>
            </w:r>
            <w:r>
              <w:rPr>
                <w:noProof/>
                <w:webHidden/>
              </w:rPr>
              <w:fldChar w:fldCharType="end"/>
            </w:r>
          </w:hyperlink>
        </w:p>
        <w:p w14:paraId="0C8995F5" w14:textId="77777777" w:rsidR="002A79DF" w:rsidRDefault="002A79DF">
          <w:pPr>
            <w:pStyle w:val="TOC1"/>
            <w:rPr>
              <w:rFonts w:asciiTheme="minorHAnsi" w:eastAsiaTheme="minorEastAsia" w:hAnsiTheme="minorHAnsi" w:cstheme="minorBidi"/>
              <w:noProof/>
            </w:rPr>
          </w:pPr>
          <w:hyperlink w:anchor="_Toc438152003" w:history="1">
            <w:r w:rsidRPr="00E50986">
              <w:rPr>
                <w:rStyle w:val="Hyperlink"/>
                <w:noProof/>
              </w:rPr>
              <w:t>S1 Text Section 2: Sequencing</w:t>
            </w:r>
            <w:r>
              <w:rPr>
                <w:noProof/>
                <w:webHidden/>
              </w:rPr>
              <w:tab/>
            </w:r>
            <w:r>
              <w:rPr>
                <w:noProof/>
                <w:webHidden/>
              </w:rPr>
              <w:fldChar w:fldCharType="begin"/>
            </w:r>
            <w:r>
              <w:rPr>
                <w:noProof/>
                <w:webHidden/>
              </w:rPr>
              <w:instrText xml:space="preserve"> PAGEREF _Toc438152003 \h </w:instrText>
            </w:r>
            <w:r>
              <w:rPr>
                <w:noProof/>
                <w:webHidden/>
              </w:rPr>
            </w:r>
            <w:r>
              <w:rPr>
                <w:noProof/>
                <w:webHidden/>
              </w:rPr>
              <w:fldChar w:fldCharType="separate"/>
            </w:r>
            <w:r>
              <w:rPr>
                <w:noProof/>
                <w:webHidden/>
              </w:rPr>
              <w:t>2</w:t>
            </w:r>
            <w:r>
              <w:rPr>
                <w:noProof/>
                <w:webHidden/>
              </w:rPr>
              <w:fldChar w:fldCharType="end"/>
            </w:r>
          </w:hyperlink>
        </w:p>
        <w:p w14:paraId="154A81D1" w14:textId="77777777" w:rsidR="002A79DF" w:rsidRDefault="002A79DF">
          <w:pPr>
            <w:pStyle w:val="TOC2"/>
            <w:rPr>
              <w:rFonts w:asciiTheme="minorHAnsi" w:eastAsiaTheme="minorEastAsia" w:hAnsiTheme="minorHAnsi" w:cstheme="minorBidi"/>
              <w:noProof/>
            </w:rPr>
          </w:pPr>
          <w:hyperlink w:anchor="_Toc438152004" w:history="1">
            <w:r w:rsidRPr="00E50986">
              <w:rPr>
                <w:rStyle w:val="Hyperlink"/>
                <w:noProof/>
              </w:rPr>
              <w:t>2.1: Sequencing and Read Processing</w:t>
            </w:r>
            <w:r>
              <w:rPr>
                <w:noProof/>
                <w:webHidden/>
              </w:rPr>
              <w:tab/>
            </w:r>
            <w:r>
              <w:rPr>
                <w:noProof/>
                <w:webHidden/>
              </w:rPr>
              <w:fldChar w:fldCharType="begin"/>
            </w:r>
            <w:r>
              <w:rPr>
                <w:noProof/>
                <w:webHidden/>
              </w:rPr>
              <w:instrText xml:space="preserve"> PAGEREF _Toc438152004 \h </w:instrText>
            </w:r>
            <w:r>
              <w:rPr>
                <w:noProof/>
                <w:webHidden/>
              </w:rPr>
            </w:r>
            <w:r>
              <w:rPr>
                <w:noProof/>
                <w:webHidden/>
              </w:rPr>
              <w:fldChar w:fldCharType="separate"/>
            </w:r>
            <w:r>
              <w:rPr>
                <w:noProof/>
                <w:webHidden/>
              </w:rPr>
              <w:t>2</w:t>
            </w:r>
            <w:r>
              <w:rPr>
                <w:noProof/>
                <w:webHidden/>
              </w:rPr>
              <w:fldChar w:fldCharType="end"/>
            </w:r>
          </w:hyperlink>
        </w:p>
        <w:p w14:paraId="6662F009" w14:textId="77777777" w:rsidR="002A79DF" w:rsidRDefault="002A79DF">
          <w:pPr>
            <w:pStyle w:val="TOC2"/>
            <w:rPr>
              <w:rFonts w:asciiTheme="minorHAnsi" w:eastAsiaTheme="minorEastAsia" w:hAnsiTheme="minorHAnsi" w:cstheme="minorBidi"/>
              <w:noProof/>
            </w:rPr>
          </w:pPr>
          <w:hyperlink w:anchor="_Toc438152005" w:history="1">
            <w:r w:rsidRPr="00E50986">
              <w:rPr>
                <w:rStyle w:val="Hyperlink"/>
                <w:noProof/>
              </w:rPr>
              <w:t>2.2: Genome Preparation for Mapping:</w:t>
            </w:r>
            <w:r>
              <w:rPr>
                <w:noProof/>
                <w:webHidden/>
              </w:rPr>
              <w:tab/>
            </w:r>
            <w:r>
              <w:rPr>
                <w:noProof/>
                <w:webHidden/>
              </w:rPr>
              <w:fldChar w:fldCharType="begin"/>
            </w:r>
            <w:r>
              <w:rPr>
                <w:noProof/>
                <w:webHidden/>
              </w:rPr>
              <w:instrText xml:space="preserve"> PAGEREF _Toc438152005 \h </w:instrText>
            </w:r>
            <w:r>
              <w:rPr>
                <w:noProof/>
                <w:webHidden/>
              </w:rPr>
            </w:r>
            <w:r>
              <w:rPr>
                <w:noProof/>
                <w:webHidden/>
              </w:rPr>
              <w:fldChar w:fldCharType="separate"/>
            </w:r>
            <w:r>
              <w:rPr>
                <w:noProof/>
                <w:webHidden/>
              </w:rPr>
              <w:t>3</w:t>
            </w:r>
            <w:r>
              <w:rPr>
                <w:noProof/>
                <w:webHidden/>
              </w:rPr>
              <w:fldChar w:fldCharType="end"/>
            </w:r>
          </w:hyperlink>
        </w:p>
        <w:p w14:paraId="7C9F838D" w14:textId="77777777" w:rsidR="002A79DF" w:rsidRDefault="002A79DF">
          <w:pPr>
            <w:pStyle w:val="TOC2"/>
            <w:rPr>
              <w:rFonts w:asciiTheme="minorHAnsi" w:eastAsiaTheme="minorEastAsia" w:hAnsiTheme="minorHAnsi" w:cstheme="minorBidi"/>
              <w:noProof/>
            </w:rPr>
          </w:pPr>
          <w:hyperlink w:anchor="_Toc438152006" w:history="1">
            <w:r w:rsidRPr="00E50986">
              <w:rPr>
                <w:rStyle w:val="Hyperlink"/>
                <w:noProof/>
              </w:rPr>
              <w:t>2.3: RNA-Seq mapping and Alignment Processing:</w:t>
            </w:r>
            <w:r>
              <w:rPr>
                <w:noProof/>
                <w:webHidden/>
              </w:rPr>
              <w:tab/>
            </w:r>
            <w:r>
              <w:rPr>
                <w:noProof/>
                <w:webHidden/>
              </w:rPr>
              <w:fldChar w:fldCharType="begin"/>
            </w:r>
            <w:r>
              <w:rPr>
                <w:noProof/>
                <w:webHidden/>
              </w:rPr>
              <w:instrText xml:space="preserve"> PAGEREF _Toc438152006 \h </w:instrText>
            </w:r>
            <w:r>
              <w:rPr>
                <w:noProof/>
                <w:webHidden/>
              </w:rPr>
            </w:r>
            <w:r>
              <w:rPr>
                <w:noProof/>
                <w:webHidden/>
              </w:rPr>
              <w:fldChar w:fldCharType="separate"/>
            </w:r>
            <w:r>
              <w:rPr>
                <w:noProof/>
                <w:webHidden/>
              </w:rPr>
              <w:t>3</w:t>
            </w:r>
            <w:r>
              <w:rPr>
                <w:noProof/>
                <w:webHidden/>
              </w:rPr>
              <w:fldChar w:fldCharType="end"/>
            </w:r>
          </w:hyperlink>
        </w:p>
        <w:p w14:paraId="0E86A2D9" w14:textId="77777777" w:rsidR="002A79DF" w:rsidRDefault="002A79DF">
          <w:pPr>
            <w:pStyle w:val="TOC2"/>
            <w:rPr>
              <w:rFonts w:asciiTheme="minorHAnsi" w:eastAsiaTheme="minorEastAsia" w:hAnsiTheme="minorHAnsi" w:cstheme="minorBidi"/>
              <w:noProof/>
            </w:rPr>
          </w:pPr>
          <w:hyperlink w:anchor="_Toc438152007" w:history="1">
            <w:r w:rsidRPr="00E50986">
              <w:rPr>
                <w:rStyle w:val="Hyperlink"/>
                <w:noProof/>
              </w:rPr>
              <w:t xml:space="preserve">2.4: </w:t>
            </w:r>
            <w:r w:rsidRPr="00E50986">
              <w:rPr>
                <w:rStyle w:val="Hyperlink"/>
                <w:i/>
                <w:noProof/>
              </w:rPr>
              <w:t>de novo</w:t>
            </w:r>
            <w:r w:rsidRPr="00E50986">
              <w:rPr>
                <w:rStyle w:val="Hyperlink"/>
                <w:noProof/>
              </w:rPr>
              <w:t xml:space="preserve"> assembly of unmapped reads</w:t>
            </w:r>
            <w:r>
              <w:rPr>
                <w:noProof/>
                <w:webHidden/>
              </w:rPr>
              <w:tab/>
            </w:r>
            <w:r>
              <w:rPr>
                <w:noProof/>
                <w:webHidden/>
              </w:rPr>
              <w:fldChar w:fldCharType="begin"/>
            </w:r>
            <w:r>
              <w:rPr>
                <w:noProof/>
                <w:webHidden/>
              </w:rPr>
              <w:instrText xml:space="preserve"> PAGEREF _Toc438152007 \h </w:instrText>
            </w:r>
            <w:r>
              <w:rPr>
                <w:noProof/>
                <w:webHidden/>
              </w:rPr>
            </w:r>
            <w:r>
              <w:rPr>
                <w:noProof/>
                <w:webHidden/>
              </w:rPr>
              <w:fldChar w:fldCharType="separate"/>
            </w:r>
            <w:r>
              <w:rPr>
                <w:noProof/>
                <w:webHidden/>
              </w:rPr>
              <w:t>4</w:t>
            </w:r>
            <w:r>
              <w:rPr>
                <w:noProof/>
                <w:webHidden/>
              </w:rPr>
              <w:fldChar w:fldCharType="end"/>
            </w:r>
          </w:hyperlink>
        </w:p>
        <w:p w14:paraId="5E222497" w14:textId="77777777" w:rsidR="002A79DF" w:rsidRDefault="002A79DF">
          <w:pPr>
            <w:pStyle w:val="TOC1"/>
            <w:rPr>
              <w:rFonts w:asciiTheme="minorHAnsi" w:eastAsiaTheme="minorEastAsia" w:hAnsiTheme="minorHAnsi" w:cstheme="minorBidi"/>
              <w:noProof/>
            </w:rPr>
          </w:pPr>
          <w:hyperlink w:anchor="_Toc438152008" w:history="1">
            <w:r w:rsidRPr="00E50986">
              <w:rPr>
                <w:rStyle w:val="Hyperlink"/>
                <w:noProof/>
              </w:rPr>
              <w:t>S1 Text Section 3: Phylogenetic and genetic distance analyses</w:t>
            </w:r>
            <w:r>
              <w:rPr>
                <w:noProof/>
                <w:webHidden/>
              </w:rPr>
              <w:tab/>
            </w:r>
            <w:r>
              <w:rPr>
                <w:noProof/>
                <w:webHidden/>
              </w:rPr>
              <w:fldChar w:fldCharType="begin"/>
            </w:r>
            <w:r>
              <w:rPr>
                <w:noProof/>
                <w:webHidden/>
              </w:rPr>
              <w:instrText xml:space="preserve"> PAGEREF _Toc438152008 \h </w:instrText>
            </w:r>
            <w:r>
              <w:rPr>
                <w:noProof/>
                <w:webHidden/>
              </w:rPr>
            </w:r>
            <w:r>
              <w:rPr>
                <w:noProof/>
                <w:webHidden/>
              </w:rPr>
              <w:fldChar w:fldCharType="separate"/>
            </w:r>
            <w:r>
              <w:rPr>
                <w:noProof/>
                <w:webHidden/>
              </w:rPr>
              <w:t>4</w:t>
            </w:r>
            <w:r>
              <w:rPr>
                <w:noProof/>
                <w:webHidden/>
              </w:rPr>
              <w:fldChar w:fldCharType="end"/>
            </w:r>
          </w:hyperlink>
        </w:p>
        <w:p w14:paraId="5EE292D0" w14:textId="77777777" w:rsidR="002A79DF" w:rsidRDefault="002A79DF">
          <w:pPr>
            <w:pStyle w:val="TOC2"/>
            <w:rPr>
              <w:rFonts w:asciiTheme="minorHAnsi" w:eastAsiaTheme="minorEastAsia" w:hAnsiTheme="minorHAnsi" w:cstheme="minorBidi"/>
              <w:noProof/>
            </w:rPr>
          </w:pPr>
          <w:hyperlink w:anchor="_Toc438152009" w:history="1">
            <w:r w:rsidRPr="00E50986">
              <w:rPr>
                <w:rStyle w:val="Hyperlink"/>
                <w:noProof/>
              </w:rPr>
              <w:t>3.1: Whole-transcriptome, chromosome, genomic window and gene phylogenies</w:t>
            </w:r>
            <w:r>
              <w:rPr>
                <w:noProof/>
                <w:webHidden/>
              </w:rPr>
              <w:tab/>
            </w:r>
            <w:r>
              <w:rPr>
                <w:noProof/>
                <w:webHidden/>
              </w:rPr>
              <w:fldChar w:fldCharType="begin"/>
            </w:r>
            <w:r>
              <w:rPr>
                <w:noProof/>
                <w:webHidden/>
              </w:rPr>
              <w:instrText xml:space="preserve"> PAGEREF _Toc438152009 \h </w:instrText>
            </w:r>
            <w:r>
              <w:rPr>
                <w:noProof/>
                <w:webHidden/>
              </w:rPr>
            </w:r>
            <w:r>
              <w:rPr>
                <w:noProof/>
                <w:webHidden/>
              </w:rPr>
              <w:fldChar w:fldCharType="separate"/>
            </w:r>
            <w:r>
              <w:rPr>
                <w:noProof/>
                <w:webHidden/>
              </w:rPr>
              <w:t>4</w:t>
            </w:r>
            <w:r>
              <w:rPr>
                <w:noProof/>
                <w:webHidden/>
              </w:rPr>
              <w:fldChar w:fldCharType="end"/>
            </w:r>
          </w:hyperlink>
        </w:p>
        <w:p w14:paraId="35272D39" w14:textId="77777777" w:rsidR="002A79DF" w:rsidRDefault="002A79DF">
          <w:pPr>
            <w:pStyle w:val="TOC2"/>
            <w:rPr>
              <w:rFonts w:asciiTheme="minorHAnsi" w:eastAsiaTheme="minorEastAsia" w:hAnsiTheme="minorHAnsi" w:cstheme="minorBidi"/>
              <w:noProof/>
            </w:rPr>
          </w:pPr>
          <w:hyperlink w:anchor="_Toc438152010" w:history="1">
            <w:r w:rsidRPr="00E50986">
              <w:rPr>
                <w:rStyle w:val="Hyperlink"/>
                <w:noProof/>
              </w:rPr>
              <w:t xml:space="preserve">3.2: Heterozygosity and Pairwise </w:t>
            </w:r>
            <w:r w:rsidRPr="00E50986">
              <w:rPr>
                <w:rStyle w:val="Hyperlink"/>
                <w:i/>
                <w:noProof/>
              </w:rPr>
              <w:t>d</w:t>
            </w:r>
            <w:r w:rsidRPr="00E50986">
              <w:rPr>
                <w:rStyle w:val="Hyperlink"/>
                <w:noProof/>
                <w:vertAlign w:val="subscript"/>
              </w:rPr>
              <w:t>N</w:t>
            </w:r>
            <w:r w:rsidRPr="00E50986">
              <w:rPr>
                <w:rStyle w:val="Hyperlink"/>
                <w:noProof/>
              </w:rPr>
              <w:t xml:space="preserve"> and </w:t>
            </w:r>
            <w:r w:rsidRPr="00E50986">
              <w:rPr>
                <w:rStyle w:val="Hyperlink"/>
                <w:i/>
                <w:noProof/>
              </w:rPr>
              <w:t>d</w:t>
            </w:r>
            <w:r w:rsidRPr="00E50986">
              <w:rPr>
                <w:rStyle w:val="Hyperlink"/>
                <w:noProof/>
                <w:vertAlign w:val="subscript"/>
              </w:rPr>
              <w:t>S</w:t>
            </w:r>
            <w:r>
              <w:rPr>
                <w:noProof/>
                <w:webHidden/>
              </w:rPr>
              <w:tab/>
            </w:r>
            <w:r>
              <w:rPr>
                <w:noProof/>
                <w:webHidden/>
              </w:rPr>
              <w:fldChar w:fldCharType="begin"/>
            </w:r>
            <w:r>
              <w:rPr>
                <w:noProof/>
                <w:webHidden/>
              </w:rPr>
              <w:instrText xml:space="preserve"> PAGEREF _Toc438152010 \h </w:instrText>
            </w:r>
            <w:r>
              <w:rPr>
                <w:noProof/>
                <w:webHidden/>
              </w:rPr>
            </w:r>
            <w:r>
              <w:rPr>
                <w:noProof/>
                <w:webHidden/>
              </w:rPr>
              <w:fldChar w:fldCharType="separate"/>
            </w:r>
            <w:r>
              <w:rPr>
                <w:noProof/>
                <w:webHidden/>
              </w:rPr>
              <w:t>5</w:t>
            </w:r>
            <w:r>
              <w:rPr>
                <w:noProof/>
                <w:webHidden/>
              </w:rPr>
              <w:fldChar w:fldCharType="end"/>
            </w:r>
          </w:hyperlink>
        </w:p>
        <w:p w14:paraId="3AFEC09E" w14:textId="77777777" w:rsidR="002A79DF" w:rsidRDefault="002A79DF">
          <w:pPr>
            <w:pStyle w:val="TOC2"/>
            <w:rPr>
              <w:rFonts w:asciiTheme="minorHAnsi" w:eastAsiaTheme="minorEastAsia" w:hAnsiTheme="minorHAnsi" w:cstheme="minorBidi"/>
              <w:noProof/>
            </w:rPr>
          </w:pPr>
          <w:hyperlink w:anchor="_Toc438152011" w:history="1">
            <w:r w:rsidRPr="00E50986">
              <w:rPr>
                <w:rStyle w:val="Hyperlink"/>
                <w:noProof/>
              </w:rPr>
              <w:t>3.3: Divergence times</w:t>
            </w:r>
            <w:r>
              <w:rPr>
                <w:noProof/>
                <w:webHidden/>
              </w:rPr>
              <w:tab/>
            </w:r>
            <w:r>
              <w:rPr>
                <w:noProof/>
                <w:webHidden/>
              </w:rPr>
              <w:fldChar w:fldCharType="begin"/>
            </w:r>
            <w:r>
              <w:rPr>
                <w:noProof/>
                <w:webHidden/>
              </w:rPr>
              <w:instrText xml:space="preserve"> PAGEREF _Toc438152011 \h </w:instrText>
            </w:r>
            <w:r>
              <w:rPr>
                <w:noProof/>
                <w:webHidden/>
              </w:rPr>
            </w:r>
            <w:r>
              <w:rPr>
                <w:noProof/>
                <w:webHidden/>
              </w:rPr>
              <w:fldChar w:fldCharType="separate"/>
            </w:r>
            <w:r>
              <w:rPr>
                <w:noProof/>
                <w:webHidden/>
              </w:rPr>
              <w:t>6</w:t>
            </w:r>
            <w:r>
              <w:rPr>
                <w:noProof/>
                <w:webHidden/>
              </w:rPr>
              <w:fldChar w:fldCharType="end"/>
            </w:r>
          </w:hyperlink>
        </w:p>
        <w:p w14:paraId="5A30503A" w14:textId="77777777" w:rsidR="002A79DF" w:rsidRDefault="002A79DF">
          <w:pPr>
            <w:pStyle w:val="TOC2"/>
            <w:rPr>
              <w:rFonts w:asciiTheme="minorHAnsi" w:eastAsiaTheme="minorEastAsia" w:hAnsiTheme="minorHAnsi" w:cstheme="minorBidi"/>
              <w:noProof/>
            </w:rPr>
          </w:pPr>
          <w:hyperlink w:anchor="_Toc438152012" w:history="1">
            <w:r w:rsidRPr="00E50986">
              <w:rPr>
                <w:rStyle w:val="Hyperlink"/>
                <w:noProof/>
              </w:rPr>
              <w:t>3.4: Chloroplast and mitochondrial sequences</w:t>
            </w:r>
            <w:r>
              <w:rPr>
                <w:noProof/>
                <w:webHidden/>
              </w:rPr>
              <w:tab/>
            </w:r>
            <w:r>
              <w:rPr>
                <w:noProof/>
                <w:webHidden/>
              </w:rPr>
              <w:fldChar w:fldCharType="begin"/>
            </w:r>
            <w:r>
              <w:rPr>
                <w:noProof/>
                <w:webHidden/>
              </w:rPr>
              <w:instrText xml:space="preserve"> PAGEREF _Toc438152012 \h </w:instrText>
            </w:r>
            <w:r>
              <w:rPr>
                <w:noProof/>
                <w:webHidden/>
              </w:rPr>
            </w:r>
            <w:r>
              <w:rPr>
                <w:noProof/>
                <w:webHidden/>
              </w:rPr>
              <w:fldChar w:fldCharType="separate"/>
            </w:r>
            <w:r>
              <w:rPr>
                <w:noProof/>
                <w:webHidden/>
              </w:rPr>
              <w:t>6</w:t>
            </w:r>
            <w:r>
              <w:rPr>
                <w:noProof/>
                <w:webHidden/>
              </w:rPr>
              <w:fldChar w:fldCharType="end"/>
            </w:r>
          </w:hyperlink>
        </w:p>
        <w:p w14:paraId="0A82B151" w14:textId="77777777" w:rsidR="002A79DF" w:rsidRDefault="002A79DF">
          <w:pPr>
            <w:pStyle w:val="TOC1"/>
            <w:rPr>
              <w:rFonts w:asciiTheme="minorHAnsi" w:eastAsiaTheme="minorEastAsia" w:hAnsiTheme="minorHAnsi" w:cstheme="minorBidi"/>
              <w:noProof/>
            </w:rPr>
          </w:pPr>
          <w:hyperlink w:anchor="_Toc438152013" w:history="1">
            <w:r w:rsidRPr="00E50986">
              <w:rPr>
                <w:rStyle w:val="Hyperlink"/>
                <w:noProof/>
              </w:rPr>
              <w:t>S1 Text Section 4: Introgression analyses</w:t>
            </w:r>
            <w:r>
              <w:rPr>
                <w:noProof/>
                <w:webHidden/>
              </w:rPr>
              <w:tab/>
            </w:r>
            <w:r>
              <w:rPr>
                <w:noProof/>
                <w:webHidden/>
              </w:rPr>
              <w:fldChar w:fldCharType="begin"/>
            </w:r>
            <w:r>
              <w:rPr>
                <w:noProof/>
                <w:webHidden/>
              </w:rPr>
              <w:instrText xml:space="preserve"> PAGEREF _Toc438152013 \h </w:instrText>
            </w:r>
            <w:r>
              <w:rPr>
                <w:noProof/>
                <w:webHidden/>
              </w:rPr>
            </w:r>
            <w:r>
              <w:rPr>
                <w:noProof/>
                <w:webHidden/>
              </w:rPr>
              <w:fldChar w:fldCharType="separate"/>
            </w:r>
            <w:r>
              <w:rPr>
                <w:noProof/>
                <w:webHidden/>
              </w:rPr>
              <w:t>6</w:t>
            </w:r>
            <w:r>
              <w:rPr>
                <w:noProof/>
                <w:webHidden/>
              </w:rPr>
              <w:fldChar w:fldCharType="end"/>
            </w:r>
          </w:hyperlink>
        </w:p>
        <w:p w14:paraId="52D927A6" w14:textId="77777777" w:rsidR="002A79DF" w:rsidRDefault="002A79DF">
          <w:pPr>
            <w:pStyle w:val="TOC1"/>
            <w:rPr>
              <w:rFonts w:asciiTheme="minorHAnsi" w:eastAsiaTheme="minorEastAsia" w:hAnsiTheme="minorHAnsi" w:cstheme="minorBidi"/>
              <w:noProof/>
            </w:rPr>
          </w:pPr>
          <w:hyperlink w:anchor="_Toc438152014" w:history="1">
            <w:r w:rsidRPr="00E50986">
              <w:rPr>
                <w:rStyle w:val="Hyperlink"/>
                <w:noProof/>
              </w:rPr>
              <w:t>S1 Text Section 5: Lineage-specific evolution analyses</w:t>
            </w:r>
            <w:r>
              <w:rPr>
                <w:noProof/>
                <w:webHidden/>
              </w:rPr>
              <w:tab/>
            </w:r>
            <w:r>
              <w:rPr>
                <w:noProof/>
                <w:webHidden/>
              </w:rPr>
              <w:fldChar w:fldCharType="begin"/>
            </w:r>
            <w:r>
              <w:rPr>
                <w:noProof/>
                <w:webHidden/>
              </w:rPr>
              <w:instrText xml:space="preserve"> PAGEREF _Toc438152014 \h </w:instrText>
            </w:r>
            <w:r>
              <w:rPr>
                <w:noProof/>
                <w:webHidden/>
              </w:rPr>
            </w:r>
            <w:r>
              <w:rPr>
                <w:noProof/>
                <w:webHidden/>
              </w:rPr>
              <w:fldChar w:fldCharType="separate"/>
            </w:r>
            <w:r>
              <w:rPr>
                <w:noProof/>
                <w:webHidden/>
              </w:rPr>
              <w:t>7</w:t>
            </w:r>
            <w:r>
              <w:rPr>
                <w:noProof/>
                <w:webHidden/>
              </w:rPr>
              <w:fldChar w:fldCharType="end"/>
            </w:r>
          </w:hyperlink>
        </w:p>
        <w:p w14:paraId="6FD2E01F" w14:textId="77777777" w:rsidR="002A79DF" w:rsidRDefault="002A79DF">
          <w:pPr>
            <w:pStyle w:val="TOC1"/>
            <w:rPr>
              <w:rFonts w:asciiTheme="minorHAnsi" w:eastAsiaTheme="minorEastAsia" w:hAnsiTheme="minorHAnsi" w:cstheme="minorBidi"/>
              <w:noProof/>
            </w:rPr>
          </w:pPr>
          <w:hyperlink w:anchor="_Toc438152015" w:history="1">
            <w:r w:rsidRPr="00E50986">
              <w:rPr>
                <w:rStyle w:val="Hyperlink"/>
                <w:noProof/>
              </w:rPr>
              <w:t>S1 Text Section 6: PhyloGWAS analyses</w:t>
            </w:r>
            <w:r>
              <w:rPr>
                <w:noProof/>
                <w:webHidden/>
              </w:rPr>
              <w:tab/>
            </w:r>
            <w:r>
              <w:rPr>
                <w:noProof/>
                <w:webHidden/>
              </w:rPr>
              <w:fldChar w:fldCharType="begin"/>
            </w:r>
            <w:r>
              <w:rPr>
                <w:noProof/>
                <w:webHidden/>
              </w:rPr>
              <w:instrText xml:space="preserve"> PAGEREF _Toc438152015 \h </w:instrText>
            </w:r>
            <w:r>
              <w:rPr>
                <w:noProof/>
                <w:webHidden/>
              </w:rPr>
            </w:r>
            <w:r>
              <w:rPr>
                <w:noProof/>
                <w:webHidden/>
              </w:rPr>
              <w:fldChar w:fldCharType="separate"/>
            </w:r>
            <w:r>
              <w:rPr>
                <w:noProof/>
                <w:webHidden/>
              </w:rPr>
              <w:t>8</w:t>
            </w:r>
            <w:r>
              <w:rPr>
                <w:noProof/>
                <w:webHidden/>
              </w:rPr>
              <w:fldChar w:fldCharType="end"/>
            </w:r>
          </w:hyperlink>
        </w:p>
        <w:p w14:paraId="07ECF6C8" w14:textId="77777777" w:rsidR="002A79DF" w:rsidRDefault="002A79DF">
          <w:pPr>
            <w:pStyle w:val="TOC1"/>
            <w:rPr>
              <w:rFonts w:asciiTheme="minorHAnsi" w:eastAsiaTheme="minorEastAsia" w:hAnsiTheme="minorHAnsi" w:cstheme="minorBidi"/>
              <w:noProof/>
            </w:rPr>
          </w:pPr>
          <w:hyperlink w:anchor="_Toc438152016" w:history="1">
            <w:r w:rsidRPr="00E50986">
              <w:rPr>
                <w:rStyle w:val="Hyperlink"/>
                <w:noProof/>
              </w:rPr>
              <w:t xml:space="preserve">S1 Text Section 7: Phylogeny of </w:t>
            </w:r>
            <w:r w:rsidRPr="00E50986">
              <w:rPr>
                <w:rStyle w:val="Hyperlink"/>
                <w:i/>
                <w:noProof/>
              </w:rPr>
              <w:t xml:space="preserve">Solanum </w:t>
            </w:r>
            <w:r w:rsidRPr="00E50986">
              <w:rPr>
                <w:rStyle w:val="Hyperlink"/>
                <w:noProof/>
              </w:rPr>
              <w:t xml:space="preserve">section </w:t>
            </w:r>
            <w:r w:rsidRPr="00E50986">
              <w:rPr>
                <w:rStyle w:val="Hyperlink"/>
                <w:i/>
                <w:noProof/>
              </w:rPr>
              <w:t xml:space="preserve">Lycopersicon </w:t>
            </w:r>
            <w:r w:rsidRPr="00E50986">
              <w:rPr>
                <w:rStyle w:val="Hyperlink"/>
                <w:noProof/>
              </w:rPr>
              <w:t>and</w:t>
            </w:r>
            <w:r w:rsidRPr="00E50986">
              <w:rPr>
                <w:rStyle w:val="Hyperlink"/>
                <w:i/>
                <w:noProof/>
              </w:rPr>
              <w:t xml:space="preserve"> </w:t>
            </w:r>
            <w:r w:rsidRPr="00E50986">
              <w:rPr>
                <w:rStyle w:val="Hyperlink"/>
                <w:noProof/>
              </w:rPr>
              <w:t>major groupings</w:t>
            </w:r>
            <w:r>
              <w:rPr>
                <w:noProof/>
                <w:webHidden/>
              </w:rPr>
              <w:tab/>
            </w:r>
            <w:r>
              <w:rPr>
                <w:noProof/>
                <w:webHidden/>
              </w:rPr>
              <w:fldChar w:fldCharType="begin"/>
            </w:r>
            <w:r>
              <w:rPr>
                <w:noProof/>
                <w:webHidden/>
              </w:rPr>
              <w:instrText xml:space="preserve"> PAGEREF _Toc438152016 \h </w:instrText>
            </w:r>
            <w:r>
              <w:rPr>
                <w:noProof/>
                <w:webHidden/>
              </w:rPr>
            </w:r>
            <w:r>
              <w:rPr>
                <w:noProof/>
                <w:webHidden/>
              </w:rPr>
              <w:fldChar w:fldCharType="separate"/>
            </w:r>
            <w:r>
              <w:rPr>
                <w:noProof/>
                <w:webHidden/>
              </w:rPr>
              <w:t>10</w:t>
            </w:r>
            <w:r>
              <w:rPr>
                <w:noProof/>
                <w:webHidden/>
              </w:rPr>
              <w:fldChar w:fldCharType="end"/>
            </w:r>
          </w:hyperlink>
        </w:p>
        <w:p w14:paraId="28C41154" w14:textId="77777777" w:rsidR="002A79DF" w:rsidRDefault="002A79DF">
          <w:pPr>
            <w:pStyle w:val="TOC2"/>
            <w:rPr>
              <w:rFonts w:asciiTheme="minorHAnsi" w:eastAsiaTheme="minorEastAsia" w:hAnsiTheme="minorHAnsi" w:cstheme="minorBidi"/>
              <w:noProof/>
            </w:rPr>
          </w:pPr>
          <w:hyperlink w:anchor="_Toc438152017" w:history="1">
            <w:r w:rsidRPr="00E50986">
              <w:rPr>
                <w:rStyle w:val="Hyperlink"/>
                <w:noProof/>
              </w:rPr>
              <w:t>7.1: Sections Lycopersicon and Lycopersicoides</w:t>
            </w:r>
            <w:r>
              <w:rPr>
                <w:noProof/>
                <w:webHidden/>
              </w:rPr>
              <w:tab/>
            </w:r>
            <w:r>
              <w:rPr>
                <w:noProof/>
                <w:webHidden/>
              </w:rPr>
              <w:fldChar w:fldCharType="begin"/>
            </w:r>
            <w:r>
              <w:rPr>
                <w:noProof/>
                <w:webHidden/>
              </w:rPr>
              <w:instrText xml:space="preserve"> PAGEREF _Toc438152017 \h </w:instrText>
            </w:r>
            <w:r>
              <w:rPr>
                <w:noProof/>
                <w:webHidden/>
              </w:rPr>
            </w:r>
            <w:r>
              <w:rPr>
                <w:noProof/>
                <w:webHidden/>
              </w:rPr>
              <w:fldChar w:fldCharType="separate"/>
            </w:r>
            <w:r>
              <w:rPr>
                <w:noProof/>
                <w:webHidden/>
              </w:rPr>
              <w:t>10</w:t>
            </w:r>
            <w:r>
              <w:rPr>
                <w:noProof/>
                <w:webHidden/>
              </w:rPr>
              <w:fldChar w:fldCharType="end"/>
            </w:r>
          </w:hyperlink>
        </w:p>
        <w:p w14:paraId="04D97F9D" w14:textId="77777777" w:rsidR="002A79DF" w:rsidRDefault="002A79DF">
          <w:pPr>
            <w:pStyle w:val="TOC2"/>
            <w:rPr>
              <w:rFonts w:asciiTheme="minorHAnsi" w:eastAsiaTheme="minorEastAsia" w:hAnsiTheme="minorHAnsi" w:cstheme="minorBidi"/>
              <w:noProof/>
            </w:rPr>
          </w:pPr>
          <w:hyperlink w:anchor="_Toc438152018" w:history="1">
            <w:r w:rsidRPr="00E50986">
              <w:rPr>
                <w:rStyle w:val="Hyperlink"/>
                <w:noProof/>
              </w:rPr>
              <w:t>7.2: Hirsutum group</w:t>
            </w:r>
            <w:r>
              <w:rPr>
                <w:noProof/>
                <w:webHidden/>
              </w:rPr>
              <w:tab/>
            </w:r>
            <w:r>
              <w:rPr>
                <w:noProof/>
                <w:webHidden/>
              </w:rPr>
              <w:fldChar w:fldCharType="begin"/>
            </w:r>
            <w:r>
              <w:rPr>
                <w:noProof/>
                <w:webHidden/>
              </w:rPr>
              <w:instrText xml:space="preserve"> PAGEREF _Toc438152018 \h </w:instrText>
            </w:r>
            <w:r>
              <w:rPr>
                <w:noProof/>
                <w:webHidden/>
              </w:rPr>
            </w:r>
            <w:r>
              <w:rPr>
                <w:noProof/>
                <w:webHidden/>
              </w:rPr>
              <w:fldChar w:fldCharType="separate"/>
            </w:r>
            <w:r>
              <w:rPr>
                <w:noProof/>
                <w:webHidden/>
              </w:rPr>
              <w:t>10</w:t>
            </w:r>
            <w:r>
              <w:rPr>
                <w:noProof/>
                <w:webHidden/>
              </w:rPr>
              <w:fldChar w:fldCharType="end"/>
            </w:r>
          </w:hyperlink>
        </w:p>
        <w:p w14:paraId="27015113" w14:textId="77777777" w:rsidR="002A79DF" w:rsidRDefault="002A79DF">
          <w:pPr>
            <w:pStyle w:val="TOC2"/>
            <w:rPr>
              <w:rFonts w:asciiTheme="minorHAnsi" w:eastAsiaTheme="minorEastAsia" w:hAnsiTheme="minorHAnsi" w:cstheme="minorBidi"/>
              <w:noProof/>
            </w:rPr>
          </w:pPr>
          <w:hyperlink w:anchor="_Toc438152019" w:history="1">
            <w:r w:rsidRPr="00E50986">
              <w:rPr>
                <w:rStyle w:val="Hyperlink"/>
                <w:noProof/>
              </w:rPr>
              <w:t>7.3: Esculentum group</w:t>
            </w:r>
            <w:r>
              <w:rPr>
                <w:noProof/>
                <w:webHidden/>
              </w:rPr>
              <w:tab/>
            </w:r>
            <w:r>
              <w:rPr>
                <w:noProof/>
                <w:webHidden/>
              </w:rPr>
              <w:fldChar w:fldCharType="begin"/>
            </w:r>
            <w:r>
              <w:rPr>
                <w:noProof/>
                <w:webHidden/>
              </w:rPr>
              <w:instrText xml:space="preserve"> PAGEREF _Toc438152019 \h </w:instrText>
            </w:r>
            <w:r>
              <w:rPr>
                <w:noProof/>
                <w:webHidden/>
              </w:rPr>
            </w:r>
            <w:r>
              <w:rPr>
                <w:noProof/>
                <w:webHidden/>
              </w:rPr>
              <w:fldChar w:fldCharType="separate"/>
            </w:r>
            <w:r>
              <w:rPr>
                <w:noProof/>
                <w:webHidden/>
              </w:rPr>
              <w:t>11</w:t>
            </w:r>
            <w:r>
              <w:rPr>
                <w:noProof/>
                <w:webHidden/>
              </w:rPr>
              <w:fldChar w:fldCharType="end"/>
            </w:r>
          </w:hyperlink>
        </w:p>
        <w:p w14:paraId="789011BA" w14:textId="77777777" w:rsidR="002A79DF" w:rsidRDefault="002A79DF">
          <w:pPr>
            <w:pStyle w:val="TOC2"/>
            <w:rPr>
              <w:rFonts w:asciiTheme="minorHAnsi" w:eastAsiaTheme="minorEastAsia" w:hAnsiTheme="minorHAnsi" w:cstheme="minorBidi"/>
              <w:noProof/>
            </w:rPr>
          </w:pPr>
          <w:hyperlink w:anchor="_Toc438152020" w:history="1">
            <w:r w:rsidRPr="00E50986">
              <w:rPr>
                <w:rStyle w:val="Hyperlink"/>
                <w:noProof/>
              </w:rPr>
              <w:t>7.4: Arcanum group</w:t>
            </w:r>
            <w:r>
              <w:rPr>
                <w:noProof/>
                <w:webHidden/>
              </w:rPr>
              <w:tab/>
            </w:r>
            <w:r>
              <w:rPr>
                <w:noProof/>
                <w:webHidden/>
              </w:rPr>
              <w:fldChar w:fldCharType="begin"/>
            </w:r>
            <w:r>
              <w:rPr>
                <w:noProof/>
                <w:webHidden/>
              </w:rPr>
              <w:instrText xml:space="preserve"> PAGEREF _Toc438152020 \h </w:instrText>
            </w:r>
            <w:r>
              <w:rPr>
                <w:noProof/>
                <w:webHidden/>
              </w:rPr>
            </w:r>
            <w:r>
              <w:rPr>
                <w:noProof/>
                <w:webHidden/>
              </w:rPr>
              <w:fldChar w:fldCharType="separate"/>
            </w:r>
            <w:r>
              <w:rPr>
                <w:noProof/>
                <w:webHidden/>
              </w:rPr>
              <w:t>11</w:t>
            </w:r>
            <w:r>
              <w:rPr>
                <w:noProof/>
                <w:webHidden/>
              </w:rPr>
              <w:fldChar w:fldCharType="end"/>
            </w:r>
          </w:hyperlink>
        </w:p>
        <w:p w14:paraId="4A0505E1" w14:textId="77777777" w:rsidR="002A79DF" w:rsidRDefault="002A79DF">
          <w:pPr>
            <w:pStyle w:val="TOC2"/>
            <w:rPr>
              <w:rFonts w:asciiTheme="minorHAnsi" w:eastAsiaTheme="minorEastAsia" w:hAnsiTheme="minorHAnsi" w:cstheme="minorBidi"/>
              <w:noProof/>
            </w:rPr>
          </w:pPr>
          <w:hyperlink w:anchor="_Toc438152021" w:history="1">
            <w:r w:rsidRPr="00E50986">
              <w:rPr>
                <w:rStyle w:val="Hyperlink"/>
                <w:noProof/>
              </w:rPr>
              <w:t>7.5: Peruvianum group</w:t>
            </w:r>
            <w:r>
              <w:rPr>
                <w:noProof/>
                <w:webHidden/>
              </w:rPr>
              <w:tab/>
            </w:r>
            <w:r>
              <w:rPr>
                <w:noProof/>
                <w:webHidden/>
              </w:rPr>
              <w:fldChar w:fldCharType="begin"/>
            </w:r>
            <w:r>
              <w:rPr>
                <w:noProof/>
                <w:webHidden/>
              </w:rPr>
              <w:instrText xml:space="preserve"> PAGEREF _Toc438152021 \h </w:instrText>
            </w:r>
            <w:r>
              <w:rPr>
                <w:noProof/>
                <w:webHidden/>
              </w:rPr>
            </w:r>
            <w:r>
              <w:rPr>
                <w:noProof/>
                <w:webHidden/>
              </w:rPr>
              <w:fldChar w:fldCharType="separate"/>
            </w:r>
            <w:r>
              <w:rPr>
                <w:noProof/>
                <w:webHidden/>
              </w:rPr>
              <w:t>12</w:t>
            </w:r>
            <w:r>
              <w:rPr>
                <w:noProof/>
                <w:webHidden/>
              </w:rPr>
              <w:fldChar w:fldCharType="end"/>
            </w:r>
          </w:hyperlink>
        </w:p>
        <w:p w14:paraId="3DBF6593" w14:textId="77777777" w:rsidR="002A79DF" w:rsidRDefault="002A79DF">
          <w:pPr>
            <w:pStyle w:val="TOC2"/>
            <w:rPr>
              <w:rFonts w:asciiTheme="minorHAnsi" w:eastAsiaTheme="minorEastAsia" w:hAnsiTheme="minorHAnsi" w:cstheme="minorBidi"/>
              <w:noProof/>
            </w:rPr>
          </w:pPr>
          <w:hyperlink w:anchor="_Toc438152022" w:history="1">
            <w:r w:rsidRPr="00E50986">
              <w:rPr>
                <w:rStyle w:val="Hyperlink"/>
                <w:noProof/>
              </w:rPr>
              <w:t>7.6: Biogeographic interpretations of the phylogeny</w:t>
            </w:r>
            <w:r>
              <w:rPr>
                <w:noProof/>
                <w:webHidden/>
              </w:rPr>
              <w:tab/>
            </w:r>
            <w:r>
              <w:rPr>
                <w:noProof/>
                <w:webHidden/>
              </w:rPr>
              <w:fldChar w:fldCharType="begin"/>
            </w:r>
            <w:r>
              <w:rPr>
                <w:noProof/>
                <w:webHidden/>
              </w:rPr>
              <w:instrText xml:space="preserve"> PAGEREF _Toc438152022 \h </w:instrText>
            </w:r>
            <w:r>
              <w:rPr>
                <w:noProof/>
                <w:webHidden/>
              </w:rPr>
            </w:r>
            <w:r>
              <w:rPr>
                <w:noProof/>
                <w:webHidden/>
              </w:rPr>
              <w:fldChar w:fldCharType="separate"/>
            </w:r>
            <w:r>
              <w:rPr>
                <w:noProof/>
                <w:webHidden/>
              </w:rPr>
              <w:t>13</w:t>
            </w:r>
            <w:r>
              <w:rPr>
                <w:noProof/>
                <w:webHidden/>
              </w:rPr>
              <w:fldChar w:fldCharType="end"/>
            </w:r>
          </w:hyperlink>
        </w:p>
        <w:p w14:paraId="72A89443" w14:textId="77777777" w:rsidR="002A79DF" w:rsidRDefault="002A79DF">
          <w:pPr>
            <w:pStyle w:val="TOC1"/>
            <w:rPr>
              <w:rFonts w:asciiTheme="minorHAnsi" w:eastAsiaTheme="minorEastAsia" w:hAnsiTheme="minorHAnsi" w:cstheme="minorBidi"/>
              <w:noProof/>
            </w:rPr>
          </w:pPr>
          <w:hyperlink w:anchor="_Toc438152023" w:history="1">
            <w:r w:rsidRPr="00E50986">
              <w:rPr>
                <w:rStyle w:val="Hyperlink"/>
                <w:noProof/>
              </w:rPr>
              <w:t>S1 Text References:</w:t>
            </w:r>
            <w:r>
              <w:rPr>
                <w:noProof/>
                <w:webHidden/>
              </w:rPr>
              <w:tab/>
            </w:r>
            <w:r>
              <w:rPr>
                <w:noProof/>
                <w:webHidden/>
              </w:rPr>
              <w:fldChar w:fldCharType="begin"/>
            </w:r>
            <w:r>
              <w:rPr>
                <w:noProof/>
                <w:webHidden/>
              </w:rPr>
              <w:instrText xml:space="preserve"> PAGEREF _Toc438152023 \h </w:instrText>
            </w:r>
            <w:r>
              <w:rPr>
                <w:noProof/>
                <w:webHidden/>
              </w:rPr>
            </w:r>
            <w:r>
              <w:rPr>
                <w:noProof/>
                <w:webHidden/>
              </w:rPr>
              <w:fldChar w:fldCharType="separate"/>
            </w:r>
            <w:r>
              <w:rPr>
                <w:noProof/>
                <w:webHidden/>
              </w:rPr>
              <w:t>14</w:t>
            </w:r>
            <w:r>
              <w:rPr>
                <w:noProof/>
                <w:webHidden/>
              </w:rPr>
              <w:fldChar w:fldCharType="end"/>
            </w:r>
          </w:hyperlink>
        </w:p>
        <w:p w14:paraId="69D22E0A" w14:textId="77777777" w:rsidR="00CF046E" w:rsidRDefault="00CF046E">
          <w:r w:rsidRPr="006852A6">
            <w:rPr>
              <w:b/>
              <w:bCs/>
              <w:noProof/>
            </w:rPr>
            <w:fldChar w:fldCharType="end"/>
          </w:r>
        </w:p>
      </w:sdtContent>
    </w:sdt>
    <w:p w14:paraId="0AFBD089" w14:textId="77777777" w:rsidR="00A85C62" w:rsidRDefault="00A85C62" w:rsidP="00A85C62"/>
    <w:p w14:paraId="3F3D1E28" w14:textId="0B02AD31" w:rsidR="006F6E63" w:rsidRDefault="006F6E63" w:rsidP="00CF046E">
      <w:pPr>
        <w:pStyle w:val="Heading1"/>
      </w:pPr>
      <w:bookmarkStart w:id="0" w:name="_Toc438152000"/>
      <w:r>
        <w:t>S</w:t>
      </w:r>
      <w:r w:rsidR="0072569C">
        <w:t>1 Text Section</w:t>
      </w:r>
      <w:r w:rsidR="00B7179A">
        <w:t xml:space="preserve"> </w:t>
      </w:r>
      <w:r>
        <w:t>1</w:t>
      </w:r>
      <w:r w:rsidR="00012770">
        <w:t>:</w:t>
      </w:r>
      <w:r>
        <w:t xml:space="preserve"> Term</w:t>
      </w:r>
      <w:r w:rsidR="00012770">
        <w:softHyphen/>
      </w:r>
      <w:r>
        <w:t>inology</w:t>
      </w:r>
      <w:bookmarkEnd w:id="0"/>
    </w:p>
    <w:p w14:paraId="26BACD48" w14:textId="6350E0ED" w:rsidR="006F6E63" w:rsidRDefault="006F6E63" w:rsidP="006F6E63">
      <w:pPr>
        <w:pStyle w:val="Heading2"/>
      </w:pPr>
      <w:bookmarkStart w:id="1" w:name="_Toc438152001"/>
      <w:r>
        <w:t xml:space="preserve">1.1: </w:t>
      </w:r>
      <w:r w:rsidR="002E0B62">
        <w:t>Taxonomy</w:t>
      </w:r>
      <w:bookmarkEnd w:id="1"/>
      <w:r w:rsidR="002E0B62">
        <w:t xml:space="preserve"> </w:t>
      </w:r>
    </w:p>
    <w:p w14:paraId="67621A72" w14:textId="30D1E11E" w:rsidR="00617713" w:rsidRDefault="002E0B62" w:rsidP="00617713">
      <w:r>
        <w:tab/>
        <w:t>Species</w:t>
      </w:r>
      <w:r w:rsidR="001A4F5F">
        <w:t xml:space="preserve"> </w:t>
      </w:r>
      <w:r w:rsidR="00566528">
        <w:t xml:space="preserve">names follow the guidelines </w:t>
      </w:r>
      <w:r>
        <w:t xml:space="preserve">described in </w:t>
      </w:r>
      <w:r>
        <w:fldChar w:fldCharType="begin"/>
      </w:r>
      <w:r w:rsidR="00EC638D">
        <w:instrText xml:space="preserve"> ADDIN EN.CITE &lt;EndNote&gt;&lt;Cite AuthorYear="1"&gt;&lt;Author&gt;Peralta&lt;/Author&gt;&lt;Year&gt;2008&lt;/Year&gt;&lt;RecNum&gt;7&lt;/RecNum&gt;&lt;DisplayText&gt;Peralta, Spooner (1)&lt;/DisplayText&gt;&lt;record&gt;&lt;rec-number&gt;7&lt;/rec-number&gt;&lt;foreign-keys&gt;&lt;key app="EN" db-id="f9vwasa0gexxtgertapp090cxeev902aawf5" timestamp="1427325946"&gt;7&lt;/key&gt;&lt;/foreign-keys&gt;&lt;ref-type name="Journal Article"&gt;17&lt;/ref-type&gt;&lt;contributors&gt;&lt;authors&gt;&lt;author&gt;Peralta, Iris E&lt;/author&gt;&lt;author&gt;Spooner, David M&lt;/author&gt;&lt;author&gt;Knapp, Sandra&lt;/author&gt;&lt;/authors&gt;&lt;/contributors&gt;&lt;titles&gt;&lt;title&gt;&lt;style face="normal" font="default" size="100%"&gt;Taxonomy of wild tomatoes and their relatives (&lt;/style&gt;&lt;style face="italic" font="default" size="100%"&gt;Solanum&lt;/style&gt;&lt;style face="normal" font="default" size="100%"&gt; sect. &lt;/style&gt;&lt;style face="italic" font="default" size="100%"&gt;Lycopersicoides&lt;/style&gt;&lt;style face="normal" font="default" size="100%"&gt;, sect.&lt;/style&gt;&lt;style face="italic" font="default" size="100%"&gt; Juglandifolia&lt;/style&gt;&lt;style face="normal" font="default" size="100%"&gt;, sect.&lt;/style&gt;&lt;style face="italic" font="default" size="100%"&gt; Lycopersicon&lt;/style&gt;&lt;style face="normal" font="default" size="100%"&gt;; Solanaceae)&lt;/style&gt;&lt;/title&gt;&lt;secondary-title&gt;Monographs In Systematic Botany&lt;/secondary-title&gt;&lt;/titles&gt;&lt;periodical&gt;&lt;full-title&gt;Monographs In Systematic Botany&lt;/full-title&gt;&lt;abbr-1&gt;Syst Bot Monogr&lt;/abbr-1&gt;&lt;/periodical&gt;&lt;pages&gt;1–186&lt;/pages&gt;&lt;volume&gt;84&lt;/volume&gt;&lt;dates&gt;&lt;year&gt;2008&lt;/year&gt;&lt;/dates&gt;&lt;urls&gt;&lt;/urls&gt;&lt;/record&gt;&lt;/Cite&gt;&lt;/EndNote&gt;</w:instrText>
      </w:r>
      <w:r>
        <w:fldChar w:fldCharType="separate"/>
      </w:r>
      <w:r w:rsidR="00EC638D">
        <w:rPr>
          <w:noProof/>
        </w:rPr>
        <w:t>Peralta, Spooner (1)</w:t>
      </w:r>
      <w:r>
        <w:fldChar w:fldCharType="end"/>
      </w:r>
      <w:r w:rsidR="000B5F51">
        <w:t xml:space="preserve"> and </w:t>
      </w:r>
      <w:r w:rsidR="000B5F51">
        <w:fldChar w:fldCharType="begin"/>
      </w:r>
      <w:r w:rsidR="00EC638D">
        <w:instrText xml:space="preserve"> ADDIN EN.CITE &lt;EndNote&gt;&lt;Cite AuthorYear="1"&gt;&lt;Author&gt;Grandillo&lt;/Author&gt;&lt;Year&gt;2011&lt;/Year&gt;&lt;RecNum&gt;33&lt;/RecNum&gt;&lt;DisplayText&gt;Grandillo, Chetelat (2)&lt;/DisplayText&gt;&lt;record&gt;&lt;rec-number&gt;33&lt;/rec-number&gt;&lt;foreign-keys&gt;&lt;key app="EN" db-id="f9vwasa0gexxtgertapp090cxeev902aawf5" timestamp="1429447948"&gt;33&lt;/key&gt;&lt;/foreign-keys&gt;&lt;ref-type name="Book Section"&gt;5&lt;/ref-type&gt;&lt;contributors&gt;&lt;authors&gt;&lt;author&gt;Grandillo, Silvana&lt;/author&gt;&lt;author&gt;Chetelat, Roger&lt;/author&gt;&lt;author&gt;Knapp, Sandra&lt;/author&gt;&lt;author&gt;Spooner, David&lt;/author&gt;&lt;author&gt;Peralta, Iris&lt;/author&gt;&lt;author&gt;Cammareri, Maria&lt;/author&gt;&lt;author&gt;Perez, Olga&lt;/author&gt;&lt;author&gt;Termolino, Pasquale&lt;/author&gt;&lt;author&gt;Tripodi, Pasquale&lt;/author&gt;&lt;author&gt;Chiusano, MariaLuisa&lt;/author&gt;&lt;author&gt;Ercolano, MariaRaffaella&lt;/author&gt;&lt;author&gt;Frusciante, Luigi&lt;/author&gt;&lt;author&gt;Monti, Luigi&lt;/author&gt;&lt;author&gt;Pignone, Domenico&lt;/author&gt;&lt;/authors&gt;&lt;secondary-authors&gt;&lt;author&gt;Kole, Chittaranjan&lt;/author&gt;&lt;/secondary-authors&gt;&lt;/contributors&gt;&lt;titles&gt;&lt;title&gt;&lt;style face="italic" font="default" size="100%"&gt;Solanum&lt;/style&gt;&lt;style face="normal" font="default" size="100%"&gt; sect. &lt;/style&gt;&lt;style face="italic" font="default" size="100%"&gt;Lycopersicon&lt;/style&gt;&lt;/title&gt;&lt;secondary-title&gt;Wild Crop Relatives: Genomic and Breeding Resources&lt;/secondary-title&gt;&lt;/titles&gt;&lt;pages&gt;129–215&lt;/pages&gt;&lt;section&gt;9&lt;/section&gt;&lt;dates&gt;&lt;year&gt;2011&lt;/year&gt;&lt;pub-dates&gt;&lt;date&gt;2011/01/01&lt;/date&gt;&lt;/pub-dates&gt;&lt;/dates&gt;&lt;publisher&gt;Springer Berlin Heidelberg&lt;/publisher&gt;&lt;isbn&gt;978-3-642-20449-4&lt;/isbn&gt;&lt;urls&gt;&lt;related-urls&gt;&lt;url&gt;http://dx.doi.org/10.1007/978-3-642-20450-0_9&lt;/url&gt;&lt;/related-urls&gt;&lt;/urls&gt;&lt;electronic-resource-num&gt;10.1007/978-3-642-20450-0_9&lt;/electronic-resource-num&gt;&lt;language&gt;English&lt;/language&gt;&lt;/record&gt;&lt;/Cite&gt;&lt;/EndNote&gt;</w:instrText>
      </w:r>
      <w:r w:rsidR="000B5F51">
        <w:fldChar w:fldCharType="separate"/>
      </w:r>
      <w:r w:rsidR="00EC638D">
        <w:rPr>
          <w:noProof/>
        </w:rPr>
        <w:t>Grandillo, Chetelat (2)</w:t>
      </w:r>
      <w:r w:rsidR="000B5F51">
        <w:fldChar w:fldCharType="end"/>
      </w:r>
      <w:r>
        <w:t xml:space="preserve">. </w:t>
      </w:r>
      <w:r w:rsidR="002D57BF">
        <w:t xml:space="preserve">The present </w:t>
      </w:r>
      <w:r w:rsidR="00C20E61">
        <w:t xml:space="preserve">study focuses on </w:t>
      </w:r>
      <w:r w:rsidR="00D03306">
        <w:rPr>
          <w:i/>
        </w:rPr>
        <w:t xml:space="preserve">Solanum </w:t>
      </w:r>
      <w:r w:rsidR="00D03306">
        <w:t xml:space="preserve">section </w:t>
      </w:r>
      <w:r w:rsidR="00D03306">
        <w:rPr>
          <w:i/>
        </w:rPr>
        <w:t>Lycopersicon</w:t>
      </w:r>
      <w:r w:rsidR="00C20E61">
        <w:t xml:space="preserve">, currently </w:t>
      </w:r>
      <w:r w:rsidR="00383BE9">
        <w:t>comprising</w:t>
      </w:r>
      <w:r w:rsidR="00D03306">
        <w:t xml:space="preserve"> 13 species, including</w:t>
      </w:r>
      <w:r w:rsidR="00383BE9">
        <w:t xml:space="preserve"> both wild and</w:t>
      </w:r>
      <w:r w:rsidR="00D03306">
        <w:t xml:space="preserve"> domesticated </w:t>
      </w:r>
      <w:r w:rsidR="00D03306">
        <w:rPr>
          <w:i/>
        </w:rPr>
        <w:t>S. lycopersicum</w:t>
      </w:r>
      <w:r w:rsidR="004A2988">
        <w:t xml:space="preserve"> (</w:t>
      </w:r>
      <w:r w:rsidR="00480014">
        <w:t xml:space="preserve">S1 </w:t>
      </w:r>
      <w:r w:rsidR="004A2988">
        <w:t>Table)</w:t>
      </w:r>
      <w:r w:rsidR="00520CBF">
        <w:t>. Three a</w:t>
      </w:r>
      <w:r w:rsidR="001A4F5F">
        <w:t>ccessions</w:t>
      </w:r>
      <w:r w:rsidR="00247B48">
        <w:t xml:space="preserve"> </w:t>
      </w:r>
      <w:r w:rsidR="001A4F5F">
        <w:t>from the two</w:t>
      </w:r>
      <w:r w:rsidR="00383BE9">
        <w:t xml:space="preserve"> species </w:t>
      </w:r>
      <w:r w:rsidR="00BF2007">
        <w:t xml:space="preserve">in </w:t>
      </w:r>
      <w:r w:rsidR="00FF24D0">
        <w:rPr>
          <w:i/>
        </w:rPr>
        <w:t xml:space="preserve">Solanum </w:t>
      </w:r>
      <w:r w:rsidR="008C42BA">
        <w:t>section</w:t>
      </w:r>
      <w:r w:rsidR="00FF24D0">
        <w:t xml:space="preserve"> </w:t>
      </w:r>
      <w:r w:rsidR="00FF24D0">
        <w:rPr>
          <w:i/>
        </w:rPr>
        <w:t>Lycopersicoides</w:t>
      </w:r>
      <w:r w:rsidR="00520CBF">
        <w:t xml:space="preserve"> (</w:t>
      </w:r>
      <w:r w:rsidR="00D03306">
        <w:rPr>
          <w:i/>
        </w:rPr>
        <w:t xml:space="preserve">S. lycopersicoides </w:t>
      </w:r>
      <w:r w:rsidR="00D03306">
        <w:t xml:space="preserve">and </w:t>
      </w:r>
      <w:r w:rsidR="00D03306">
        <w:rPr>
          <w:i/>
        </w:rPr>
        <w:t>S. sitiens</w:t>
      </w:r>
      <w:r w:rsidR="00520CBF">
        <w:t>) were used as phylogenetic outgroups</w:t>
      </w:r>
      <w:r w:rsidR="00021538">
        <w:t>.</w:t>
      </w:r>
      <w:r w:rsidR="00CD705F">
        <w:t xml:space="preserve"> </w:t>
      </w:r>
      <w:r w:rsidR="00C20E61">
        <w:t>A</w:t>
      </w:r>
      <w:r w:rsidR="00021538">
        <w:t>ccession identifiers beginning with “LA” refer to the TGRC database identifiers (</w:t>
      </w:r>
      <w:r w:rsidR="00021538" w:rsidRPr="00DA7A47">
        <w:t>http://tgrc.ucdavis.edu</w:t>
      </w:r>
      <w:r w:rsidR="00566528">
        <w:t>)</w:t>
      </w:r>
      <w:r w:rsidR="004B17C4">
        <w:t>;</w:t>
      </w:r>
      <w:r w:rsidR="001F722A">
        <w:t xml:space="preserve"> species designations follow the TGRC database information as of </w:t>
      </w:r>
      <w:r w:rsidR="00AA29A3">
        <w:t xml:space="preserve">May 1, </w:t>
      </w:r>
      <w:r w:rsidR="001F722A">
        <w:t xml:space="preserve">2015, </w:t>
      </w:r>
      <w:r w:rsidR="001F722A">
        <w:lastRenderedPageBreak/>
        <w:t xml:space="preserve">and may differ from other (even quite recent) previous </w:t>
      </w:r>
      <w:r w:rsidR="004B17C4">
        <w:t>designations for specific accessions</w:t>
      </w:r>
      <w:r w:rsidR="001F722A">
        <w:t xml:space="preserve">. </w:t>
      </w:r>
      <w:r w:rsidR="00021538">
        <w:t>For</w:t>
      </w:r>
      <w:r w:rsidR="00CD705F">
        <w:t xml:space="preserve"> clarity of discussion</w:t>
      </w:r>
      <w:r w:rsidR="00C20E61">
        <w:t>, when referring to a specific accession</w:t>
      </w:r>
      <w:r w:rsidR="00247B48">
        <w:t xml:space="preserve">, </w:t>
      </w:r>
      <w:r w:rsidR="00C20E61">
        <w:t>the first three letters of species name</w:t>
      </w:r>
      <w:r w:rsidR="00247B48">
        <w:t xml:space="preserve"> are used</w:t>
      </w:r>
      <w:r w:rsidR="00C20E61">
        <w:t xml:space="preserve"> followed by </w:t>
      </w:r>
      <w:r w:rsidR="00021538">
        <w:t xml:space="preserve">the accession number. For example, </w:t>
      </w:r>
      <w:r w:rsidR="00021538">
        <w:rPr>
          <w:i/>
        </w:rPr>
        <w:t xml:space="preserve">S. pennellii </w:t>
      </w:r>
      <w:r w:rsidR="00021538" w:rsidRPr="00021538">
        <w:t>LA</w:t>
      </w:r>
      <w:r w:rsidR="00021538">
        <w:t>0716 becomes “</w:t>
      </w:r>
      <w:r w:rsidR="00021538">
        <w:rPr>
          <w:i/>
        </w:rPr>
        <w:t>pen-</w:t>
      </w:r>
      <w:r w:rsidR="00021538">
        <w:t>0716.”</w:t>
      </w:r>
      <w:r w:rsidR="00617713">
        <w:t xml:space="preserve"> </w:t>
      </w:r>
      <w:r w:rsidR="004A2988">
        <w:t xml:space="preserve">We abbreviate </w:t>
      </w:r>
      <w:r w:rsidR="004A2988">
        <w:rPr>
          <w:i/>
        </w:rPr>
        <w:t>S. lycopersicoides</w:t>
      </w:r>
      <w:r w:rsidR="004A2988">
        <w:t xml:space="preserve"> using “</w:t>
      </w:r>
      <w:r w:rsidR="004A2988">
        <w:rPr>
          <w:i/>
        </w:rPr>
        <w:t>lyd</w:t>
      </w:r>
      <w:r w:rsidR="004A2988" w:rsidRPr="00BA62E9">
        <w:t>”</w:t>
      </w:r>
      <w:r w:rsidR="004A2988">
        <w:t xml:space="preserve"> to distinguish it from “</w:t>
      </w:r>
      <w:r w:rsidR="004A2988">
        <w:rPr>
          <w:i/>
        </w:rPr>
        <w:t>lyc</w:t>
      </w:r>
      <w:r w:rsidR="004A2988">
        <w:t xml:space="preserve">” for </w:t>
      </w:r>
      <w:r w:rsidR="004A2988">
        <w:rPr>
          <w:i/>
        </w:rPr>
        <w:t>S. lycopersicum</w:t>
      </w:r>
      <w:r w:rsidR="004A2988">
        <w:t xml:space="preserve">. </w:t>
      </w:r>
      <w:r w:rsidR="00617713">
        <w:t>As recommended by previous taxonomic treatments, the use of</w:t>
      </w:r>
      <w:r w:rsidR="00617713">
        <w:rPr>
          <w:i/>
        </w:rPr>
        <w:t xml:space="preserve"> </w:t>
      </w:r>
      <w:r w:rsidR="00617713" w:rsidRPr="00617713">
        <w:t>“var.</w:t>
      </w:r>
      <w:r w:rsidR="00617713">
        <w:rPr>
          <w:i/>
        </w:rPr>
        <w:t xml:space="preserve"> cerasiforme</w:t>
      </w:r>
      <w:r w:rsidR="00617713" w:rsidRPr="00617713">
        <w:t>”</w:t>
      </w:r>
      <w:r w:rsidR="00617713">
        <w:t xml:space="preserve"> is avoided here</w:t>
      </w:r>
      <w:r w:rsidR="00617713">
        <w:rPr>
          <w:i/>
        </w:rPr>
        <w:t xml:space="preserve"> </w:t>
      </w:r>
      <w:r w:rsidR="00617713">
        <w:fldChar w:fldCharType="begin">
          <w:fldData xml:space="preserve">PEVuZE5vdGU+PENpdGU+PEF1dGhvcj5SYW5jPC9BdXRob3I+PFllYXI+MjAwODwvWWVhcj48UmVj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</w:fldData>
        </w:fldChar>
      </w:r>
      <w:r w:rsidR="001E127F">
        <w:instrText xml:space="preserve"> ADDIN EN.CITE </w:instrText>
      </w:r>
      <w:r w:rsidR="001E127F">
        <w:fldChar w:fldCharType="begin">
          <w:fldData xml:space="preserve">PEVuZE5vdGU+PENpdGU+PEF1dGhvcj5SYW5jPC9BdXRob3I+PFllYXI+MjAwODwvWWVhcj48UmVj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</w:fldData>
        </w:fldChar>
      </w:r>
      <w:r w:rsidR="001E127F">
        <w:instrText xml:space="preserve"> ADDIN EN.CITE.DATA </w:instrText>
      </w:r>
      <w:r w:rsidR="001E127F">
        <w:fldChar w:fldCharType="end"/>
      </w:r>
      <w:r w:rsidR="00617713">
        <w:fldChar w:fldCharType="separate"/>
      </w:r>
      <w:r w:rsidR="001E127F">
        <w:rPr>
          <w:noProof/>
        </w:rPr>
        <w:t>[1,3]</w:t>
      </w:r>
      <w:r w:rsidR="00617713">
        <w:fldChar w:fldCharType="end"/>
      </w:r>
      <w:r w:rsidR="00DA7A47">
        <w:t xml:space="preserve">, </w:t>
      </w:r>
      <w:r w:rsidR="004B17C4">
        <w:t>al</w:t>
      </w:r>
      <w:r w:rsidR="00DA7A47">
        <w:t>though the</w:t>
      </w:r>
      <w:r w:rsidR="00617713">
        <w:t xml:space="preserve"> TGRC database </w:t>
      </w:r>
      <w:r w:rsidR="004B17C4">
        <w:t xml:space="preserve">identifies </w:t>
      </w:r>
      <w:r w:rsidR="00617713">
        <w:rPr>
          <w:i/>
        </w:rPr>
        <w:t xml:space="preserve">S. lycopersicum </w:t>
      </w:r>
      <w:r w:rsidR="00617713">
        <w:t>LA2933 as</w:t>
      </w:r>
      <w:r w:rsidR="00566528">
        <w:t xml:space="preserve"> falling under this designation.</w:t>
      </w:r>
      <w:r w:rsidR="00BD23E2">
        <w:t xml:space="preserve"> </w:t>
      </w:r>
    </w:p>
    <w:p w14:paraId="399D78B5" w14:textId="77777777" w:rsidR="00617713" w:rsidRDefault="00617713" w:rsidP="006F6E63"/>
    <w:p w14:paraId="692C83CE" w14:textId="7711BD81" w:rsidR="00CC6BE1" w:rsidRPr="00CC6BE1" w:rsidRDefault="00CC6BE1" w:rsidP="00CC6BE1">
      <w:pPr>
        <w:pStyle w:val="Heading2"/>
      </w:pPr>
      <w:bookmarkStart w:id="2" w:name="_Toc438152002"/>
      <w:r w:rsidRPr="00CC6BE1">
        <w:t>1.2: Species Groups</w:t>
      </w:r>
      <w:bookmarkEnd w:id="2"/>
    </w:p>
    <w:p w14:paraId="6BC95DAF" w14:textId="3792B4B1" w:rsidR="00E229C9" w:rsidRDefault="00D03306" w:rsidP="006F6E63">
      <w:r>
        <w:tab/>
      </w:r>
      <w:r w:rsidR="00247B48">
        <w:t>This</w:t>
      </w:r>
      <w:r w:rsidR="00CC6BE1">
        <w:t xml:space="preserve"> </w:t>
      </w:r>
      <w:r w:rsidR="004B17C4">
        <w:t xml:space="preserve">transcriptome-wide </w:t>
      </w:r>
      <w:r w:rsidR="00CC6BE1">
        <w:t>study</w:t>
      </w:r>
      <w:r w:rsidR="00D05C9A">
        <w:t xml:space="preserve"> (and other previous phylogenies)</w:t>
      </w:r>
      <w:r w:rsidR="00247B48">
        <w:t xml:space="preserve"> identified </w:t>
      </w:r>
      <w:r w:rsidR="00CC6BE1">
        <w:t xml:space="preserve">four major species groupings with strong support within </w:t>
      </w:r>
      <w:r w:rsidR="00CC6BE1">
        <w:rPr>
          <w:i/>
        </w:rPr>
        <w:t xml:space="preserve">Solanum </w:t>
      </w:r>
      <w:r w:rsidR="008C42BA">
        <w:t>section</w:t>
      </w:r>
      <w:r w:rsidR="00CC6BE1">
        <w:t xml:space="preserve"> </w:t>
      </w:r>
      <w:r w:rsidR="00CC6BE1">
        <w:rPr>
          <w:i/>
        </w:rPr>
        <w:t>Lycopersicon</w:t>
      </w:r>
      <w:r w:rsidR="00520CBF">
        <w:t>. However,</w:t>
      </w:r>
      <w:r w:rsidR="00CC6BE1">
        <w:t xml:space="preserve"> </w:t>
      </w:r>
      <w:r w:rsidR="004B17C4">
        <w:t>these</w:t>
      </w:r>
      <w:r w:rsidR="00301625">
        <w:t xml:space="preserve"> </w:t>
      </w:r>
      <w:r w:rsidR="00520CBF">
        <w:t>species groups do not match any previous unified set of subgroup names</w:t>
      </w:r>
      <w:r w:rsidR="00CD705F">
        <w:t xml:space="preserve">. </w:t>
      </w:r>
      <w:r w:rsidR="004B17C4">
        <w:t>Therefore</w:t>
      </w:r>
      <w:r w:rsidR="00B43548">
        <w:t>,</w:t>
      </w:r>
      <w:r w:rsidR="004B17C4">
        <w:t xml:space="preserve"> w</w:t>
      </w:r>
      <w:r w:rsidR="00566528">
        <w:t xml:space="preserve">e </w:t>
      </w:r>
      <w:r w:rsidR="00E229C9">
        <w:t>have</w:t>
      </w:r>
      <w:r w:rsidR="00230898">
        <w:t xml:space="preserve"> selected</w:t>
      </w:r>
      <w:r w:rsidR="00E229C9">
        <w:t xml:space="preserve"> a</w:t>
      </w:r>
      <w:r w:rsidR="00230898">
        <w:t xml:space="preserve"> set </w:t>
      </w:r>
      <w:r w:rsidR="00E229C9">
        <w:t xml:space="preserve">of group names </w:t>
      </w:r>
      <w:r w:rsidR="0080594C">
        <w:t xml:space="preserve">from </w:t>
      </w:r>
      <w:r w:rsidR="001F722A">
        <w:t>several</w:t>
      </w:r>
      <w:r w:rsidR="0080594C">
        <w:t xml:space="preserve"> previous </w:t>
      </w:r>
      <w:r w:rsidR="00CD705F">
        <w:t>taxonomic treatments</w:t>
      </w:r>
      <w:r w:rsidR="0080594C">
        <w:t xml:space="preserve"> </w:t>
      </w:r>
      <w:r w:rsidR="0080594C">
        <w:fldChar w:fldCharType="begin">
          <w:fldData xml:space="preserve">PEVuZE5vdGU+PENpdGU+PEF1dGhvcj5NYXJzaGFsbDwvQXV0aG9yPjxZZWFyPjIwMDE8L1llYXI+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</w:fldData>
        </w:fldChar>
      </w:r>
      <w:r w:rsidR="001E127F">
        <w:instrText xml:space="preserve"> ADDIN EN.CITE </w:instrText>
      </w:r>
      <w:r w:rsidR="001E127F">
        <w:fldChar w:fldCharType="begin">
          <w:fldData xml:space="preserve">PEVuZE5vdGU+PENpdGU+PEF1dGhvcj5NYXJzaGFsbDwvQXV0aG9yPjxZZWFyPjIwMDE8L1llYXI+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</w:fldData>
        </w:fldChar>
      </w:r>
      <w:r w:rsidR="001E127F">
        <w:instrText xml:space="preserve"> ADDIN EN.CITE.DATA </w:instrText>
      </w:r>
      <w:r w:rsidR="001E127F">
        <w:fldChar w:fldCharType="end"/>
      </w:r>
      <w:r w:rsidR="0080594C">
        <w:fldChar w:fldCharType="separate"/>
      </w:r>
      <w:r w:rsidR="001E127F">
        <w:rPr>
          <w:noProof/>
        </w:rPr>
        <w:t>[1,4,5]</w:t>
      </w:r>
      <w:r w:rsidR="0080594C">
        <w:fldChar w:fldCharType="end"/>
      </w:r>
      <w:r w:rsidR="0080594C">
        <w:t xml:space="preserve"> </w:t>
      </w:r>
      <w:r w:rsidR="005E41DD">
        <w:t xml:space="preserve">that </w:t>
      </w:r>
      <w:r w:rsidR="00E229C9">
        <w:t>are descriptive of the supported clades</w:t>
      </w:r>
      <w:r w:rsidR="00DA7A47">
        <w:t>, while acknowledging</w:t>
      </w:r>
      <w:r w:rsidR="005E41DD">
        <w:t xml:space="preserve"> the </w:t>
      </w:r>
      <w:r w:rsidR="00520CBF">
        <w:t>long history of taxonomy in this group</w:t>
      </w:r>
      <w:r w:rsidR="00E229C9">
        <w:t>:</w:t>
      </w:r>
    </w:p>
    <w:p w14:paraId="271BF956" w14:textId="77777777" w:rsidR="00E229C9" w:rsidRPr="00E229C9" w:rsidRDefault="00C20E61" w:rsidP="00E229C9">
      <w:pPr>
        <w:pStyle w:val="ListParagraph"/>
        <w:numPr>
          <w:ilvl w:val="0"/>
          <w:numId w:val="4"/>
        </w:numPr>
      </w:pPr>
      <w:r>
        <w:t>Esculentum group:</w:t>
      </w:r>
      <w:r w:rsidR="00E229C9">
        <w:t xml:space="preserve"> </w:t>
      </w:r>
      <w:r w:rsidR="005E41DD">
        <w:rPr>
          <w:i/>
        </w:rPr>
        <w:t>S. cheesmaniae</w:t>
      </w:r>
      <w:r w:rsidR="005E41DD">
        <w:t xml:space="preserve">, </w:t>
      </w:r>
      <w:r w:rsidR="005E41DD">
        <w:rPr>
          <w:i/>
        </w:rPr>
        <w:t xml:space="preserve">S. galapagense, </w:t>
      </w:r>
      <w:r w:rsidR="00E229C9">
        <w:rPr>
          <w:i/>
        </w:rPr>
        <w:t>S. lycopersicum</w:t>
      </w:r>
      <w:r w:rsidR="00E229C9">
        <w:t xml:space="preserve">, </w:t>
      </w:r>
      <w:r w:rsidR="00E229C9">
        <w:rPr>
          <w:i/>
        </w:rPr>
        <w:t>S. pimpinellifolium</w:t>
      </w:r>
    </w:p>
    <w:p w14:paraId="77392E55" w14:textId="77777777" w:rsidR="00E229C9" w:rsidRPr="00E229C9" w:rsidRDefault="00C20E61" w:rsidP="00E229C9">
      <w:pPr>
        <w:pStyle w:val="ListParagraph"/>
        <w:numPr>
          <w:ilvl w:val="0"/>
          <w:numId w:val="4"/>
        </w:numPr>
      </w:pPr>
      <w:r>
        <w:t>Arcanum group:</w:t>
      </w:r>
      <w:r w:rsidR="00E229C9">
        <w:t xml:space="preserve"> </w:t>
      </w:r>
      <w:r w:rsidR="00E229C9">
        <w:rPr>
          <w:i/>
        </w:rPr>
        <w:t>S. arcanum</w:t>
      </w:r>
      <w:r w:rsidR="00E229C9">
        <w:t xml:space="preserve">, </w:t>
      </w:r>
      <w:r w:rsidR="00E229C9">
        <w:rPr>
          <w:i/>
        </w:rPr>
        <w:t>S. chmielewskii</w:t>
      </w:r>
      <w:r w:rsidR="00E229C9">
        <w:t xml:space="preserve">, </w:t>
      </w:r>
      <w:r w:rsidR="00E229C9">
        <w:rPr>
          <w:i/>
        </w:rPr>
        <w:t>S. neorickii</w:t>
      </w:r>
    </w:p>
    <w:p w14:paraId="67B367C4" w14:textId="77777777" w:rsidR="00E229C9" w:rsidRPr="00E229C9" w:rsidRDefault="005E41DD" w:rsidP="00E229C9">
      <w:pPr>
        <w:pStyle w:val="ListParagraph"/>
        <w:numPr>
          <w:ilvl w:val="0"/>
          <w:numId w:val="4"/>
        </w:numPr>
      </w:pPr>
      <w:r>
        <w:t>Peruvianum group:</w:t>
      </w:r>
      <w:r w:rsidR="00E229C9">
        <w:t xml:space="preserve"> </w:t>
      </w:r>
      <w:r w:rsidR="00230898">
        <w:rPr>
          <w:i/>
        </w:rPr>
        <w:t xml:space="preserve">S. chilense, </w:t>
      </w:r>
      <w:r w:rsidR="00E229C9">
        <w:rPr>
          <w:i/>
        </w:rPr>
        <w:t>S. corneliomulleri</w:t>
      </w:r>
      <w:r w:rsidR="00E229C9">
        <w:t xml:space="preserve">, </w:t>
      </w:r>
      <w:r w:rsidR="00E229C9">
        <w:rPr>
          <w:i/>
        </w:rPr>
        <w:t>S. huaylasense</w:t>
      </w:r>
      <w:r w:rsidR="00E229C9">
        <w:t xml:space="preserve">, </w:t>
      </w:r>
      <w:r w:rsidR="00E229C9">
        <w:rPr>
          <w:i/>
        </w:rPr>
        <w:t>S. peruvianum</w:t>
      </w:r>
    </w:p>
    <w:p w14:paraId="68A0B1D4" w14:textId="77777777" w:rsidR="00E229C9" w:rsidRDefault="005E41DD" w:rsidP="005E41DD">
      <w:pPr>
        <w:pStyle w:val="ListParagraph"/>
        <w:numPr>
          <w:ilvl w:val="0"/>
          <w:numId w:val="4"/>
        </w:numPr>
      </w:pPr>
      <w:r>
        <w:t>Hirsutum group:</w:t>
      </w:r>
      <w:r w:rsidRPr="005E41DD">
        <w:rPr>
          <w:i/>
        </w:rPr>
        <w:t xml:space="preserve"> </w:t>
      </w:r>
      <w:r>
        <w:rPr>
          <w:i/>
        </w:rPr>
        <w:t>S. habrochaites,</w:t>
      </w:r>
      <w:r w:rsidR="00E229C9">
        <w:t xml:space="preserve"> </w:t>
      </w:r>
      <w:r w:rsidR="00E229C9" w:rsidRPr="005E41DD">
        <w:rPr>
          <w:i/>
        </w:rPr>
        <w:t>S. pennellii</w:t>
      </w:r>
    </w:p>
    <w:p w14:paraId="77D2F3DE" w14:textId="2D1E5B4D" w:rsidR="006F6E63" w:rsidRPr="00BD23E2" w:rsidRDefault="00247B48" w:rsidP="005E41DD">
      <w:r>
        <w:t xml:space="preserve">Within </w:t>
      </w:r>
      <w:r w:rsidR="00BF32F0">
        <w:t>the paper</w:t>
      </w:r>
      <w:r>
        <w:t>,</w:t>
      </w:r>
      <w:r w:rsidR="00021538">
        <w:t xml:space="preserve"> </w:t>
      </w:r>
      <w:r w:rsidR="00BF32F0">
        <w:t xml:space="preserve">we use </w:t>
      </w:r>
      <w:r w:rsidR="00021538">
        <w:t xml:space="preserve">the convention of </w:t>
      </w:r>
      <w:r w:rsidR="00520CBF">
        <w:t>capitalized</w:t>
      </w:r>
      <w:r w:rsidR="00230898">
        <w:t>,</w:t>
      </w:r>
      <w:r w:rsidR="00021538">
        <w:t xml:space="preserve"> n</w:t>
      </w:r>
      <w:r w:rsidR="00E229C9">
        <w:t xml:space="preserve">on-italicized group names (e.g., </w:t>
      </w:r>
      <w:r w:rsidR="00270D2F">
        <w:t>Esculentum</w:t>
      </w:r>
      <w:r w:rsidR="00021538">
        <w:t xml:space="preserve"> group) and </w:t>
      </w:r>
      <w:r w:rsidR="00520CBF">
        <w:t>capitalized</w:t>
      </w:r>
      <w:r w:rsidR="00230898">
        <w:t>,</w:t>
      </w:r>
      <w:r w:rsidR="00021538">
        <w:t xml:space="preserve"> italicized section names (</w:t>
      </w:r>
      <w:r w:rsidR="00E229C9">
        <w:t xml:space="preserve">e.g., </w:t>
      </w:r>
      <w:r w:rsidR="008C42BA">
        <w:t xml:space="preserve">section </w:t>
      </w:r>
      <w:r w:rsidR="00021538">
        <w:rPr>
          <w:i/>
        </w:rPr>
        <w:t>Lycopersicon</w:t>
      </w:r>
      <w:r w:rsidR="00021538">
        <w:t>).</w:t>
      </w:r>
      <w:r w:rsidR="00BD23E2">
        <w:t xml:space="preserve"> </w:t>
      </w:r>
      <w:r w:rsidR="00520CBF">
        <w:t>The term “</w:t>
      </w:r>
      <w:r w:rsidR="00DA7A47">
        <w:t>Galápagos endemic species</w:t>
      </w:r>
      <w:r w:rsidR="00520CBF">
        <w:t>”</w:t>
      </w:r>
      <w:r w:rsidR="00DA7A47">
        <w:t xml:space="preserve"> refer</w:t>
      </w:r>
      <w:r w:rsidR="00520CBF">
        <w:t>s</w:t>
      </w:r>
      <w:r w:rsidR="005E41DD">
        <w:t xml:space="preserve"> to </w:t>
      </w:r>
      <w:r w:rsidR="005E41DD">
        <w:rPr>
          <w:i/>
        </w:rPr>
        <w:t>S. cheesmaniae</w:t>
      </w:r>
      <w:r w:rsidR="005E41DD">
        <w:t xml:space="preserve"> and </w:t>
      </w:r>
      <w:r w:rsidR="005E41DD">
        <w:rPr>
          <w:i/>
        </w:rPr>
        <w:t>S. galapagense</w:t>
      </w:r>
      <w:r w:rsidR="005E41DD">
        <w:t xml:space="preserve">. </w:t>
      </w:r>
      <w:r w:rsidR="00BD23E2">
        <w:t>“Domesticated”</w:t>
      </w:r>
      <w:r w:rsidR="00520CBF">
        <w:t xml:space="preserve"> accessions are </w:t>
      </w:r>
      <w:r w:rsidR="00BD23E2">
        <w:rPr>
          <w:i/>
        </w:rPr>
        <w:t xml:space="preserve">S. lycopersicum </w:t>
      </w:r>
      <w:r w:rsidR="00BD23E2">
        <w:t>reference genome (</w:t>
      </w:r>
      <w:r w:rsidR="00BD23E2">
        <w:rPr>
          <w:i/>
        </w:rPr>
        <w:t>lyc</w:t>
      </w:r>
      <w:r w:rsidR="00BD23E2">
        <w:t>-ref) and “M82” (</w:t>
      </w:r>
      <w:r w:rsidR="00BD23E2">
        <w:rPr>
          <w:i/>
        </w:rPr>
        <w:t>lyc</w:t>
      </w:r>
      <w:r w:rsidR="00BD23E2">
        <w:t>-3475) accessions.</w:t>
      </w:r>
    </w:p>
    <w:p w14:paraId="72E29464" w14:textId="77777777" w:rsidR="005E41DD" w:rsidRDefault="005E41DD" w:rsidP="005E41DD"/>
    <w:p w14:paraId="5F0D8978" w14:textId="04DAEFEC" w:rsidR="00A73F85" w:rsidRDefault="00091D3A" w:rsidP="00647D70">
      <w:pPr>
        <w:pStyle w:val="Heading1"/>
      </w:pPr>
      <w:bookmarkStart w:id="3" w:name="_Toc438152003"/>
      <w:r>
        <w:t>S1 Text Section 2: Sequencing</w:t>
      </w:r>
      <w:bookmarkEnd w:id="3"/>
    </w:p>
    <w:p w14:paraId="60E0A97C" w14:textId="77777777" w:rsidR="00091D3A" w:rsidRPr="00091D3A" w:rsidRDefault="00091D3A"/>
    <w:p w14:paraId="255F9A36" w14:textId="5E32D0BA" w:rsidR="00C402E8" w:rsidRPr="00BE4365" w:rsidRDefault="00B7179A" w:rsidP="00CF046E">
      <w:pPr>
        <w:pStyle w:val="Heading2"/>
      </w:pPr>
      <w:bookmarkStart w:id="4" w:name="_Toc438152004"/>
      <w:r>
        <w:t>2</w:t>
      </w:r>
      <w:r w:rsidR="00CF046E">
        <w:t>.</w:t>
      </w:r>
      <w:r w:rsidR="00DF5552">
        <w:t>1</w:t>
      </w:r>
      <w:r w:rsidR="00CF046E">
        <w:t xml:space="preserve">: </w:t>
      </w:r>
      <w:r w:rsidR="00C402E8">
        <w:t>Sequencing and Read Processing</w:t>
      </w:r>
      <w:bookmarkEnd w:id="4"/>
    </w:p>
    <w:p w14:paraId="5FABC662" w14:textId="165C568C" w:rsidR="00BE4365" w:rsidRPr="00C402E8" w:rsidRDefault="00A73F85" w:rsidP="00C402E8">
      <w:pPr>
        <w:ind w:firstLine="720"/>
      </w:pPr>
      <w:r>
        <w:t>Sequencing of the TruSeq libraries (180</w:t>
      </w:r>
      <w:r w:rsidR="00F91896">
        <w:t xml:space="preserve"> </w:t>
      </w:r>
      <w:r>
        <w:t>bp insert) was performed by the Genome Sequencing Facility of the Greehey Children’s Cancer Research Institute at the University</w:t>
      </w:r>
      <w:r w:rsidR="00DA7A47">
        <w:t xml:space="preserve"> </w:t>
      </w:r>
      <w:r>
        <w:t>of Texas Health Science Center at San Antonio (http://ccri.uthscs</w:t>
      </w:r>
      <w:r w:rsidR="00C402E8">
        <w:t xml:space="preserve">a.edu/). </w:t>
      </w:r>
      <w:r>
        <w:t>TruSeq libraries were linked to a paired-end flow cell con</w:t>
      </w:r>
      <w:r w:rsidR="00C402E8">
        <w:t>taining complimentary adapters.</w:t>
      </w:r>
      <w:r>
        <w:t xml:space="preserve"> The raw reads were</w:t>
      </w:r>
      <w:r w:rsidR="00C402E8">
        <w:t xml:space="preserve"> initially</w:t>
      </w:r>
      <w:r>
        <w:t xml:space="preserve"> cleaned by removing empty reads and low quality sequences.</w:t>
      </w:r>
    </w:p>
    <w:p w14:paraId="5BE6835A" w14:textId="77777777" w:rsidR="00412EAB" w:rsidRDefault="00D558FD" w:rsidP="00DA742B">
      <w:pPr>
        <w:ind w:firstLine="720"/>
      </w:pPr>
      <w:r>
        <w:t xml:space="preserve">Prior to mapping and assembly, reads </w:t>
      </w:r>
      <w:r w:rsidR="00AC5E43">
        <w:t>were trimmed using the SHEAR program (</w:t>
      </w:r>
      <w:r w:rsidR="00412EAB" w:rsidRPr="00DA7A47">
        <w:t>http://www.github.com/jbpease/shear</w:t>
      </w:r>
      <w:r w:rsidR="00412EAB">
        <w:t>), using these settings:</w:t>
      </w:r>
    </w:p>
    <w:p w14:paraId="354A0729" w14:textId="77777777" w:rsidR="00412EAB" w:rsidRPr="007504FF" w:rsidRDefault="00412EAB" w:rsidP="007504FF">
      <w:pPr>
        <w:pStyle w:val="Quote"/>
        <w:rPr>
          <w:sz w:val="18"/>
          <w:szCs w:val="18"/>
        </w:rPr>
      </w:pPr>
      <w:r w:rsidRPr="007504FF">
        <w:rPr>
          <w:sz w:val="18"/>
          <w:szCs w:val="18"/>
        </w:rPr>
        <w:t>shear.py --fq1</w:t>
      </w:r>
      <w:r w:rsidR="007504FF" w:rsidRPr="007504FF">
        <w:rPr>
          <w:sz w:val="18"/>
          <w:szCs w:val="18"/>
        </w:rPr>
        <w:t xml:space="preserve"> READPAIR1</w:t>
      </w:r>
      <w:r w:rsidRPr="007504FF">
        <w:rPr>
          <w:sz w:val="18"/>
          <w:szCs w:val="18"/>
        </w:rPr>
        <w:t xml:space="preserve">.fq --fq2 </w:t>
      </w:r>
      <w:r w:rsidR="007504FF" w:rsidRPr="007504FF">
        <w:rPr>
          <w:sz w:val="18"/>
          <w:szCs w:val="18"/>
        </w:rPr>
        <w:t xml:space="preserve">READPAIR2.fq </w:t>
      </w:r>
      <w:r w:rsidRPr="007504FF">
        <w:rPr>
          <w:sz w:val="18"/>
          <w:szCs w:val="18"/>
        </w:rPr>
        <w:t xml:space="preserve">--out1 </w:t>
      </w:r>
      <w:r w:rsidR="007504FF" w:rsidRPr="007504FF">
        <w:rPr>
          <w:sz w:val="18"/>
          <w:szCs w:val="18"/>
        </w:rPr>
        <w:t xml:space="preserve">FILTEREDPAIR1.fastq </w:t>
      </w:r>
      <w:r w:rsidR="007504FF">
        <w:rPr>
          <w:sz w:val="18"/>
          <w:szCs w:val="18"/>
        </w:rPr>
        <w:t>\</w:t>
      </w:r>
      <w:r w:rsidR="007504FF">
        <w:rPr>
          <w:sz w:val="18"/>
          <w:szCs w:val="18"/>
        </w:rPr>
        <w:br/>
      </w:r>
      <w:r w:rsidR="007504FF" w:rsidRPr="007504FF">
        <w:rPr>
          <w:sz w:val="18"/>
          <w:szCs w:val="18"/>
        </w:rPr>
        <w:t>--out2 FILTEREDPAIR2</w:t>
      </w:r>
      <w:r w:rsidRPr="007504FF">
        <w:rPr>
          <w:sz w:val="18"/>
          <w:szCs w:val="18"/>
        </w:rPr>
        <w:t>.fastq --trimfixed 0:0 --trimqual 20:20  --filterlength 50</w:t>
      </w:r>
      <w:r w:rsidR="007504FF">
        <w:rPr>
          <w:sz w:val="18"/>
          <w:szCs w:val="18"/>
        </w:rPr>
        <w:t xml:space="preserve"> \</w:t>
      </w:r>
      <w:r w:rsidRPr="007504FF">
        <w:rPr>
          <w:sz w:val="18"/>
          <w:szCs w:val="18"/>
        </w:rPr>
        <w:t xml:space="preserve"> --trimpattern3 AGATC --trimpolyat 12 --trimambig --filterunpaired </w:t>
      </w:r>
      <w:r w:rsidR="007504FF">
        <w:rPr>
          <w:sz w:val="18"/>
          <w:szCs w:val="18"/>
        </w:rPr>
        <w:t>\</w:t>
      </w:r>
      <w:r w:rsidR="007504FF">
        <w:rPr>
          <w:sz w:val="18"/>
          <w:szCs w:val="18"/>
        </w:rPr>
        <w:br/>
      </w:r>
      <w:r w:rsidRPr="007504FF">
        <w:rPr>
          <w:sz w:val="18"/>
          <w:szCs w:val="18"/>
        </w:rPr>
        <w:t>--filterambig 8 --filterlowinfo 0.</w:t>
      </w:r>
      <w:r w:rsidR="007504FF">
        <w:rPr>
          <w:sz w:val="18"/>
          <w:szCs w:val="18"/>
        </w:rPr>
        <w:t>5 --barcodes1 BARCODE1 --barcodes2 BARCODE2</w:t>
      </w:r>
      <w:r w:rsidR="007504FF" w:rsidRPr="007504FF">
        <w:rPr>
          <w:sz w:val="18"/>
          <w:szCs w:val="18"/>
        </w:rPr>
        <w:t xml:space="preserve"> --platform TruSeq</w:t>
      </w:r>
      <w:r w:rsidR="00DA742B">
        <w:rPr>
          <w:sz w:val="18"/>
          <w:szCs w:val="18"/>
        </w:rPr>
        <w:t>DualIndex</w:t>
      </w:r>
    </w:p>
    <w:p w14:paraId="74018636" w14:textId="77777777" w:rsidR="00DA742B" w:rsidRDefault="00DA742B" w:rsidP="00DA742B">
      <w:r>
        <w:t>Five accessions (</w:t>
      </w:r>
      <w:r w:rsidR="00383BE9">
        <w:rPr>
          <w:i/>
        </w:rPr>
        <w:t>chm</w:t>
      </w:r>
      <w:r w:rsidR="00383BE9">
        <w:t>-</w:t>
      </w:r>
      <w:r>
        <w:t xml:space="preserve">1316, </w:t>
      </w:r>
      <w:r w:rsidR="00383BE9">
        <w:rPr>
          <w:i/>
        </w:rPr>
        <w:t>arc</w:t>
      </w:r>
      <w:r w:rsidR="00383BE9">
        <w:t>-</w:t>
      </w:r>
      <w:r>
        <w:t xml:space="preserve">2172, </w:t>
      </w:r>
      <w:r w:rsidR="00383BE9">
        <w:softHyphen/>
      </w:r>
      <w:r w:rsidR="00383BE9" w:rsidRPr="00383BE9">
        <w:rPr>
          <w:i/>
        </w:rPr>
        <w:t>lyc</w:t>
      </w:r>
      <w:r w:rsidR="00383BE9">
        <w:t>-</w:t>
      </w:r>
      <w:r>
        <w:t xml:space="preserve">2933, </w:t>
      </w:r>
      <w:r w:rsidR="00383BE9">
        <w:rPr>
          <w:i/>
        </w:rPr>
        <w:t>lyd</w:t>
      </w:r>
      <w:r w:rsidR="00383BE9">
        <w:rPr>
          <w:i/>
        </w:rPr>
        <w:softHyphen/>
      </w:r>
      <w:r w:rsidR="00383BE9">
        <w:t>-</w:t>
      </w:r>
      <w:r>
        <w:t xml:space="preserve">2951, </w:t>
      </w:r>
      <w:r w:rsidR="00383BE9">
        <w:rPr>
          <w:i/>
        </w:rPr>
        <w:t>sit</w:t>
      </w:r>
      <w:r w:rsidR="00383BE9">
        <w:t>-</w:t>
      </w:r>
      <w:r>
        <w:t>4116) were run separately on a TruSeq single-indexed process and the option “</w:t>
      </w:r>
      <w:r w:rsidRPr="00DA742B">
        <w:rPr>
          <w:rFonts w:ascii="Courier New" w:hAnsi="Courier New" w:cs="Courier New"/>
          <w:sz w:val="20"/>
          <w:szCs w:val="20"/>
        </w:rPr>
        <w:t>–-platform TruSeq</w:t>
      </w:r>
      <w:r w:rsidRPr="00DA742B">
        <w:t>”</w:t>
      </w:r>
      <w:r>
        <w:t xml:space="preserve"> was used with only a single barcode.</w:t>
      </w:r>
    </w:p>
    <w:p w14:paraId="7986A90B" w14:textId="5E7E5EEA" w:rsidR="00DA742B" w:rsidRDefault="00412EAB" w:rsidP="00036268">
      <w:pPr>
        <w:ind w:firstLine="720"/>
      </w:pPr>
      <w:r>
        <w:t>SHEAR first remove</w:t>
      </w:r>
      <w:r w:rsidR="00AF618B">
        <w:t>d</w:t>
      </w:r>
      <w:r>
        <w:t xml:space="preserve"> RNA-</w:t>
      </w:r>
      <w:r w:rsidR="00B43548">
        <w:t>S</w:t>
      </w:r>
      <w:r>
        <w:t xml:space="preserve">eq adapter sequence contamination </w:t>
      </w:r>
      <w:r w:rsidR="007504FF">
        <w:t>with</w:t>
      </w:r>
      <w:r>
        <w:t xml:space="preserve"> Scythe (</w:t>
      </w:r>
      <w:r w:rsidRPr="00DA7A47">
        <w:t>https://github.com/vsbuffalo/scythe/</w:t>
      </w:r>
      <w:r>
        <w:t xml:space="preserve">). Next, </w:t>
      </w:r>
      <w:r w:rsidR="007504FF">
        <w:t>bases were trimmed from eithe</w:t>
      </w:r>
      <w:r w:rsidR="000B3CF9">
        <w:t>r end of the read when they were composed of either</w:t>
      </w:r>
      <w:r w:rsidR="007504FF">
        <w:t xml:space="preserve"> Phred32 quality score &lt; 20,</w:t>
      </w:r>
      <w:r w:rsidR="00D558FD">
        <w:t xml:space="preserve"> poly-A or poly-T runs of </w:t>
      </w:r>
      <w:r w:rsidR="007504FF">
        <w:t>length</w:t>
      </w:r>
      <w:r w:rsidR="00D558FD">
        <w:rPr>
          <w:i/>
        </w:rPr>
        <w:t xml:space="preserve"> </w:t>
      </w:r>
      <w:r w:rsidR="00D558FD">
        <w:t xml:space="preserve">≥ </w:t>
      </w:r>
      <w:r w:rsidR="008A639F">
        <w:t>1</w:t>
      </w:r>
      <w:r w:rsidR="007504FF">
        <w:t xml:space="preserve">2 bp, or ambiguous bases </w:t>
      </w:r>
      <w:r w:rsidR="007504FF" w:rsidRPr="007504FF">
        <w:t>(</w:t>
      </w:r>
      <w:r w:rsidR="007504FF" w:rsidRPr="00DA7A47">
        <w:t>N</w:t>
      </w:r>
      <w:r w:rsidR="00DA7A47" w:rsidRPr="00DA7A47">
        <w:t>’s</w:t>
      </w:r>
      <w:r w:rsidR="00DA7A47">
        <w:t>)</w:t>
      </w:r>
      <w:r w:rsidR="007504FF">
        <w:t xml:space="preserve">. </w:t>
      </w:r>
      <w:r w:rsidR="00684880">
        <w:t>When an exact match</w:t>
      </w:r>
      <w:r w:rsidR="007504FF">
        <w:t xml:space="preserve"> for the start of the adapter prefix “</w:t>
      </w:r>
      <w:r w:rsidR="007504FF" w:rsidRPr="007504FF">
        <w:rPr>
          <w:rFonts w:ascii="Courier New" w:hAnsi="Courier New" w:cs="Courier New"/>
          <w:sz w:val="20"/>
          <w:szCs w:val="20"/>
        </w:rPr>
        <w:t>AGATC</w:t>
      </w:r>
      <w:r w:rsidR="007504FF">
        <w:t>”</w:t>
      </w:r>
      <w:r w:rsidR="00684880">
        <w:t xml:space="preserve"> was found at t</w:t>
      </w:r>
      <w:r w:rsidR="007504FF">
        <w:t>he 3′ end, this was also removed</w:t>
      </w:r>
      <w:r w:rsidR="00684880">
        <w:t>.</w:t>
      </w:r>
      <w:r w:rsidR="007504FF">
        <w:t xml:space="preserve"> </w:t>
      </w:r>
      <w:r w:rsidR="000B3CF9">
        <w:t>T</w:t>
      </w:r>
      <w:r w:rsidR="007504FF">
        <w:t xml:space="preserve">rimmed reads </w:t>
      </w:r>
      <w:r w:rsidR="00DA7A47">
        <w:t xml:space="preserve">were subsequently filtered out if they were less than 50bp in length or had 8 or more </w:t>
      </w:r>
      <w:r w:rsidR="007504FF">
        <w:t>ambiguous bases</w:t>
      </w:r>
      <w:r w:rsidR="00DA742B">
        <w:t>. SHEAR also computes a dinucleotide mutual information score for each read to identify</w:t>
      </w:r>
      <w:r w:rsidR="00DA7A47">
        <w:t xml:space="preserve"> highly</w:t>
      </w:r>
      <w:r w:rsidR="00DA742B">
        <w:t xml:space="preserve"> repetitive or </w:t>
      </w:r>
      <w:r w:rsidR="00DA7A47">
        <w:t xml:space="preserve">likely </w:t>
      </w:r>
      <w:r w:rsidR="00DA742B">
        <w:t xml:space="preserve">erroneous sequences. </w:t>
      </w:r>
      <w:r w:rsidR="00C94190">
        <w:t>Reads where the dinucle</w:t>
      </w:r>
      <w:r w:rsidR="00036268">
        <w:t>otide mutual information score wa</w:t>
      </w:r>
      <w:r w:rsidR="00C94190">
        <w:t>s &gt; 0.</w:t>
      </w:r>
      <w:r w:rsidR="007504FF">
        <w:t>5</w:t>
      </w:r>
      <w:r w:rsidR="00C94190">
        <w:t xml:space="preserve"> </w:t>
      </w:r>
      <w:r w:rsidR="00DA742B">
        <w:t>were</w:t>
      </w:r>
      <w:r w:rsidR="00C94190">
        <w:t xml:space="preserve"> considered</w:t>
      </w:r>
      <w:r w:rsidR="00DA742B">
        <w:t xml:space="preserve"> extremely</w:t>
      </w:r>
      <w:r w:rsidR="00C94190">
        <w:t xml:space="preserve"> low-complexity and</w:t>
      </w:r>
      <w:r w:rsidR="00DA742B">
        <w:t xml:space="preserve"> were </w:t>
      </w:r>
      <w:r w:rsidR="00C94190">
        <w:t>removed.</w:t>
      </w:r>
      <w:r w:rsidR="00DA742B">
        <w:t xml:space="preserve"> </w:t>
      </w:r>
      <w:r w:rsidR="0071240D">
        <w:t xml:space="preserve">This step </w:t>
      </w:r>
      <w:r w:rsidR="00036268">
        <w:t>removed</w:t>
      </w:r>
      <w:r w:rsidR="00DA742B">
        <w:t xml:space="preserve"> </w:t>
      </w:r>
      <w:r w:rsidR="00C94190">
        <w:t>highly repetitive</w:t>
      </w:r>
      <w:r w:rsidR="0071240D">
        <w:t xml:space="preserve"> and likely non-genomic</w:t>
      </w:r>
      <w:r w:rsidR="00C94190">
        <w:t xml:space="preserve"> reads</w:t>
      </w:r>
      <w:r w:rsidR="00684880">
        <w:t xml:space="preserve"> that </w:t>
      </w:r>
      <w:r w:rsidR="00036268">
        <w:t>could</w:t>
      </w:r>
      <w:r w:rsidR="00684880">
        <w:t xml:space="preserve"> cause problems</w:t>
      </w:r>
      <w:r w:rsidR="00A84B51">
        <w:t>,</w:t>
      </w:r>
      <w:r w:rsidR="00684880">
        <w:t xml:space="preserve"> particularly </w:t>
      </w:r>
      <w:r w:rsidR="00C94190">
        <w:t xml:space="preserve">with </w:t>
      </w:r>
      <w:r w:rsidR="00684880">
        <w:t xml:space="preserve">the </w:t>
      </w:r>
      <w:r w:rsidR="00684880">
        <w:rPr>
          <w:i/>
        </w:rPr>
        <w:t>de novo</w:t>
      </w:r>
      <w:r w:rsidR="00684880">
        <w:t xml:space="preserve"> assembly stage.</w:t>
      </w:r>
      <w:r w:rsidR="00383BE9">
        <w:t xml:space="preserve"> I</w:t>
      </w:r>
      <w:r w:rsidR="00DA742B">
        <w:t xml:space="preserve">f either </w:t>
      </w:r>
      <w:r w:rsidR="00D558FD">
        <w:t xml:space="preserve">read from a pair was removed, both were removed </w:t>
      </w:r>
      <w:r w:rsidR="00D558FD">
        <w:lastRenderedPageBreak/>
        <w:t>to retain full paired-end mapping</w:t>
      </w:r>
      <w:r w:rsidR="00C94190">
        <w:t xml:space="preserve"> functionality</w:t>
      </w:r>
      <w:r w:rsidR="00D558FD">
        <w:t>. Full statistic</w:t>
      </w:r>
      <w:r w:rsidR="00DA7A47">
        <w:t>s on r</w:t>
      </w:r>
      <w:r w:rsidR="005B2AB3">
        <w:t xml:space="preserve">ead trimming can be found in </w:t>
      </w:r>
      <w:r w:rsidR="00781430">
        <w:t xml:space="preserve">S1 </w:t>
      </w:r>
      <w:r w:rsidR="005B2AB3" w:rsidRPr="005B2AB3">
        <w:t>Data 1.1</w:t>
      </w:r>
      <w:r w:rsidR="00CF46B3" w:rsidRPr="00D264EC">
        <w:rPr>
          <w:i/>
        </w:rPr>
        <w:t>.</w:t>
      </w:r>
    </w:p>
    <w:p w14:paraId="3E100CB3" w14:textId="77777777" w:rsidR="00B74352" w:rsidRDefault="00B74352" w:rsidP="00B74352"/>
    <w:p w14:paraId="08C3F2B1" w14:textId="310C0DB3" w:rsidR="00DA742B" w:rsidRDefault="00B7179A" w:rsidP="00CF046E">
      <w:pPr>
        <w:pStyle w:val="Heading2"/>
      </w:pPr>
      <w:bookmarkStart w:id="5" w:name="_Toc438152005"/>
      <w:r>
        <w:t>2</w:t>
      </w:r>
      <w:r w:rsidR="00CF046E">
        <w:t>.</w:t>
      </w:r>
      <w:r w:rsidR="00DF5552">
        <w:t>2</w:t>
      </w:r>
      <w:r w:rsidR="00CF046E">
        <w:t xml:space="preserve">: </w:t>
      </w:r>
      <w:r w:rsidR="00DA742B">
        <w:t xml:space="preserve">Genome Preparation for </w:t>
      </w:r>
      <w:r w:rsidR="00FE7180">
        <w:t>M</w:t>
      </w:r>
      <w:r w:rsidR="00DA742B">
        <w:t>apping:</w:t>
      </w:r>
      <w:bookmarkEnd w:id="5"/>
    </w:p>
    <w:p w14:paraId="60422499" w14:textId="6ED854BA" w:rsidR="00DA742B" w:rsidRPr="008144CE" w:rsidRDefault="00DA742B" w:rsidP="00DA7A47">
      <w:pPr>
        <w:ind w:firstLine="720"/>
      </w:pPr>
      <w:r>
        <w:rPr>
          <w:i/>
        </w:rPr>
        <w:t>S.</w:t>
      </w:r>
      <w:r w:rsidR="00BB49C7">
        <w:rPr>
          <w:i/>
        </w:rPr>
        <w:t xml:space="preserve"> </w:t>
      </w:r>
      <w:r>
        <w:rPr>
          <w:i/>
        </w:rPr>
        <w:t>lycopersicum</w:t>
      </w:r>
      <w:r w:rsidR="00A73DC3">
        <w:t xml:space="preserve"> reference chromosome FASTA files</w:t>
      </w:r>
      <w:r w:rsidR="00DA7A47">
        <w:t xml:space="preserve"> (version </w:t>
      </w:r>
      <w:r>
        <w:t>SL2.50) were downloaded from SolGenomics</w:t>
      </w:r>
      <w:r w:rsidR="00D85712">
        <w:t xml:space="preserve"> (ftp://ftp.solgenomic.net).</w:t>
      </w:r>
      <w:r>
        <w:t xml:space="preserve"> The corresponding annotation GFF3 files for both protein-coding gene models and ncRNA were also obtained (v</w:t>
      </w:r>
      <w:r w:rsidR="0055734B">
        <w:t>.</w:t>
      </w:r>
      <w:r>
        <w:t xml:space="preserve"> ITAG2.4</w:t>
      </w:r>
      <w:r w:rsidR="00196B73">
        <w:t>;</w:t>
      </w:r>
      <w:r>
        <w:t xml:space="preserve"> note SGN annotation and chromosome versio</w:t>
      </w:r>
      <w:r w:rsidR="00850BF3">
        <w:t xml:space="preserve">n numbers are not synchronized). </w:t>
      </w:r>
      <w:r w:rsidR="00105635">
        <w:t>The reference chloroplast genome (GenBank #</w:t>
      </w:r>
      <w:r w:rsidR="00105635" w:rsidRPr="00105635">
        <w:t>NC_007898.3</w:t>
      </w:r>
      <w:r w:rsidR="00105635">
        <w:t>) and mitochondrial scaffolds v.1.50 (</w:t>
      </w:r>
      <w:r w:rsidR="00105635" w:rsidRPr="00A73DC3">
        <w:t>http://mitochondrialgenome.org/</w:t>
      </w:r>
      <w:r w:rsidR="00105635">
        <w:t xml:space="preserve">) were also obtained. </w:t>
      </w:r>
      <w:r>
        <w:t xml:space="preserve">GFF3 </w:t>
      </w:r>
      <w:r w:rsidR="00105635">
        <w:t xml:space="preserve">gene annotation </w:t>
      </w:r>
      <w:r>
        <w:t>files were converted</w:t>
      </w:r>
      <w:r w:rsidR="00CD705F">
        <w:t xml:space="preserve"> with </w:t>
      </w:r>
      <w:r w:rsidR="0055734B">
        <w:t>a</w:t>
      </w:r>
      <w:r w:rsidR="00CD705F">
        <w:t xml:space="preserve"> custom</w:t>
      </w:r>
      <w:r w:rsidR="0055734B">
        <w:t xml:space="preserve"> Python script</w:t>
      </w:r>
      <w:r>
        <w:t xml:space="preserve"> to</w:t>
      </w:r>
      <w:r w:rsidR="0055734B">
        <w:t xml:space="preserve"> the</w:t>
      </w:r>
      <w:r>
        <w:t xml:space="preserve"> </w:t>
      </w:r>
      <w:r w:rsidR="00105635">
        <w:t>Split J</w:t>
      </w:r>
      <w:r>
        <w:t>unction tabul</w:t>
      </w:r>
      <w:r w:rsidR="0055734B">
        <w:t>ar format used natively by STAR. T</w:t>
      </w:r>
      <w:r>
        <w:t xml:space="preserve">he genome was prepared for use with the STAR RNA-Seq spliced aligner </w:t>
      </w:r>
      <w:r>
        <w:fldChar w:fldCharType="begin"/>
      </w:r>
      <w:r w:rsidR="00926353">
        <w:instrText xml:space="preserve"> ADDIN EN.CITE &lt;EndNote&gt;&lt;Cite&gt;&lt;Author&gt;Dobin&lt;/Author&gt;&lt;Year&gt;2013&lt;/Year&gt;&lt;RecNum&gt;2&lt;/RecNum&gt;&lt;DisplayText&gt;[6]&lt;/DisplayText&gt;&lt;record&gt;&lt;rec-number&gt;2&lt;/rec-number&gt;&lt;foreign-keys&gt;&lt;key app="EN" db-id="f9vwasa0gexxtgertapp090cxeev902aawf5" timestamp="1425995862"&gt;2&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urls&gt;&lt;related-urls&gt;&lt;url&gt;http://www.ncbi.nlm.nih.gov/pubmed/23104886&lt;/url&gt;&lt;/related-urls&gt;&lt;/urls&gt;&lt;electronic-resource-num&gt;10.1093/bioinformatics/bts635&lt;/electronic-resource-num&gt;&lt;/record&gt;&lt;/Cite&gt;&lt;/EndNote&gt;</w:instrText>
      </w:r>
      <w:r>
        <w:fldChar w:fldCharType="separate"/>
      </w:r>
      <w:r w:rsidR="00EC638D">
        <w:rPr>
          <w:noProof/>
        </w:rPr>
        <w:t>[6]</w:t>
      </w:r>
      <w:r>
        <w:fldChar w:fldCharType="end"/>
      </w:r>
      <w:r>
        <w:t xml:space="preserve"> using the following parameters:</w:t>
      </w:r>
    </w:p>
    <w:p w14:paraId="6482F98A" w14:textId="77777777" w:rsidR="00E071B5" w:rsidRDefault="00DA742B" w:rsidP="00433D73">
      <w:pPr>
        <w:pStyle w:val="Quote"/>
      </w:pPr>
      <w:r>
        <w:t>STAR</w:t>
      </w:r>
      <w:r w:rsidRPr="008144CE">
        <w:t xml:space="preserve"> --runMode genomeGenerate --genomeDir </w:t>
      </w:r>
      <w:r>
        <w:t>./</w:t>
      </w:r>
      <w:r w:rsidRPr="008144CE">
        <w:t xml:space="preserve"> --genomeFastaFiles</w:t>
      </w:r>
      <w:r w:rsidR="00433D73">
        <w:t xml:space="preserve"> \</w:t>
      </w:r>
      <w:r w:rsidR="00433D73">
        <w:br/>
      </w:r>
      <w:r w:rsidRPr="008144CE">
        <w:t>SL</w:t>
      </w:r>
      <w:r>
        <w:t>2.50</w:t>
      </w:r>
      <w:r w:rsidRPr="008144CE">
        <w:t>ch00.fasta SL</w:t>
      </w:r>
      <w:r>
        <w:t>2.50</w:t>
      </w:r>
      <w:r w:rsidRPr="008144CE">
        <w:t>ch01.fasta SL</w:t>
      </w:r>
      <w:r>
        <w:t>2.50</w:t>
      </w:r>
      <w:r w:rsidRPr="008144CE">
        <w:t>ch02.fasta SL</w:t>
      </w:r>
      <w:r>
        <w:t>2.50</w:t>
      </w:r>
      <w:r w:rsidRPr="008144CE">
        <w:t>ch03.fasta</w:t>
      </w:r>
      <w:r w:rsidR="00433D73">
        <w:t xml:space="preserve"> \</w:t>
      </w:r>
      <w:r w:rsidRPr="008144CE">
        <w:t xml:space="preserve"> SL</w:t>
      </w:r>
      <w:r>
        <w:t>2.50</w:t>
      </w:r>
      <w:r w:rsidRPr="008144CE">
        <w:t>ch04.fasta SL</w:t>
      </w:r>
      <w:r>
        <w:t>2.50</w:t>
      </w:r>
      <w:r w:rsidRPr="008144CE">
        <w:t>ch05.fasta SL</w:t>
      </w:r>
      <w:r>
        <w:t>2.50</w:t>
      </w:r>
      <w:r w:rsidRPr="008144CE">
        <w:t>ch06.fasta SL</w:t>
      </w:r>
      <w:r>
        <w:t>2.50</w:t>
      </w:r>
      <w:r w:rsidRPr="008144CE">
        <w:t>ch07.fasta</w:t>
      </w:r>
      <w:r w:rsidR="00433D73">
        <w:t xml:space="preserve"> \</w:t>
      </w:r>
      <w:r w:rsidRPr="008144CE">
        <w:t xml:space="preserve"> SL</w:t>
      </w:r>
      <w:r>
        <w:t>2.50</w:t>
      </w:r>
      <w:r w:rsidRPr="008144CE">
        <w:t>ch08.fasta SL</w:t>
      </w:r>
      <w:r>
        <w:t>2.50</w:t>
      </w:r>
      <w:r w:rsidRPr="008144CE">
        <w:t>ch09.fasta SL</w:t>
      </w:r>
      <w:r>
        <w:t>2.50</w:t>
      </w:r>
      <w:r w:rsidRPr="008144CE">
        <w:t>ch10.fasta SL</w:t>
      </w:r>
      <w:r>
        <w:t>2.50</w:t>
      </w:r>
      <w:r w:rsidR="00433D73">
        <w:t>ch11.fasta \</w:t>
      </w:r>
      <w:r w:rsidR="00433D73">
        <w:br/>
      </w:r>
      <w:r w:rsidRPr="008144CE">
        <w:t>SL</w:t>
      </w:r>
      <w:r>
        <w:t>2.50</w:t>
      </w:r>
      <w:r w:rsidRPr="008144CE">
        <w:t>ch12.fasta SLmt.fasta SLcp.fas</w:t>
      </w:r>
      <w:r>
        <w:t xml:space="preserve">ta --sjdbFileChrStartEnd </w:t>
      </w:r>
      <w:r w:rsidR="00433D73">
        <w:t xml:space="preserve">\ </w:t>
      </w:r>
      <w:r>
        <w:t>ITAG2.4</w:t>
      </w:r>
      <w:r w:rsidR="00433D73">
        <w:t>_introns.txt</w:t>
      </w:r>
      <w:r w:rsidRPr="008144CE">
        <w:t xml:space="preserve"> --sjdbOverhang 99</w:t>
      </w:r>
    </w:p>
    <w:p w14:paraId="0FAC1BEC" w14:textId="36766BF0" w:rsidR="008144CE" w:rsidRPr="00433D73" w:rsidRDefault="00B7179A" w:rsidP="00CF046E">
      <w:pPr>
        <w:pStyle w:val="Heading2"/>
      </w:pPr>
      <w:bookmarkStart w:id="6" w:name="_Toc438152006"/>
      <w:r>
        <w:t>2</w:t>
      </w:r>
      <w:r w:rsidR="00CF046E">
        <w:t>.</w:t>
      </w:r>
      <w:r w:rsidR="00DF5552">
        <w:t>3</w:t>
      </w:r>
      <w:r w:rsidR="00CF046E">
        <w:t xml:space="preserve">: </w:t>
      </w:r>
      <w:r w:rsidR="008144CE" w:rsidRPr="00433D73">
        <w:t>RNA-Seq mapping</w:t>
      </w:r>
      <w:r w:rsidR="003B0D8E">
        <w:t xml:space="preserve"> and Alignment Processing</w:t>
      </w:r>
      <w:r w:rsidR="008144CE" w:rsidRPr="00433D73">
        <w:t>:</w:t>
      </w:r>
      <w:bookmarkEnd w:id="6"/>
    </w:p>
    <w:p w14:paraId="58B7D8B7" w14:textId="260F10AC" w:rsidR="008144CE" w:rsidRDefault="008144CE" w:rsidP="00433D73">
      <w:pPr>
        <w:ind w:firstLine="720"/>
      </w:pPr>
      <w:r>
        <w:t>Reads from al</w:t>
      </w:r>
      <w:r w:rsidR="00073608">
        <w:t xml:space="preserve">l 29 accessions were mapped using </w:t>
      </w:r>
      <w:r w:rsidR="00465895">
        <w:t xml:space="preserve">STAR RNA-Seq spliced aligner </w:t>
      </w:r>
      <w:r w:rsidR="00794508">
        <w:fldChar w:fldCharType="begin"/>
      </w:r>
      <w:r w:rsidR="00926353">
        <w:instrText xml:space="preserve"> ADDIN EN.CITE &lt;EndNote&gt;&lt;Cite&gt;&lt;Author&gt;Dobin&lt;/Author&gt;&lt;Year&gt;2013&lt;/Year&gt;&lt;RecNum&gt;2&lt;/RecNum&gt;&lt;DisplayText&gt;[6]&lt;/DisplayText&gt;&lt;record&gt;&lt;rec-number&gt;2&lt;/rec-number&gt;&lt;foreign-keys&gt;&lt;key app="EN" db-id="f9vwasa0gexxtgertapp090cxeev902aawf5" timestamp="1425995862"&gt;2&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urls&gt;&lt;related-urls&gt;&lt;url&gt;http://www.ncbi.nlm.nih.gov/pubmed/23104886&lt;/url&gt;&lt;/related-urls&gt;&lt;/urls&gt;&lt;electronic-resource-num&gt;10.1093/bioinformatics/bts635&lt;/electronic-resource-num&gt;&lt;/record&gt;&lt;/Cite&gt;&lt;/EndNote&gt;</w:instrText>
      </w:r>
      <w:r w:rsidR="00794508">
        <w:fldChar w:fldCharType="separate"/>
      </w:r>
      <w:r w:rsidR="00EC638D">
        <w:rPr>
          <w:noProof/>
        </w:rPr>
        <w:t>[6]</w:t>
      </w:r>
      <w:r w:rsidR="00794508">
        <w:fldChar w:fldCharType="end"/>
      </w:r>
      <w:r w:rsidR="00A40C80">
        <w:t xml:space="preserve"> using </w:t>
      </w:r>
      <w:r w:rsidR="00433D73">
        <w:t>the following command (default parameters).</w:t>
      </w:r>
      <w:r w:rsidR="00A40C80">
        <w:t xml:space="preserve"> </w:t>
      </w:r>
    </w:p>
    <w:p w14:paraId="2001D639" w14:textId="77777777" w:rsidR="00465895" w:rsidRDefault="00301625" w:rsidP="00433D73">
      <w:pPr>
        <w:pStyle w:val="Quote"/>
      </w:pPr>
      <w:r>
        <w:t xml:space="preserve">STAR </w:t>
      </w:r>
      <w:r w:rsidR="00433D73" w:rsidRPr="00433D73">
        <w:t xml:space="preserve">--genomeDir </w:t>
      </w:r>
      <w:r w:rsidR="00433D73">
        <w:t>SL2.50</w:t>
      </w:r>
      <w:r w:rsidR="00433D73" w:rsidRPr="00433D73">
        <w:t xml:space="preserve"> --readFilesIn </w:t>
      </w:r>
      <w:r w:rsidR="00105635">
        <w:t>FILTEREDP</w:t>
      </w:r>
      <w:r w:rsidR="00433D73">
        <w:t>AIR1</w:t>
      </w:r>
      <w:r w:rsidR="00433D73" w:rsidRPr="00433D73">
        <w:t xml:space="preserve">.fq </w:t>
      </w:r>
      <w:r w:rsidR="00433D73">
        <w:t>FILTEREDPAIR</w:t>
      </w:r>
      <w:r w:rsidR="00433D73" w:rsidRPr="00433D73">
        <w:t>2.</w:t>
      </w:r>
      <w:r w:rsidR="00433D73">
        <w:t>f</w:t>
      </w:r>
      <w:r w:rsidR="00433D73" w:rsidRPr="00433D73">
        <w:t xml:space="preserve">q </w:t>
      </w:r>
      <w:r w:rsidR="00433D73">
        <w:t>\</w:t>
      </w:r>
      <w:r w:rsidR="00433D73">
        <w:br/>
      </w:r>
      <w:r w:rsidR="00433D73" w:rsidRPr="00433D73">
        <w:t xml:space="preserve">--outFileNamePrefix </w:t>
      </w:r>
      <w:r w:rsidR="00433D73">
        <w:t>ACC</w:t>
      </w:r>
      <w:r w:rsidR="00E6298F">
        <w:t>1</w:t>
      </w:r>
      <w:r w:rsidR="00433D73" w:rsidRPr="00433D73">
        <w:t>--outSAMorder PairedKeepInputOrder</w:t>
      </w:r>
      <w:r w:rsidR="00433D73">
        <w:t xml:space="preserve"> \</w:t>
      </w:r>
      <w:r w:rsidR="00433D73">
        <w:br/>
      </w:r>
      <w:r w:rsidR="00433D73" w:rsidRPr="00433D73">
        <w:t>--outReadsUnmapped Fastx --outSAMtype SAM</w:t>
      </w:r>
    </w:p>
    <w:p w14:paraId="01841836" w14:textId="77777777" w:rsidR="003B0D8E" w:rsidRDefault="00433D73" w:rsidP="00433D73">
      <w:r>
        <w:t>The total proportion of uniquely mapped reads was 90.7%</w:t>
      </w:r>
      <w:r w:rsidR="003B0D8E">
        <w:t xml:space="preserve">. Outgroup accessions </w:t>
      </w:r>
      <w:r w:rsidR="00F96321">
        <w:t xml:space="preserve">were </w:t>
      </w:r>
      <w:r w:rsidR="003B0D8E">
        <w:t xml:space="preserve">mapped at </w:t>
      </w:r>
      <w:r w:rsidR="00F96321">
        <w:t>reduced rates (73-80%).</w:t>
      </w:r>
    </w:p>
    <w:p w14:paraId="43A17861" w14:textId="78A1ACF5" w:rsidR="003B0D8E" w:rsidRDefault="003B0D8E" w:rsidP="00433D73">
      <w:r>
        <w:tab/>
        <w:t>SAM files produced by STAR were converted to</w:t>
      </w:r>
      <w:r w:rsidR="00E6298F">
        <w:t xml:space="preserve"> sorted BAM </w:t>
      </w:r>
      <w:r>
        <w:t xml:space="preserve">files using SAMtools v. 0.1.19 </w:t>
      </w:r>
      <w:r w:rsidR="009E2392">
        <w:fldChar w:fldCharType="begin"/>
      </w:r>
      <w:r w:rsidR="00EC638D">
        <w:instrText xml:space="preserve"> ADDIN EN.CITE &lt;EndNote&gt;&lt;Cite&gt;&lt;Author&gt;Li&lt;/Author&gt;&lt;Year&gt;2009&lt;/Year&gt;&lt;RecNum&gt;4&lt;/RecNum&gt;&lt;DisplayText&gt;[7]&lt;/DisplayText&gt;&lt;record&gt;&lt;rec-number&gt;4&lt;/rec-number&gt;&lt;foreign-keys&gt;&lt;key app="EN" db-id="f9vwasa0gexxtgertapp090cxeev902aawf5" timestamp="1425995950"&gt;4&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Genome Project Data Processing Subgroup&lt;/author&gt;&lt;/authors&gt;&lt;/contributors&gt;&lt;titles&gt;&lt;title&gt;The Sequence Alignment/Map format and SAMtools&lt;/title&gt;&lt;secondary-title&gt;Bioinformatics&lt;/secondary-title&gt;&lt;/titles&gt;&lt;periodical&gt;&lt;full-title&gt;Bioinformatics&lt;/full-title&gt;&lt;abbr-1&gt;Bioinformatics&lt;/abbr-1&gt;&lt;/periodical&gt;&lt;pages&gt;2078–2079&lt;/pages&gt;&lt;volume&gt;25&lt;/volume&gt;&lt;number&gt;16&lt;/number&gt;&lt;dates&gt;&lt;year&gt;2009&lt;/year&gt;&lt;pub-dates&gt;&lt;date&gt;August 15, 2009&lt;/date&gt;&lt;/pub-dates&gt;&lt;/dates&gt;&lt;urls&gt;&lt;related-urls&gt;&lt;url&gt;http://bioinformatics.oxfordjournals.org/content/25/16/2078.abstract&lt;/url&gt;&lt;/related-urls&gt;&lt;/urls&gt;&lt;electronic-resource-num&gt;10.1093/bioinformatics/btp352&lt;/electronic-resource-num&gt;&lt;/record&gt;&lt;/Cite&gt;&lt;/EndNote&gt;</w:instrText>
      </w:r>
      <w:r w:rsidR="009E2392">
        <w:fldChar w:fldCharType="separate"/>
      </w:r>
      <w:r w:rsidR="00EC638D">
        <w:rPr>
          <w:noProof/>
        </w:rPr>
        <w:t>[7]</w:t>
      </w:r>
      <w:r w:rsidR="009E2392">
        <w:fldChar w:fldCharType="end"/>
      </w:r>
      <w:r>
        <w:t xml:space="preserve"> with the following commands:</w:t>
      </w:r>
    </w:p>
    <w:p w14:paraId="2493F3E3" w14:textId="77777777" w:rsidR="00E6298F" w:rsidRDefault="003B0D8E" w:rsidP="00E6298F">
      <w:pPr>
        <w:pStyle w:val="Quote"/>
      </w:pPr>
      <w:r w:rsidRPr="003B0D8E">
        <w:t xml:space="preserve">samtools view -bS </w:t>
      </w:r>
      <w:r w:rsidR="00A73DC3">
        <w:t>FILE</w:t>
      </w:r>
      <w:r w:rsidR="00E6298F">
        <w:t>.sam</w:t>
      </w:r>
      <w:r w:rsidRPr="003B0D8E">
        <w:t xml:space="preserve"> |</w:t>
      </w:r>
      <w:r w:rsidR="00E6298F">
        <w:t xml:space="preserve"> samtools sort –</w:t>
      </w:r>
      <w:r w:rsidR="00A73DC3">
        <w:t xml:space="preserve"> FILE</w:t>
      </w:r>
      <w:r w:rsidRPr="003B0D8E">
        <w:t>.sorted</w:t>
      </w:r>
    </w:p>
    <w:p w14:paraId="5B0017D1" w14:textId="77777777" w:rsidR="003B0D8E" w:rsidRPr="00E6298F" w:rsidRDefault="00E6298F" w:rsidP="00433D73">
      <w:r>
        <w:t xml:space="preserve">SAMtools </w:t>
      </w:r>
      <w:r w:rsidRPr="00E6298F">
        <w:rPr>
          <w:i/>
        </w:rPr>
        <w:t>mpileup</w:t>
      </w:r>
      <w:r>
        <w:t xml:space="preserve"> was</w:t>
      </w:r>
      <w:r w:rsidR="00C641EB">
        <w:t xml:space="preserve"> then used to call alleles from the BAM files for all accessions</w:t>
      </w:r>
      <w:r w:rsidR="00A73DC3">
        <w:t xml:space="preserve"> for each chromosome</w:t>
      </w:r>
      <w:r w:rsidR="00C641EB">
        <w:t xml:space="preserve">.  </w:t>
      </w:r>
    </w:p>
    <w:p w14:paraId="2D9E8A4A" w14:textId="77777777" w:rsidR="00E6298F" w:rsidRDefault="00E6298F" w:rsidP="00E6298F">
      <w:pPr>
        <w:pStyle w:val="Quote"/>
      </w:pPr>
      <w:r w:rsidRPr="00E6298F">
        <w:t xml:space="preserve">samtools mpileup -uD -f </w:t>
      </w:r>
      <w:r>
        <w:t>SL2.50.fa -r SL2.50ch01</w:t>
      </w:r>
      <w:r w:rsidR="00A73DC3">
        <w:t xml:space="preserve"> FILE</w:t>
      </w:r>
      <w:r w:rsidR="00C641EB">
        <w:t xml:space="preserve">.sorted.bam </w:t>
      </w:r>
      <w:r w:rsidR="006E4378">
        <w:t xml:space="preserve">\ </w:t>
      </w:r>
      <w:r w:rsidR="00A73DC3">
        <w:t>FILE</w:t>
      </w:r>
      <w:r w:rsidR="00C641EB">
        <w:t>.sorted.bam [...]</w:t>
      </w:r>
      <w:r>
        <w:t xml:space="preserve"> </w:t>
      </w:r>
      <w:r w:rsidRPr="00E6298F">
        <w:t xml:space="preserve">| bcftools view -cg - &gt; </w:t>
      </w:r>
      <w:r w:rsidR="00A73DC3">
        <w:t>FILE.</w:t>
      </w:r>
      <w:r w:rsidR="00C641EB">
        <w:t>SL2.50ch01</w:t>
      </w:r>
      <w:r w:rsidRPr="00E6298F">
        <w:t>.vcf</w:t>
      </w:r>
    </w:p>
    <w:p w14:paraId="362BF8CC" w14:textId="39691BF6" w:rsidR="006E4378" w:rsidRDefault="006E4378" w:rsidP="00412EAB">
      <w:r>
        <w:t>VCF fi</w:t>
      </w:r>
      <w:r w:rsidR="00794508">
        <w:t>les were processed into Multisample</w:t>
      </w:r>
      <w:r>
        <w:t xml:space="preserve"> Variant Format (MVF) files using </w:t>
      </w:r>
      <w:r>
        <w:rPr>
          <w:i/>
        </w:rPr>
        <w:t>vcf2mvf</w:t>
      </w:r>
      <w:r w:rsidR="00794508">
        <w:t xml:space="preserve"> from the MVFtools package </w:t>
      </w:r>
      <w:r w:rsidR="00794508">
        <w:fldChar w:fldCharType="begin"/>
      </w:r>
      <w:r w:rsidR="001E127F">
        <w:instrText xml:space="preserve"> ADDIN EN.CITE &lt;EndNote&gt;&lt;Cite&gt;&lt;Author&gt;Pease&lt;/Author&gt;&lt;RecNum&gt;5&lt;/RecNum&gt;&lt;DisplayText&gt;[8]&lt;/DisplayText&gt;&lt;record&gt;&lt;rec-number&gt;5&lt;/rec-number&gt;&lt;foreign-keys&gt;&lt;key app="EN" db-id="f9vwasa0gexxtgertapp090cxeev902aawf5" timestamp="1425996109"&gt;5&lt;/key&gt;&lt;/foreign-keys&gt;&lt;ref-type name="Journal Article"&gt;17&lt;/ref-type&gt;&lt;contributors&gt;&lt;authors&gt;&lt;author&gt;Pease, James B.&lt;/author&gt;&lt;author&gt;Rosenzweig, Benjamin K.&lt;/author&gt;&lt;/authors&gt;&lt;/contributors&gt;&lt;titles&gt;&lt;title&gt;Encoding data using biological principles: the Multisample Variant Format for phylogenomics and population genomics&lt;/title&gt;&lt;secondary-title&gt;Transactions in Computation Biology and Bioinformatics&lt;/secondary-title&gt;&lt;/titles&gt;&lt;periodical&gt;&lt;full-title&gt;Transactions in Computation Biology and Bioinformatics&lt;/full-title&gt;&lt;abbr-1&gt;Trans Comp Biol Bioinformat&lt;/abbr-1&gt;&lt;/periodical&gt;&lt;volume&gt; &lt;/volume&gt;&lt;number&gt;In Press.&lt;/number&gt;&lt;dates&gt;&lt;year&gt;2015&lt;/year&gt;&lt;/dates&gt;&lt;urls&gt;&lt;/urls&gt;&lt;/record&gt;&lt;/Cite&gt;&lt;/EndNote&gt;</w:instrText>
      </w:r>
      <w:r w:rsidR="00794508">
        <w:fldChar w:fldCharType="separate"/>
      </w:r>
      <w:r w:rsidR="00EC638D">
        <w:rPr>
          <w:noProof/>
        </w:rPr>
        <w:t>[8]</w:t>
      </w:r>
      <w:r w:rsidR="00794508">
        <w:fldChar w:fldCharType="end"/>
      </w:r>
      <w:r>
        <w:t xml:space="preserve">. Multiple quality cutoffs were used to form three </w:t>
      </w:r>
      <w:r w:rsidR="00A73DC3">
        <w:t xml:space="preserve">primary </w:t>
      </w:r>
      <w:r>
        <w:t xml:space="preserve">datasets: </w:t>
      </w:r>
    </w:p>
    <w:p w14:paraId="4FF481A0" w14:textId="0F21A6E3" w:rsidR="006E4378" w:rsidRDefault="002F12A5" w:rsidP="00BB49C7">
      <w:pPr>
        <w:pStyle w:val="ListParagraph"/>
        <w:numPr>
          <w:ilvl w:val="0"/>
          <w:numId w:val="3"/>
        </w:numPr>
      </w:pPr>
      <w:r>
        <w:t xml:space="preserve">Lower-Quality (LQ) </w:t>
      </w:r>
      <w:r w:rsidR="006E4378">
        <w:t>alignment that includes all mapped sites regardless of allele call quality</w:t>
      </w:r>
      <w:r>
        <w:t>. The LQ alignment was</w:t>
      </w:r>
      <w:r w:rsidR="00AA29A3">
        <w:t xml:space="preserve"> used to generate the more high-quality datasets</w:t>
      </w:r>
      <w:r w:rsidR="007377E1">
        <w:t xml:space="preserve">; it </w:t>
      </w:r>
      <w:r w:rsidR="00AA29A3">
        <w:t>was not use</w:t>
      </w:r>
      <w:r w:rsidR="007377E1">
        <w:t>d</w:t>
      </w:r>
      <w:r w:rsidR="00AA29A3">
        <w:t xml:space="preserve"> for any analyses, but is provided as supporting data.</w:t>
      </w:r>
    </w:p>
    <w:p w14:paraId="721DB6F5" w14:textId="77777777" w:rsidR="00B21A67" w:rsidRDefault="002F12A5" w:rsidP="00B21A67">
      <w:pPr>
        <w:pStyle w:val="ListParagraph"/>
        <w:numPr>
          <w:ilvl w:val="0"/>
          <w:numId w:val="1"/>
        </w:numPr>
      </w:pPr>
      <w:r>
        <w:t>High-Quality</w:t>
      </w:r>
      <w:r w:rsidR="006E4378">
        <w:t xml:space="preserve"> (HQ) alignment</w:t>
      </w:r>
      <w:r>
        <w:t xml:space="preserve"> with </w:t>
      </w:r>
      <w:r w:rsidR="006E4378">
        <w:t xml:space="preserve">allele </w:t>
      </w:r>
      <w:r>
        <w:t xml:space="preserve">call </w:t>
      </w:r>
      <w:r w:rsidR="006E4378">
        <w:t>Phred score ≥ 30 and mapped read coverage ≥</w:t>
      </w:r>
      <w:r>
        <w:t xml:space="preserve"> 3. The HQ alignment was used for the majority of phylogenetic tree inference and introgression testing.</w:t>
      </w:r>
      <w:r w:rsidR="00B21A67">
        <w:t xml:space="preserve"> </w:t>
      </w:r>
    </w:p>
    <w:p w14:paraId="7900BB0E" w14:textId="77777777" w:rsidR="00A73DC3" w:rsidRDefault="002F12A5" w:rsidP="00A73DC3">
      <w:pPr>
        <w:pStyle w:val="ListParagraph"/>
        <w:numPr>
          <w:ilvl w:val="0"/>
          <w:numId w:val="1"/>
        </w:numPr>
      </w:pPr>
      <w:r>
        <w:t>H</w:t>
      </w:r>
      <w:r w:rsidR="006E4378">
        <w:t>igh-dep</w:t>
      </w:r>
      <w:r>
        <w:t>th (HD) alignment with allele call Phred score ≥ 30 and mapped read coverage ≥ 10. The HD alignment was used to estimate rates of heterozygosity and for ana</w:t>
      </w:r>
      <w:r w:rsidR="00B21A67">
        <w:t>lyses of shared heterozygosity.</w:t>
      </w:r>
      <w:r>
        <w:t xml:space="preserve"> The higher coverage requirement allows for more</w:t>
      </w:r>
      <w:r w:rsidR="00A73DC3">
        <w:t xml:space="preserve"> confident determination of the heterozygosity or homozygosity of a given site.</w:t>
      </w:r>
    </w:p>
    <w:p w14:paraId="2C14F136" w14:textId="77777777" w:rsidR="002F12A5" w:rsidRDefault="00A73DC3" w:rsidP="00A73DC3">
      <w:pPr>
        <w:ind w:firstLine="360"/>
      </w:pPr>
      <w:r>
        <w:lastRenderedPageBreak/>
        <w:t xml:space="preserve"> </w:t>
      </w:r>
      <w:r w:rsidR="003A622D">
        <w:t>Additionally, two datasets were derived from the HQ dataset for use in phylogenet</w:t>
      </w:r>
      <w:r w:rsidR="006C0603">
        <w:t>ic</w:t>
      </w:r>
      <w:r w:rsidR="00CD705F">
        <w:t xml:space="preserve"> inference</w:t>
      </w:r>
      <w:r w:rsidR="006C0603">
        <w:t xml:space="preserve"> and introgression testing. </w:t>
      </w:r>
      <w:r w:rsidR="003A622D">
        <w:t>The “HQ10” dataset contains only sites with a minimum of 10 accessions represented for each site, and was used fo</w:t>
      </w:r>
      <w:r w:rsidR="00CD705F">
        <w:t>r</w:t>
      </w:r>
      <w:r w:rsidR="003A622D">
        <w:t xml:space="preserve"> phyloge</w:t>
      </w:r>
      <w:r w:rsidR="00FC3517">
        <w:t>netic tree inference</w:t>
      </w:r>
      <w:r w:rsidR="00CD705F">
        <w:t>s</w:t>
      </w:r>
      <w:r w:rsidR="00FC3517">
        <w:t xml:space="preserve">. </w:t>
      </w:r>
      <w:r w:rsidR="003A622D">
        <w:t>The “HQcomb” dataset was created b</w:t>
      </w:r>
      <w:r w:rsidR="00FC3517">
        <w:t xml:space="preserve">y combining sequences from </w:t>
      </w:r>
      <w:r w:rsidR="00CD705F">
        <w:t>the three</w:t>
      </w:r>
      <w:r w:rsidR="00FC3517">
        <w:t xml:space="preserve"> outgroup accessions. Specifically, the combined outgroup represents the </w:t>
      </w:r>
      <w:r w:rsidR="00FC3517" w:rsidRPr="00A73DC3">
        <w:rPr>
          <w:i/>
        </w:rPr>
        <w:t>lyd</w:t>
      </w:r>
      <w:r w:rsidR="00FC3517">
        <w:t xml:space="preserve">-4126 (highest coverage outgroup) with alleles from either </w:t>
      </w:r>
      <w:r w:rsidR="00FC3517" w:rsidRPr="00A73DC3">
        <w:rPr>
          <w:i/>
        </w:rPr>
        <w:t>lyd</w:t>
      </w:r>
      <w:r w:rsidR="00FC3517" w:rsidRPr="00A73DC3">
        <w:rPr>
          <w:i/>
        </w:rPr>
        <w:softHyphen/>
      </w:r>
      <w:r w:rsidR="00FC3517">
        <w:t xml:space="preserve">-2951 or </w:t>
      </w:r>
      <w:r w:rsidR="00FC3517" w:rsidRPr="00A73DC3">
        <w:rPr>
          <w:i/>
        </w:rPr>
        <w:t>sit</w:t>
      </w:r>
      <w:r w:rsidR="00FC3517" w:rsidRPr="00A73DC3">
        <w:rPr>
          <w:i/>
        </w:rPr>
        <w:softHyphen/>
      </w:r>
      <w:r w:rsidR="00FC3517">
        <w:t xml:space="preserve">-4116 inserted at sites where </w:t>
      </w:r>
      <w:r w:rsidR="00FC3517" w:rsidRPr="00A73DC3">
        <w:rPr>
          <w:i/>
        </w:rPr>
        <w:t>lyd</w:t>
      </w:r>
      <w:r w:rsidR="00FC3517" w:rsidRPr="00A73DC3">
        <w:rPr>
          <w:i/>
        </w:rPr>
        <w:softHyphen/>
      </w:r>
      <w:r w:rsidR="00FC3517">
        <w:t xml:space="preserve">-4126 was missing data. The “HQcomb” dataset was used for all </w:t>
      </w:r>
      <w:r w:rsidR="00FC3517" w:rsidRPr="00A73DC3">
        <w:rPr>
          <w:i/>
        </w:rPr>
        <w:t>D</w:t>
      </w:r>
      <w:r w:rsidR="00FC3517">
        <w:t>-statistic analy</w:t>
      </w:r>
      <w:r w:rsidR="006C0603">
        <w:t>ses and introgression testing</w:t>
      </w:r>
      <w:r w:rsidR="00CD705F">
        <w:t xml:space="preserve"> in order to maximize coverage</w:t>
      </w:r>
      <w:r w:rsidR="006C0603">
        <w:t xml:space="preserve">. </w:t>
      </w:r>
      <w:r w:rsidR="002F12A5">
        <w:t>Unless</w:t>
      </w:r>
      <w:r w:rsidR="003A622D">
        <w:t xml:space="preserve"> otherwise noted, all analyses</w:t>
      </w:r>
      <w:r w:rsidR="00CD705F">
        <w:t xml:space="preserve"> described</w:t>
      </w:r>
      <w:r w:rsidR="002F12A5">
        <w:t xml:space="preserve"> were conducted using the HQ dataset.</w:t>
      </w:r>
      <w:r w:rsidR="003A622D">
        <w:t xml:space="preserve">  </w:t>
      </w:r>
    </w:p>
    <w:p w14:paraId="3A767876" w14:textId="77777777" w:rsidR="00CF046E" w:rsidRDefault="00CF046E" w:rsidP="00412EAB"/>
    <w:p w14:paraId="6DF82A85" w14:textId="78179CD7" w:rsidR="00DE1CEF" w:rsidRDefault="00B7179A" w:rsidP="00DE1CEF">
      <w:pPr>
        <w:pStyle w:val="Heading2"/>
      </w:pPr>
      <w:bookmarkStart w:id="7" w:name="_Toc438152007"/>
      <w:r>
        <w:t>2</w:t>
      </w:r>
      <w:r w:rsidR="00DE1CEF">
        <w:t>.</w:t>
      </w:r>
      <w:r w:rsidR="00DF5552">
        <w:t>4</w:t>
      </w:r>
      <w:r w:rsidR="00DE1CEF">
        <w:t xml:space="preserve">: </w:t>
      </w:r>
      <w:r w:rsidR="00DE1CEF">
        <w:rPr>
          <w:i/>
        </w:rPr>
        <w:t>de novo</w:t>
      </w:r>
      <w:r w:rsidR="00DE1CEF">
        <w:t xml:space="preserve"> assembly of unmapped reads</w:t>
      </w:r>
      <w:bookmarkEnd w:id="7"/>
    </w:p>
    <w:p w14:paraId="6484207B" w14:textId="7BC2D95D" w:rsidR="00C81ED6" w:rsidRDefault="00DE1CEF" w:rsidP="00C81ED6">
      <w:r>
        <w:tab/>
      </w:r>
      <w:r w:rsidR="00541A0A">
        <w:t>R</w:t>
      </w:r>
      <w:r>
        <w:t>eads</w:t>
      </w:r>
      <w:r w:rsidR="00FA2A1F">
        <w:t xml:space="preserve"> that did not </w:t>
      </w:r>
      <w:r>
        <w:t xml:space="preserve">map to the </w:t>
      </w:r>
      <w:r w:rsidR="00FA2A1F">
        <w:t xml:space="preserve">reference </w:t>
      </w:r>
      <w:r>
        <w:t>genome for each accession</w:t>
      </w:r>
      <w:r w:rsidR="00541A0A">
        <w:t xml:space="preserve"> using the STAR RNA-Seq spliced align method above, were</w:t>
      </w:r>
      <w:r>
        <w:t xml:space="preserve"> separately assembled using Trinity v.</w:t>
      </w:r>
      <w:r w:rsidR="007643ED">
        <w:t xml:space="preserve"> </w:t>
      </w:r>
      <w:r>
        <w:t xml:space="preserve">2014-07-14 </w:t>
      </w:r>
      <w:r>
        <w:fldChar w:fldCharType="begin">
          <w:fldData xml:space="preserve">PEVuZE5vdGU+PENpdGU+PEF1dGhvcj5HcmFiaGVycjwvQXV0aG9yPjxZZWFyPjIwMTE8L1llYXI+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</w:fldData>
        </w:fldChar>
      </w:r>
      <w:r w:rsidR="00926353">
        <w:instrText xml:space="preserve"> ADDIN EN.CITE </w:instrText>
      </w:r>
      <w:r w:rsidR="00926353">
        <w:fldChar w:fldCharType="begin">
          <w:fldData xml:space="preserve">PEVuZE5vdGU+PENpdGU+PEF1dGhvcj5HcmFiaGVycjwvQXV0aG9yPjxZZWFyPjIwMTE8L1llYXI+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</w:fldData>
        </w:fldChar>
      </w:r>
      <w:r w:rsidR="00926353">
        <w:instrText xml:space="preserve"> ADDIN EN.CITE.DATA </w:instrText>
      </w:r>
      <w:r w:rsidR="00926353">
        <w:fldChar w:fldCharType="end"/>
      </w:r>
      <w:r>
        <w:fldChar w:fldCharType="separate"/>
      </w:r>
      <w:r w:rsidR="00EC638D">
        <w:rPr>
          <w:noProof/>
        </w:rPr>
        <w:t>[9]</w:t>
      </w:r>
      <w:r>
        <w:fldChar w:fldCharType="end"/>
      </w:r>
      <w:r>
        <w:t xml:space="preserve">. </w:t>
      </w:r>
      <w:r w:rsidR="008C42BA">
        <w:t>694,699</w:t>
      </w:r>
      <w:r w:rsidR="00FA2A1F">
        <w:t xml:space="preserve"> transcripts (272 Mb) across all 29 accessions </w:t>
      </w:r>
      <w:r w:rsidR="008C42BA">
        <w:t>were</w:t>
      </w:r>
      <w:r w:rsidR="00FA2A1F">
        <w:t xml:space="preserve"> assembled. Of these, 529,881 (76.2%) mapped to the </w:t>
      </w:r>
      <w:r w:rsidR="00C81ED6">
        <w:t>SL2.50 reference genome using GMAP v.</w:t>
      </w:r>
      <w:r w:rsidR="00C81ED6" w:rsidRPr="00C81ED6">
        <w:t>2014-05-15</w:t>
      </w:r>
      <w:r w:rsidR="00C81ED6">
        <w:t xml:space="preserve"> </w:t>
      </w:r>
      <w:r w:rsidR="00C81ED6">
        <w:fldChar w:fldCharType="begin"/>
      </w:r>
      <w:r w:rsidR="00926353">
        <w:instrText xml:space="preserve"> ADDIN EN.CITE &lt;EndNote&gt;&lt;Cite&gt;&lt;Author&gt;Wu&lt;/Author&gt;&lt;Year&gt;2005&lt;/Year&gt;&lt;RecNum&gt;13&lt;/RecNum&gt;&lt;DisplayText&gt;[10]&lt;/DisplayText&gt;&lt;record&gt;&lt;rec-number&gt;13&lt;/rec-number&gt;&lt;foreign-keys&gt;&lt;key app="EN" db-id="f9vwasa0gexxtgertapp090cxeev902aawf5" timestamp="1427642050"&gt;13&lt;/key&gt;&lt;/foreign-keys&gt;&lt;ref-type name="Journal Article"&gt;17&lt;/ref-type&gt;&lt;contributors&gt;&lt;authors&gt;&lt;author&gt;Wu, T. D.&lt;/author&gt;&lt;author&gt;Watanabe, C. K.&lt;/author&gt;&lt;/authors&gt;&lt;/contributors&gt;&lt;auth-address&gt;Department of Bioinformatics Genentech, Inc., South San Francisco, CA 94080, USA. twu@gene.com&lt;/auth-address&gt;&lt;titles&gt;&lt;title&gt;GMAP: a genomic mapping and alignment program for mRNA and EST sequenc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859-75&lt;/pages&gt;&lt;volume&gt;21&lt;/volume&gt;&lt;number&gt;9&lt;/number&gt;&lt;keywords&gt;&lt;keyword&gt;*Algorithms&lt;/keyword&gt;&lt;keyword&gt;Chromosome Mapping/*methods&lt;/keyword&gt;&lt;keyword&gt;*Expressed Sequence Tags&lt;/keyword&gt;&lt;keyword&gt;Genome, Human&lt;/keyword&gt;&lt;keyword&gt;Humans&lt;/keyword&gt;&lt;keyword&gt;RNA Splice Sites/genetics&lt;/keyword&gt;&lt;keyword&gt;RNA, Messenger/*genetics&lt;/keyword&gt;&lt;keyword&gt;Sequence Alignment/*methods&lt;/keyword&gt;&lt;keyword&gt;Sequence Analysis, DNA/*methods&lt;/keyword&gt;&lt;keyword&gt;Sequence Analysis, RNA/*methods&lt;/keyword&gt;&lt;keyword&gt;Sequence Homology, Nucleic Acid&lt;/keyword&gt;&lt;keyword&gt;*Software&lt;/keyword&gt;&lt;/keywords&gt;&lt;dates&gt;&lt;year&gt;2005&lt;/year&gt;&lt;pub-dates&gt;&lt;date&gt;May 1&lt;/date&gt;&lt;/pub-dates&gt;&lt;/dates&gt;&lt;isbn&gt;1367-4803 (Print)&amp;#xD;1367-4803 (Linking)&lt;/isbn&gt;&lt;urls&gt;&lt;related-urls&gt;&lt;url&gt;http://www.ncbi.nlm.nih.gov/pubmed/15728110&lt;/url&gt;&lt;/related-urls&gt;&lt;/urls&gt;&lt;electronic-resource-num&gt;10.1093/bioinformatics/bti310&lt;/electronic-resource-num&gt;&lt;/record&gt;&lt;/Cite&gt;&lt;/EndNote&gt;</w:instrText>
      </w:r>
      <w:r w:rsidR="00C81ED6">
        <w:fldChar w:fldCharType="separate"/>
      </w:r>
      <w:r w:rsidR="00EC638D">
        <w:rPr>
          <w:noProof/>
        </w:rPr>
        <w:t>[10]</w:t>
      </w:r>
      <w:r w:rsidR="00C81ED6">
        <w:fldChar w:fldCharType="end"/>
      </w:r>
      <w:r w:rsidR="00C81ED6">
        <w:t>. However, upon closer inspec</w:t>
      </w:r>
      <w:r w:rsidR="00FA2A1F">
        <w:t xml:space="preserve">tion of the mapped alignments, we detected grossly elevated substitution rates on these mapped transcripts and the clear clustering of substitutions at the terminal ends of the mapped transcripts. </w:t>
      </w:r>
      <w:r w:rsidR="007A5606">
        <w:t>W</w:t>
      </w:r>
      <w:r w:rsidR="00FA2A1F">
        <w:t xml:space="preserve">e determined that the vast majority of these mapped transcripts were assembled from multiple reads </w:t>
      </w:r>
      <w:r w:rsidR="007A5606">
        <w:t xml:space="preserve">whose overlapping portions were sufficient for a </w:t>
      </w:r>
      <w:r w:rsidR="007A5606">
        <w:rPr>
          <w:i/>
        </w:rPr>
        <w:t xml:space="preserve">de novo </w:t>
      </w:r>
      <w:r w:rsidR="007A5606">
        <w:t xml:space="preserve">assembly match, but whose non-overlapping sections contained significant sequencing errors. We confirmed this in particular using </w:t>
      </w:r>
      <w:r w:rsidR="007A5606">
        <w:rPr>
          <w:i/>
        </w:rPr>
        <w:t>lyc</w:t>
      </w:r>
      <w:r w:rsidR="007A5606">
        <w:t>-3475 (M82), which is ~ 0.</w:t>
      </w:r>
      <w:r w:rsidR="007A5606" w:rsidRPr="007A5606">
        <w:t>04</w:t>
      </w:r>
      <w:r w:rsidR="007A5606">
        <w:t xml:space="preserve">% divergent in transcribed regions from the </w:t>
      </w:r>
      <w:r w:rsidR="005C297C">
        <w:t xml:space="preserve">tomato </w:t>
      </w:r>
      <w:r w:rsidR="007A5606">
        <w:t>reference sequence. Therefore, t</w:t>
      </w:r>
      <w:r w:rsidR="00FA2A1F">
        <w:t>o prevent introducing error into the main dataset,</w:t>
      </w:r>
      <w:r w:rsidR="007A5606">
        <w:t xml:space="preserve"> these</w:t>
      </w:r>
      <w:r w:rsidR="00FA2A1F">
        <w:t xml:space="preserve"> transcrip</w:t>
      </w:r>
      <w:r w:rsidR="007A5606">
        <w:t>ts were not integrated.</w:t>
      </w:r>
    </w:p>
    <w:p w14:paraId="3BDF0BBD" w14:textId="73A036C3" w:rsidR="00DE1CEF" w:rsidRDefault="00FA2A1F" w:rsidP="00412EAB">
      <w:r>
        <w:tab/>
        <w:t>The remain</w:t>
      </w:r>
      <w:r w:rsidR="00541A0A">
        <w:t xml:space="preserve">ing </w:t>
      </w:r>
      <w:r w:rsidR="00C81ED6">
        <w:t>164,818</w:t>
      </w:r>
      <w:r>
        <w:t xml:space="preserve"> unmapped </w:t>
      </w:r>
      <w:r>
        <w:rPr>
          <w:i/>
        </w:rPr>
        <w:t>de novo</w:t>
      </w:r>
      <w:r w:rsidR="00C81ED6">
        <w:t xml:space="preserve"> transcripts </w:t>
      </w:r>
      <w:r>
        <w:t>(</w:t>
      </w:r>
      <w:r w:rsidR="00C81ED6">
        <w:t>67.9 Mb</w:t>
      </w:r>
      <w:r>
        <w:t>) were fragmentary</w:t>
      </w:r>
      <w:r w:rsidR="007A5606">
        <w:t xml:space="preserve"> (</w:t>
      </w:r>
      <w:r w:rsidR="00C81ED6">
        <w:t>median</w:t>
      </w:r>
      <w:r w:rsidR="007A5606">
        <w:t xml:space="preserve"> =</w:t>
      </w:r>
      <w:r w:rsidR="00C81ED6">
        <w:t xml:space="preserve"> 246</w:t>
      </w:r>
      <w:r w:rsidR="007A5606">
        <w:t xml:space="preserve"> bp, </w:t>
      </w:r>
      <w:r w:rsidR="00C81ED6">
        <w:t>N</w:t>
      </w:r>
      <w:r w:rsidR="00C81ED6" w:rsidRPr="00C81ED6">
        <w:rPr>
          <w:vertAlign w:val="subscript"/>
        </w:rPr>
        <w:t>50</w:t>
      </w:r>
      <w:r w:rsidR="00C81ED6">
        <w:t xml:space="preserve"> = 432</w:t>
      </w:r>
      <w:r w:rsidR="007A5606">
        <w:t xml:space="preserve"> bp)</w:t>
      </w:r>
      <w:r w:rsidR="00C81ED6">
        <w:t xml:space="preserve">. A BLAST search </w:t>
      </w:r>
      <w:r w:rsidR="007A5606">
        <w:t xml:space="preserve">of GenBank </w:t>
      </w:r>
      <w:r w:rsidR="00C81ED6">
        <w:t>revealed 74,129 (44.9%) of them were likely from traces of plant-specific microbiota or other minute contaminants. The BLAST results were further used to categorize</w:t>
      </w:r>
      <w:r w:rsidR="00DE1CEF">
        <w:t xml:space="preserve"> them into four groups: </w:t>
      </w:r>
      <w:r w:rsidR="000C165B">
        <w:t>[</w:t>
      </w:r>
      <w:r w:rsidR="00DE1CEF">
        <w:t>1</w:t>
      </w:r>
      <w:r w:rsidR="000C165B">
        <w:t>]</w:t>
      </w:r>
      <w:r w:rsidR="00DE1CEF">
        <w:t xml:space="preserve"> likely </w:t>
      </w:r>
      <w:r w:rsidR="00DE1CEF" w:rsidRPr="005054B9">
        <w:t>Solanaceae</w:t>
      </w:r>
      <w:r w:rsidR="00DE1CEF">
        <w:rPr>
          <w:i/>
        </w:rPr>
        <w:t xml:space="preserve"> </w:t>
      </w:r>
      <w:r w:rsidR="00DE1CEF">
        <w:t xml:space="preserve">sequences, </w:t>
      </w:r>
      <w:r w:rsidR="000C165B">
        <w:t>[</w:t>
      </w:r>
      <w:r w:rsidR="00DE1CEF">
        <w:t>2</w:t>
      </w:r>
      <w:r w:rsidR="000C165B">
        <w:t>]</w:t>
      </w:r>
      <w:r w:rsidR="00DE1CEF">
        <w:t xml:space="preserve"> likely plant sequences, </w:t>
      </w:r>
      <w:r>
        <w:t xml:space="preserve">or </w:t>
      </w:r>
      <w:r w:rsidR="000C165B">
        <w:t>[</w:t>
      </w:r>
      <w:r w:rsidR="00C81ED6">
        <w:t>3</w:t>
      </w:r>
      <w:r w:rsidR="000C165B">
        <w:t>]</w:t>
      </w:r>
      <w:r w:rsidR="00DE1CEF">
        <w:t xml:space="preserve"> unknown origin</w:t>
      </w:r>
      <w:r>
        <w:t>. We clustered these sequences using MCL, but this revealed no significant orthologous groups of non-reference transcripts.</w:t>
      </w:r>
      <w:r w:rsidR="007A5606">
        <w:t xml:space="preserve"> Therefore, these sets of </w:t>
      </w:r>
      <w:r w:rsidR="007A5606">
        <w:rPr>
          <w:i/>
        </w:rPr>
        <w:t>de novo</w:t>
      </w:r>
      <w:r w:rsidR="007A5606">
        <w:t xml:space="preserve"> filtered transcripts were not included in the results of this study, but are </w:t>
      </w:r>
      <w:r w:rsidR="00A73DC3">
        <w:t>available as</w:t>
      </w:r>
      <w:r w:rsidR="005D4C08">
        <w:t xml:space="preserve"> supplementary</w:t>
      </w:r>
      <w:r w:rsidR="00A73DC3">
        <w:t xml:space="preserve"> data </w:t>
      </w:r>
      <w:r w:rsidR="00A73DC3" w:rsidRPr="000951DD">
        <w:t>(URL</w:t>
      </w:r>
      <w:r w:rsidR="000951DD">
        <w:t xml:space="preserve"> </w:t>
      </w:r>
      <w:r w:rsidR="003B6D4F" w:rsidRPr="000951DD">
        <w:t>PENDING</w:t>
      </w:r>
      <w:r w:rsidR="00A73DC3" w:rsidRPr="000951DD">
        <w:t>).</w:t>
      </w:r>
    </w:p>
    <w:p w14:paraId="76D23191" w14:textId="77777777" w:rsidR="00637F19" w:rsidRDefault="00637F19" w:rsidP="00412EAB"/>
    <w:p w14:paraId="527BD078" w14:textId="77777777" w:rsidR="001824CA" w:rsidRDefault="001824CA" w:rsidP="00412EAB"/>
    <w:p w14:paraId="6897C0D8" w14:textId="3CE8EF53" w:rsidR="005E7D91" w:rsidRDefault="0072569C" w:rsidP="001824CA">
      <w:pPr>
        <w:pStyle w:val="Heading1"/>
      </w:pPr>
      <w:bookmarkStart w:id="8" w:name="_Toc438152008"/>
      <w:r>
        <w:t>S1 Text Section</w:t>
      </w:r>
      <w:r w:rsidR="001824CA">
        <w:t xml:space="preserve"> 3</w:t>
      </w:r>
      <w:r w:rsidR="00A1564A">
        <w:t>:</w:t>
      </w:r>
      <w:r w:rsidR="00CF046E">
        <w:t xml:space="preserve"> </w:t>
      </w:r>
      <w:r w:rsidR="005E7D91">
        <w:t>Phylogenetic</w:t>
      </w:r>
      <w:r w:rsidR="001824CA">
        <w:t xml:space="preserve"> and genetic distance analyses</w:t>
      </w:r>
      <w:bookmarkEnd w:id="8"/>
    </w:p>
    <w:p w14:paraId="7A22F0E3" w14:textId="77777777" w:rsidR="001824CA" w:rsidRDefault="001824CA" w:rsidP="001824CA"/>
    <w:p w14:paraId="35718174" w14:textId="4F320982" w:rsidR="001824CA" w:rsidRPr="001824CA" w:rsidRDefault="001824CA" w:rsidP="001824CA">
      <w:pPr>
        <w:pStyle w:val="Heading2"/>
      </w:pPr>
      <w:bookmarkStart w:id="9" w:name="_Toc438152009"/>
      <w:r>
        <w:t>3.1: Whole-</w:t>
      </w:r>
      <w:r w:rsidR="00740500">
        <w:t>transcriptome</w:t>
      </w:r>
      <w:r>
        <w:t>, chromosome, genomic window and gene phylogenies</w:t>
      </w:r>
      <w:bookmarkEnd w:id="9"/>
    </w:p>
    <w:p w14:paraId="20CE2006" w14:textId="26D3608E" w:rsidR="00B65BAC" w:rsidRDefault="005E7D91" w:rsidP="00A85C62">
      <w:pPr>
        <w:ind w:firstLine="720"/>
      </w:pPr>
      <w:r>
        <w:t>Using MVFtools</w:t>
      </w:r>
      <w:r w:rsidR="006645DC">
        <w:t xml:space="preserve"> </w:t>
      </w:r>
      <w:r w:rsidR="00053370">
        <w:t>(</w:t>
      </w:r>
      <w:hyperlink r:id="rId9" w:history="1">
        <w:r w:rsidR="00053370" w:rsidRPr="00993D19">
          <w:rPr>
            <w:rStyle w:val="Hyperlink"/>
          </w:rPr>
          <w:t>http://www.github.com/jbpease/mvftools</w:t>
        </w:r>
      </w:hyperlink>
      <w:r w:rsidR="00053370">
        <w:t xml:space="preserve"> </w:t>
      </w:r>
      <w:r>
        <w:fldChar w:fldCharType="begin"/>
      </w:r>
      <w:r w:rsidR="001E127F">
        <w:instrText xml:space="preserve"> ADDIN EN.CITE &lt;EndNote&gt;&lt;Cite&gt;&lt;Author&gt;Pease&lt;/Author&gt;&lt;Year&gt;2015&lt;/Year&gt;&lt;RecNum&gt;5&lt;/RecNum&gt;&lt;DisplayText&gt;[8]&lt;/DisplayText&gt;&lt;record&gt;&lt;rec-number&gt;5&lt;/rec-number&gt;&lt;foreign-keys&gt;&lt;key app="EN" db-id="f9vwasa0gexxtgertapp090cxeev902aawf5" timestamp="1425996109"&gt;5&lt;/key&gt;&lt;/foreign-keys&gt;&lt;ref-type name="Journal Article"&gt;17&lt;/ref-type&gt;&lt;contributors&gt;&lt;authors&gt;&lt;author&gt;Pease, James B.&lt;/author&gt;&lt;author&gt;Rosenzweig, Benjamin K.&lt;/author&gt;&lt;/authors&gt;&lt;/contributors&gt;&lt;titles&gt;&lt;title&gt;Encoding data using biological principles: the Multisample Variant Format for phylogenomics and population genomics&lt;/title&gt;&lt;secondary-title&gt;Transactions in Computation Biology and Bioinformatics&lt;/secondary-title&gt;&lt;/titles&gt;&lt;periodical&gt;&lt;full-title&gt;Transactions in Computation Biology and Bioinformatics&lt;/full-title&gt;&lt;abbr-1&gt;Trans Comp Biol Bioinformat&lt;/abbr-1&gt;&lt;/periodical&gt;&lt;volume&gt; &lt;/volume&gt;&lt;number&gt;In Press.&lt;/number&gt;&lt;dates&gt;&lt;year&gt;2015&lt;/year&gt;&lt;/dates&gt;&lt;urls&gt;&lt;/urls&gt;&lt;/record&gt;&lt;/Cite&gt;&lt;/EndNote&gt;</w:instrText>
      </w:r>
      <w:r>
        <w:fldChar w:fldCharType="separate"/>
      </w:r>
      <w:r w:rsidR="00053370">
        <w:rPr>
          <w:noProof/>
        </w:rPr>
        <w:t>[8]</w:t>
      </w:r>
      <w:r>
        <w:fldChar w:fldCharType="end"/>
      </w:r>
      <w:r w:rsidR="00053370">
        <w:t>)</w:t>
      </w:r>
      <w:r>
        <w:t xml:space="preserve">, </w:t>
      </w:r>
      <w:r w:rsidR="00ED7F1E">
        <w:t xml:space="preserve">alignments were prepared </w:t>
      </w:r>
      <w:r w:rsidR="00B813DA">
        <w:t xml:space="preserve">from the HQ dataset </w:t>
      </w:r>
      <w:r w:rsidR="00ED7F1E">
        <w:t>using the following data partitions</w:t>
      </w:r>
      <w:r>
        <w:t xml:space="preserve">: (1) </w:t>
      </w:r>
      <w:r w:rsidR="00740500">
        <w:t>transcriptome</w:t>
      </w:r>
      <w:r w:rsidR="00ED7F1E">
        <w:t>-wide, (2)</w:t>
      </w:r>
      <w:r>
        <w:t xml:space="preserve"> </w:t>
      </w:r>
      <w:r w:rsidR="00021538">
        <w:t>each chro</w:t>
      </w:r>
      <w:r w:rsidR="00ED7F1E">
        <w:t>mosome</w:t>
      </w:r>
      <w:r>
        <w:t>, (3) ITAG2.4 annotated</w:t>
      </w:r>
      <w:r w:rsidR="008D17F8">
        <w:t xml:space="preserve"> cDNAs</w:t>
      </w:r>
      <w:r>
        <w:t xml:space="preserve"> (i</w:t>
      </w:r>
      <w:r w:rsidR="00ED7F1E">
        <w:t>ncluding UTRs and intronic regions, if sequenced</w:t>
      </w:r>
      <w:r>
        <w:t>), (4) 100 kb non-overlapping genomic</w:t>
      </w:r>
      <w:r w:rsidRPr="0082173F">
        <w:t xml:space="preserve"> </w:t>
      </w:r>
      <w:r>
        <w:t xml:space="preserve">windows, (5) 1 Mb non-overlapping genomic windows. </w:t>
      </w:r>
      <w:r w:rsidR="0019178D">
        <w:t>Phylogenies were inferred using several methods (RAxML</w:t>
      </w:r>
      <w:r w:rsidR="008574A6">
        <w:t xml:space="preserve"> </w:t>
      </w:r>
      <w:r w:rsidR="008574A6">
        <w:fldChar w:fldCharType="begin"/>
      </w:r>
      <w:r w:rsidR="008574A6">
        <w:instrText xml:space="preserve"> ADDIN EN.CITE &lt;EndNote&gt;&lt;Cite&gt;&lt;Author&gt;Stamatakis&lt;/Author&gt;&lt;Year&gt;2014&lt;/Year&gt;&lt;RecNum&gt;3&lt;/RecNum&gt;&lt;DisplayText&gt;[11]&lt;/DisplayText&gt;&lt;record&gt;&lt;rec-number&gt;3&lt;/rec-number&gt;&lt;foreign-keys&gt;&lt;key app="EN" db-id="f9vwasa0gexxtgertapp090cxeev902aawf5" timestamp="1425995910"&gt;3&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abbr-1&gt;Bioinformatics&lt;/abbr-1&gt;&lt;/periodical&gt;&lt;pages&gt;1312–1313&lt;/pages&gt;&lt;volume&gt;30&lt;/volume&gt;&lt;number&gt;9&lt;/number&gt;&lt;dates&gt;&lt;year&gt;2014&lt;/year&gt;&lt;pub-dates&gt;&lt;date&gt;January 21, 2014&lt;/date&gt;&lt;/pub-dates&gt;&lt;/dates&gt;&lt;urls&gt;&lt;related-urls&gt;&lt;url&gt;http://bioinformatics.oxfordjournals.org/content/early/2014/01/21/bioinformatics.btu033.abstract&lt;/url&gt;&lt;/related-urls&gt;&lt;/urls&gt;&lt;electronic-resource-num&gt;10.1093/bioinformatics/btu033&lt;/electronic-resource-num&gt;&lt;/record&gt;&lt;/Cite&gt;&lt;/EndNote&gt;</w:instrText>
      </w:r>
      <w:r w:rsidR="008574A6">
        <w:fldChar w:fldCharType="separate"/>
      </w:r>
      <w:r w:rsidR="008574A6">
        <w:rPr>
          <w:noProof/>
        </w:rPr>
        <w:t>[11]</w:t>
      </w:r>
      <w:r w:rsidR="008574A6">
        <w:fldChar w:fldCharType="end"/>
      </w:r>
      <w:r w:rsidR="0019178D">
        <w:t>, ASTRAL</w:t>
      </w:r>
      <w:r w:rsidR="008574A6">
        <w:t xml:space="preserve"> </w:t>
      </w:r>
      <w:r w:rsidR="008574A6">
        <w:fldChar w:fldCharType="begin"/>
      </w:r>
      <w:r w:rsidR="008574A6">
        <w:instrText xml:space="preserve"> ADDIN EN.CITE &lt;EndNote&gt;&lt;Cite&gt;&lt;Author&gt;Mirarab&lt;/Author&gt;&lt;Year&gt;2014&lt;/Year&gt;&lt;RecNum&gt;26&lt;/RecNum&gt;&lt;DisplayText&gt;[12]&lt;/DisplayText&gt;&lt;record&gt;&lt;rec-number&gt;26&lt;/rec-number&gt;&lt;foreign-keys&gt;&lt;key app="EN" db-id="f9vwasa0gexxtgertapp090cxeev902aawf5" timestamp="1428850177"&gt;26&lt;/key&gt;&lt;/foreign-keys&gt;&lt;ref-type name="Journal Article"&gt;17&lt;/ref-type&gt;&lt;contributors&gt;&lt;authors&gt;&lt;author&gt;Mirarab, S.&lt;/author&gt;&lt;author&gt;Reaz, R.&lt;/author&gt;&lt;author&gt;Bayzid, Md. S.&lt;/author&gt;&lt;author&gt;Zimmermann, T.&lt;/author&gt;&lt;author&gt;Swenson, M. S.&lt;/author&gt;&lt;author&gt;Warnow, T.&lt;/author&gt;&lt;/authors&gt;&lt;/contributors&gt;&lt;titles&gt;&lt;title&gt;ASTRAL: genome-scale coalescent-based species tree estimation&lt;/title&gt;&lt;secondary-title&gt;Bioinformatics&lt;/secondary-title&gt;&lt;/titles&gt;&lt;periodical&gt;&lt;full-title&gt;Bioinformatics&lt;/full-title&gt;&lt;abbr-1&gt;Bioinformatics&lt;/abbr-1&gt;&lt;/periodical&gt;&lt;pages&gt;i541–i548&lt;/pages&gt;&lt;volume&gt;30&lt;/volume&gt;&lt;number&gt;17&lt;/number&gt;&lt;dates&gt;&lt;year&gt;2014&lt;/year&gt;&lt;pub-dates&gt;&lt;date&gt;September 1, 2014&lt;/date&gt;&lt;/pub-dates&gt;&lt;/dates&gt;&lt;urls&gt;&lt;related-urls&gt;&lt;url&gt;http://bioinformatics.oxfordjournals.org/content/30/17/i541.abstract&lt;/url&gt;&lt;/related-urls&gt;&lt;/urls&gt;&lt;electronic-resource-num&gt;10.1093/bioinformatics/btu462&lt;/electronic-resource-num&gt;&lt;/record&gt;&lt;/Cite&gt;&lt;/EndNote&gt;</w:instrText>
      </w:r>
      <w:r w:rsidR="008574A6">
        <w:fldChar w:fldCharType="separate"/>
      </w:r>
      <w:r w:rsidR="008574A6">
        <w:rPr>
          <w:noProof/>
        </w:rPr>
        <w:t>[12]</w:t>
      </w:r>
      <w:r w:rsidR="008574A6">
        <w:fldChar w:fldCharType="end"/>
      </w:r>
      <w:r w:rsidR="0019178D">
        <w:t>, MP-EST</w:t>
      </w:r>
      <w:r w:rsidR="008574A6">
        <w:t xml:space="preserve"> </w:t>
      </w:r>
      <w:r w:rsidR="008574A6">
        <w:fldChar w:fldCharType="begin"/>
      </w:r>
      <w:r w:rsidR="008574A6">
        <w:instrText xml:space="preserve"> ADDIN EN.CITE &lt;EndNote&gt;&lt;Cite&gt;&lt;Author&gt;Liu&lt;/Author&gt;&lt;Year&gt;2010&lt;/Year&gt;&lt;RecNum&gt;25&lt;/RecNum&gt;&lt;DisplayText&gt;[13]&lt;/DisplayText&gt;&lt;record&gt;&lt;rec-number&gt;25&lt;/rec-number&gt;&lt;foreign-keys&gt;&lt;key app="EN" db-id="f9vwasa0gexxtgertapp090cxeev902aawf5" timestamp="1428849984"&gt;25&lt;/key&gt;&lt;/foreign-keys&gt;&lt;ref-type name="Journal Article"&gt;17&lt;/ref-type&gt;&lt;contributors&gt;&lt;authors&gt;&lt;author&gt;Liu, Liang&lt;/author&gt;&lt;author&gt;Yu, Lili&lt;/author&gt;&lt;author&gt;Edwards, Scott&lt;/author&gt;&lt;/authors&gt;&lt;/contributors&gt;&lt;titles&gt;&lt;title&gt;A maximum pseudo-likelihood approach for estimating species trees under the coalescent model&lt;/title&gt;&lt;secondary-title&gt;BMC Evolutionary Biology&lt;/secondary-title&gt;&lt;/titles&gt;&lt;periodical&gt;&lt;full-title&gt;BMC Evolutionary Biology&lt;/full-title&gt;&lt;abbr-1&gt;BMC Evol Biol&lt;/abbr-1&gt;&lt;/periodical&gt;&lt;pages&gt;302&lt;/pages&gt;&lt;volume&gt;10&lt;/volume&gt;&lt;number&gt;1&lt;/number&gt;&lt;dates&gt;&lt;year&gt;2010&lt;/year&gt;&lt;/dates&gt;&lt;isbn&gt;1471-2148&lt;/isbn&gt;&lt;urls&gt;&lt;related-urls&gt;&lt;url&gt;http://www.biomedcentral.com/1471-2148/10/302&lt;/url&gt;&lt;/related-urls&gt;&lt;/urls&gt;&lt;electronic-resource-num&gt;10.1186/1471-2148-10-302&lt;/electronic-resource-num&gt;&lt;/record&gt;&lt;/Cite&gt;&lt;/EndNote&gt;</w:instrText>
      </w:r>
      <w:r w:rsidR="008574A6">
        <w:fldChar w:fldCharType="separate"/>
      </w:r>
      <w:r w:rsidR="008574A6">
        <w:rPr>
          <w:noProof/>
        </w:rPr>
        <w:t>[13]</w:t>
      </w:r>
      <w:r w:rsidR="008574A6">
        <w:fldChar w:fldCharType="end"/>
      </w:r>
      <w:r w:rsidR="0019178D">
        <w:t xml:space="preserve">) and partitions of the data. </w:t>
      </w:r>
      <w:r w:rsidR="00A85C62">
        <w:t xml:space="preserve">The HQ10 dataset was used to create a </w:t>
      </w:r>
      <w:r w:rsidR="00740500">
        <w:t>transcriptome</w:t>
      </w:r>
      <w:r w:rsidR="00A85C62">
        <w:t>-wide alignment from 4</w:t>
      </w:r>
      <w:r w:rsidR="00A85C62" w:rsidRPr="00891BDA">
        <w:t>6</w:t>
      </w:r>
      <w:r w:rsidR="00A85C62">
        <w:t>,</w:t>
      </w:r>
      <w:r w:rsidR="00A85C62" w:rsidRPr="00891BDA">
        <w:t>566</w:t>
      </w:r>
      <w:r w:rsidR="00A85C62">
        <w:t>,</w:t>
      </w:r>
      <w:r w:rsidR="00A85C62" w:rsidRPr="00891BDA">
        <w:t>262</w:t>
      </w:r>
      <w:r w:rsidR="00A85C62">
        <w:t xml:space="preserve"> aligned sites </w:t>
      </w:r>
      <w:r w:rsidR="00A85C62" w:rsidRPr="00276E95">
        <w:t>(Fig 2</w:t>
      </w:r>
      <w:r w:rsidR="00580650" w:rsidRPr="00580650">
        <w:t>A</w:t>
      </w:r>
      <w:r w:rsidR="00A85C62">
        <w:t xml:space="preserve"> and</w:t>
      </w:r>
      <w:r w:rsidR="00A85C62" w:rsidRPr="00276E95">
        <w:t xml:space="preserve"> S</w:t>
      </w:r>
      <w:r w:rsidR="00A85C62">
        <w:t>2</w:t>
      </w:r>
      <w:r w:rsidR="00580650" w:rsidRPr="00580650">
        <w:t>A</w:t>
      </w:r>
      <w:r w:rsidR="00480014">
        <w:t xml:space="preserve"> Fig</w:t>
      </w:r>
      <w:r w:rsidR="00A85C62">
        <w:t>). In addition, phylogenies were created for subsets of taxa from the full alignment (</w:t>
      </w:r>
      <w:r w:rsidR="00480014">
        <w:t>S</w:t>
      </w:r>
      <w:r w:rsidR="00A85C62">
        <w:t>2</w:t>
      </w:r>
      <w:r w:rsidR="00580650" w:rsidRPr="00580650">
        <w:t>B</w:t>
      </w:r>
      <w:r w:rsidR="00A85C62">
        <w:t>–</w:t>
      </w:r>
      <w:r w:rsidR="00580650" w:rsidRPr="00580650">
        <w:t>C</w:t>
      </w:r>
      <w:r w:rsidR="00480014">
        <w:t xml:space="preserve"> Fig</w:t>
      </w:r>
      <w:r w:rsidR="00A85C62">
        <w:t>). We inferred phylogenies for each chromosome separately (</w:t>
      </w:r>
      <w:r w:rsidR="00480014">
        <w:t xml:space="preserve">S2 </w:t>
      </w:r>
      <w:r w:rsidR="00A85C62">
        <w:t xml:space="preserve">Table), for 100 kb and 1 Mb genomic windows and for each reference-annotated gene (see </w:t>
      </w:r>
      <w:r w:rsidR="00480014">
        <w:t xml:space="preserve">S2 </w:t>
      </w:r>
      <w:r w:rsidR="00A85C62" w:rsidRPr="00276E95">
        <w:t>Table</w:t>
      </w:r>
      <w:r w:rsidR="00A85C62">
        <w:t xml:space="preserve"> for summary). </w:t>
      </w:r>
      <w:r>
        <w:t>For the 100</w:t>
      </w:r>
      <w:r w:rsidR="002034C2">
        <w:t xml:space="preserve"> </w:t>
      </w:r>
      <w:r>
        <w:t>kb and 1</w:t>
      </w:r>
      <w:r w:rsidR="002034C2">
        <w:t xml:space="preserve"> </w:t>
      </w:r>
      <w:r>
        <w:t>M</w:t>
      </w:r>
      <w:r w:rsidR="002034C2">
        <w:t>b</w:t>
      </w:r>
      <w:r>
        <w:t xml:space="preserve"> genomic windows, the unplaced scaffolds </w:t>
      </w:r>
      <w:r w:rsidR="00ED7F1E">
        <w:t>labeled as</w:t>
      </w:r>
      <w:r>
        <w:t xml:space="preserve"> SL2.50ch00 were not used, since they are not spatially ordered. </w:t>
      </w:r>
      <w:r w:rsidR="00B65BAC">
        <w:t>For</w:t>
      </w:r>
      <w:r>
        <w:t xml:space="preserve"> the whole-</w:t>
      </w:r>
      <w:r w:rsidR="00740500">
        <w:t xml:space="preserve">transcriptome </w:t>
      </w:r>
      <w:r>
        <w:t xml:space="preserve">and chromosome </w:t>
      </w:r>
      <w:r w:rsidR="00B65BAC">
        <w:t>concatenated alignments, a minimum coverage of at least 10 accessions was r</w:t>
      </w:r>
      <w:r>
        <w:t>equired at a site for inclusion in the alignment.</w:t>
      </w:r>
      <w:r w:rsidR="00B65BAC">
        <w:t xml:space="preserve"> All concatenated tr</w:t>
      </w:r>
      <w:r w:rsidR="00794508">
        <w:t xml:space="preserve">ees were generated using RAxML v. 8.0.26 </w:t>
      </w:r>
      <w:r w:rsidR="00794508">
        <w:fldChar w:fldCharType="begin"/>
      </w:r>
      <w:r w:rsidR="00EC638D">
        <w:instrText xml:space="preserve"> ADDIN EN.CITE &lt;EndNote&gt;&lt;Cite&gt;&lt;Author&gt;Stamatakis&lt;/Author&gt;&lt;Year&gt;2014&lt;/Year&gt;&lt;RecNum&gt;3&lt;/RecNum&gt;&lt;DisplayText&gt;[11]&lt;/DisplayText&gt;&lt;record&gt;&lt;rec-number&gt;3&lt;/rec-number&gt;&lt;foreign-keys&gt;&lt;key app="EN" db-id="f9vwasa0gexxtgertapp090cxeev902aawf5" timestamp="1425995910"&gt;3&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abbr-1&gt;Bioinformatics&lt;/abbr-1&gt;&lt;/periodical&gt;&lt;pages&gt;1312–1313&lt;/pages&gt;&lt;volume&gt;30&lt;/volume&gt;&lt;number&gt;9&lt;/number&gt;&lt;dates&gt;&lt;year&gt;2014&lt;/year&gt;&lt;pub-dates&gt;&lt;date&gt;January 21, 2014&lt;/date&gt;&lt;/pub-dates&gt;&lt;/dates&gt;&lt;urls&gt;&lt;related-urls&gt;&lt;url&gt;http://bioinformatics.oxfordjournals.org/content/early/2014/01/21/bioinformatics.btu033.abstract&lt;/url&gt;&lt;/related-urls&gt;&lt;/urls&gt;&lt;electronic-resource-num&gt;10.1093/bioinformatics/btu033&lt;/electronic-resource-num&gt;&lt;/record&gt;&lt;/Cite&gt;&lt;/EndNote&gt;</w:instrText>
      </w:r>
      <w:r w:rsidR="00794508">
        <w:fldChar w:fldCharType="separate"/>
      </w:r>
      <w:r w:rsidR="00EC638D">
        <w:rPr>
          <w:noProof/>
        </w:rPr>
        <w:t>[11]</w:t>
      </w:r>
      <w:r w:rsidR="00794508">
        <w:fldChar w:fldCharType="end"/>
      </w:r>
      <w:r w:rsidR="00B65BAC">
        <w:t xml:space="preserve"> with the following command:</w:t>
      </w:r>
    </w:p>
    <w:p w14:paraId="1EAF3BD5" w14:textId="77777777" w:rsidR="0082173F" w:rsidRDefault="00B65BAC" w:rsidP="005E7D91">
      <w:pPr>
        <w:pStyle w:val="Quote"/>
      </w:pPr>
      <w:r w:rsidRPr="00B572A9">
        <w:t xml:space="preserve">raxmlHPC-PTHREADS -s </w:t>
      </w:r>
      <w:r>
        <w:t>ALIGN.phy</w:t>
      </w:r>
      <w:r w:rsidRPr="00B572A9">
        <w:t xml:space="preserve"> -n </w:t>
      </w:r>
      <w:r>
        <w:t>JOBNAME</w:t>
      </w:r>
      <w:r w:rsidRPr="00B572A9">
        <w:t xml:space="preserve"> -m GTRGAMMA -p </w:t>
      </w:r>
      <w:r w:rsidR="0082173F">
        <w:t>[###]</w:t>
      </w:r>
      <w:r w:rsidR="007F45A9">
        <w:t xml:space="preserve"> –f a –N 100</w:t>
      </w:r>
      <w:r w:rsidR="00DE1CEF">
        <w:t xml:space="preserve"> </w:t>
      </w:r>
    </w:p>
    <w:p w14:paraId="3B2B503F" w14:textId="7035E1C9" w:rsidR="0052621D" w:rsidRDefault="002608BE" w:rsidP="005E7D91">
      <w:r>
        <w:lastRenderedPageBreak/>
        <w:t>B</w:t>
      </w:r>
      <w:r w:rsidR="005E7D91">
        <w:t>ootstrapping was p</w:t>
      </w:r>
      <w:r w:rsidR="005E7D91" w:rsidRPr="003B6D4F">
        <w:t xml:space="preserve">erformed on </w:t>
      </w:r>
      <w:r w:rsidR="0019178D">
        <w:t xml:space="preserve">the whole-transcriptome tree and on </w:t>
      </w:r>
      <w:r w:rsidR="005E7D91" w:rsidRPr="003B6D4F">
        <w:t>the windo</w:t>
      </w:r>
      <w:r w:rsidR="00F81561" w:rsidRPr="003B6D4F">
        <w:t>w</w:t>
      </w:r>
      <w:r w:rsidR="005E7D91" w:rsidRPr="003B6D4F">
        <w:t xml:space="preserve"> trees.</w:t>
      </w:r>
      <w:r w:rsidR="00830CD5" w:rsidRPr="003B6D4F">
        <w:t xml:space="preserve"> </w:t>
      </w:r>
      <w:r w:rsidR="0019178D" w:rsidRPr="00394C0E">
        <w:rPr>
          <w:rFonts w:eastAsia="Times New Roman"/>
        </w:rPr>
        <w:t>We performed 100 runs of ASTRAL by bootstrapping the set of 100 kb trees. We also performed 100 bootstrap replicates of 100 kb trees for MP-EST, taking the tree with best likelihood score from a set of 10 MP-EST runs per bootstrap replicate</w:t>
      </w:r>
      <w:r w:rsidR="00C17FDE" w:rsidRPr="00C17FDE">
        <w:rPr>
          <w:rFonts w:eastAsia="Times New Roman"/>
        </w:rPr>
        <w:t xml:space="preserve">. </w:t>
      </w:r>
      <w:r w:rsidR="00830CD5" w:rsidRPr="003B6D4F">
        <w:t>For the whole-</w:t>
      </w:r>
      <w:r w:rsidR="00740500">
        <w:t>transcriptome</w:t>
      </w:r>
      <w:r w:rsidR="00740500" w:rsidRPr="003B6D4F">
        <w:t xml:space="preserve"> </w:t>
      </w:r>
      <w:r w:rsidR="00830CD5" w:rsidRPr="003B6D4F">
        <w:t>tree</w:t>
      </w:r>
      <w:r w:rsidR="00ED7F1E">
        <w:t xml:space="preserve"> shown in Fi</w:t>
      </w:r>
      <w:r w:rsidR="00480014">
        <w:t>g</w:t>
      </w:r>
      <w:r w:rsidR="00ED7F1E">
        <w:t xml:space="preserve"> 2 </w:t>
      </w:r>
      <w:r w:rsidR="00830CD5" w:rsidRPr="003B6D4F">
        <w:t>and chromosomal trees (</w:t>
      </w:r>
      <w:r w:rsidR="00480014">
        <w:t xml:space="preserve">S2 </w:t>
      </w:r>
      <w:r w:rsidR="00AA68E7">
        <w:t>Table</w:t>
      </w:r>
      <w:r w:rsidR="00830CD5" w:rsidRPr="003B6D4F">
        <w:t xml:space="preserve">), </w:t>
      </w:r>
      <w:r w:rsidR="00830CD5" w:rsidRPr="003B6D4F">
        <w:rPr>
          <w:i/>
        </w:rPr>
        <w:t>S. huaylasense</w:t>
      </w:r>
      <w:r w:rsidR="00830CD5" w:rsidRPr="003B6D4F">
        <w:t xml:space="preserve"> LA1360 was excluded since our data</w:t>
      </w:r>
      <w:r w:rsidR="00F175F5">
        <w:t xml:space="preserve"> (S</w:t>
      </w:r>
      <w:r w:rsidR="00AA68E7">
        <w:t>4</w:t>
      </w:r>
      <w:r w:rsidR="00F175F5" w:rsidRPr="00580650">
        <w:t>A</w:t>
      </w:r>
      <w:r w:rsidR="00580650">
        <w:t>–</w:t>
      </w:r>
      <w:r w:rsidR="00AA68E7" w:rsidRPr="00580650">
        <w:t>B</w:t>
      </w:r>
      <w:r w:rsidR="00480014" w:rsidRPr="00480014">
        <w:t xml:space="preserve"> </w:t>
      </w:r>
      <w:r w:rsidR="00480014">
        <w:t>Fig</w:t>
      </w:r>
      <w:r w:rsidR="00F175F5">
        <w:t>)</w:t>
      </w:r>
      <w:r w:rsidR="00830CD5" w:rsidRPr="003B6D4F">
        <w:t xml:space="preserve"> </w:t>
      </w:r>
      <w:r w:rsidR="00AE33AE">
        <w:t xml:space="preserve">agree with </w:t>
      </w:r>
      <w:r w:rsidR="00830CD5" w:rsidRPr="003B6D4F">
        <w:t>previous findings that it</w:t>
      </w:r>
      <w:r w:rsidR="00A73DC3" w:rsidRPr="003B6D4F">
        <w:t xml:space="preserve"> represents an</w:t>
      </w:r>
      <w:r w:rsidR="00830CD5" w:rsidRPr="003B6D4F">
        <w:t xml:space="preserve"> introgressed</w:t>
      </w:r>
      <w:r w:rsidR="00735F69">
        <w:t>/hybrid</w:t>
      </w:r>
      <w:r w:rsidR="00830CD5" w:rsidRPr="003B6D4F">
        <w:t xml:space="preserve"> lineage </w:t>
      </w:r>
      <w:r w:rsidR="00830CD5" w:rsidRPr="003B6D4F">
        <w:fldChar w:fldCharType="begin"/>
      </w:r>
      <w:r w:rsidR="008574A6">
        <w:instrText xml:space="preserve"> ADDIN EN.CITE &lt;EndNote&gt;&lt;Cite&gt;&lt;Author&gt;Labate&lt;/Author&gt;&lt;Year&gt;2014&lt;/Year&gt;&lt;RecNum&gt;27&lt;/RecNum&gt;&lt;DisplayText&gt;[14]&lt;/DisplayText&gt;&lt;record&gt;&lt;rec-number&gt;27&lt;/rec-number&gt;&lt;foreign-keys&gt;&lt;key app="EN" db-id="f9vwasa0gexxtgertapp090cxeev902aawf5" timestamp="1428854961"&gt;27&lt;/key&gt;&lt;/foreign-keys&gt;&lt;ref-type name="Journal Article"&gt;17&lt;/ref-type&gt;&lt;contributors&gt;&lt;authors&gt;&lt;author&gt;Labate, Joanne A.&lt;/author&gt;&lt;author&gt;Robertson, Larry D.&lt;/author&gt;&lt;author&gt;Strickler, Susan R.&lt;/author&gt;&lt;author&gt;Mueller, Lukas A.&lt;/author&gt;&lt;/authors&gt;&lt;/contributors&gt;&lt;titles&gt;&lt;title&gt;&lt;style face="normal" font="default" size="100%"&gt;Genetic structure of the four wild tomato species in the&lt;/style&gt;&lt;style face="italic" font="default" size="100%"&gt; Solanum peruvianum&lt;/style&gt;&lt;style face="normal" font="default" size="100%"&gt; &lt;/style&gt;&lt;style face="italic" font="default" size="100%"&gt;s.l.&lt;/style&gt;&lt;style face="normal" font="default" size="100%"&gt; species complex&lt;/style&gt;&lt;/title&gt;&lt;secondary-title&gt;Genome&lt;/secondary-title&gt;&lt;/titles&gt;&lt;periodical&gt;&lt;full-title&gt;Genome&lt;/full-title&gt;&lt;abbr-1&gt;Genome&lt;/abbr-1&gt;&lt;/periodical&gt;&lt;pages&gt;169–180&lt;/pages&gt;&lt;volume&gt;57&lt;/volume&gt;&lt;number&gt;3&lt;/number&gt;&lt;dates&gt;&lt;year&gt;2014&lt;/year&gt;&lt;pub-dates&gt;&lt;date&gt;2014/03/01&lt;/date&gt;&lt;/pub-dates&gt;&lt;/dates&gt;&lt;publisher&gt;NRC Research Press&lt;/publisher&gt;&lt;isbn&gt;0831-2796&lt;/isbn&gt;&lt;urls&gt;&lt;related-urls&gt;&lt;url&gt;http://dx.doi.org/10.1139/gen-2014-0003&lt;/url&gt;&lt;/related-urls&gt;&lt;/urls&gt;&lt;electronic-resource-num&gt;10.1139/gen-2014-0003&lt;/electronic-resource-num&gt;&lt;access-date&gt;2015/04/12&lt;/access-date&gt;&lt;/record&gt;&lt;/Cite&gt;&lt;/EndNote&gt;</w:instrText>
      </w:r>
      <w:r w:rsidR="00830CD5" w:rsidRPr="003B6D4F">
        <w:fldChar w:fldCharType="separate"/>
      </w:r>
      <w:r w:rsidR="008574A6">
        <w:rPr>
          <w:noProof/>
        </w:rPr>
        <w:t>[14]</w:t>
      </w:r>
      <w:r w:rsidR="00830CD5" w:rsidRPr="003B6D4F">
        <w:fldChar w:fldCharType="end"/>
      </w:r>
      <w:r w:rsidR="0019178D">
        <w:t xml:space="preserve"> (see also main text)</w:t>
      </w:r>
      <w:r w:rsidR="00830CD5" w:rsidRPr="003B6D4F">
        <w:t xml:space="preserve">.  </w:t>
      </w:r>
      <w:r w:rsidR="0052621D" w:rsidRPr="00394C0E">
        <w:rPr>
          <w:rFonts w:eastAsia="Times New Roman"/>
        </w:rPr>
        <w:t>To further support our decision to omit this taxon from the consensus tree, we computed the taxonomic instability index (TII</w:t>
      </w:r>
      <w:r w:rsidR="00480014">
        <w:rPr>
          <w:rFonts w:eastAsia="Times New Roman"/>
        </w:rPr>
        <w:t>)</w:t>
      </w:r>
      <w:r w:rsidR="0052621D" w:rsidRPr="00394C0E">
        <w:rPr>
          <w:rFonts w:eastAsia="Times New Roman"/>
        </w:rPr>
        <w:t xml:space="preserve"> </w:t>
      </w:r>
      <w:r w:rsidR="00040D68">
        <w:rPr>
          <w:rFonts w:eastAsia="Times New Roman"/>
        </w:rPr>
        <w:fldChar w:fldCharType="begin"/>
      </w:r>
      <w:r w:rsidR="008574A6">
        <w:rPr>
          <w:rFonts w:eastAsia="Times New Roman"/>
        </w:rPr>
        <w:instrText xml:space="preserve"> ADDIN EN.CITE &lt;EndNote&gt;&lt;Cite&gt;&lt;Author&gt;Maddison&lt;/Author&gt;&lt;Year&gt;2010&lt;/Year&gt;&lt;RecNum&gt;178&lt;/RecNum&gt;&lt;DisplayText&gt;[15]&lt;/DisplayText&gt;&lt;record&gt;&lt;rec-number&gt;178&lt;/rec-number&gt;&lt;foreign-keys&gt;&lt;key app="EN" db-id="f9vwasa0gexxtgertapp090cxeev902aawf5" timestamp="1447552382"&gt;178&lt;/key&gt;&lt;/foreign-keys&gt;&lt;ref-type name="Electronic Article"&gt;43&lt;/ref-type&gt;&lt;contributors&gt;&lt;authors&gt;&lt;author&gt;Maddison, Wayne P.&lt;/author&gt;&lt;author&gt;Maddison, D. R.&lt;/author&gt;&lt;/authors&gt;&lt;/contributors&gt;&lt;titles&gt;&lt;title&gt;Mesquite: a modular system for evolutionary analysis.  Version 3.04 &lt;/title&gt;&lt;/titles&gt;&lt;dates&gt;&lt;year&gt;2010&lt;/year&gt;&lt;/dates&gt;&lt;urls&gt;&lt;related-urls&gt;&lt;url&gt; http://mesquiteproject.org&lt;/url&gt;&lt;/related-urls&gt;&lt;/urls&gt;&lt;/record&gt;&lt;/Cite&gt;&lt;/EndNote&gt;</w:instrText>
      </w:r>
      <w:r w:rsidR="00040D68">
        <w:rPr>
          <w:rFonts w:eastAsia="Times New Roman"/>
        </w:rPr>
        <w:fldChar w:fldCharType="separate"/>
      </w:r>
      <w:r w:rsidR="008574A6">
        <w:rPr>
          <w:rFonts w:eastAsia="Times New Roman"/>
          <w:noProof/>
        </w:rPr>
        <w:t>[15]</w:t>
      </w:r>
      <w:r w:rsidR="00040D68">
        <w:rPr>
          <w:rFonts w:eastAsia="Times New Roman"/>
        </w:rPr>
        <w:fldChar w:fldCharType="end"/>
      </w:r>
      <w:r w:rsidR="00394C0E">
        <w:rPr>
          <w:rFonts w:eastAsia="Times New Roman"/>
        </w:rPr>
        <w:t>,</w:t>
      </w:r>
      <w:r w:rsidR="0052621D" w:rsidRPr="00394C0E">
        <w:rPr>
          <w:rFonts w:eastAsia="Times New Roman"/>
        </w:rPr>
        <w:t xml:space="preserve"> </w:t>
      </w:r>
      <w:r w:rsidR="00394C0E">
        <w:rPr>
          <w:rFonts w:eastAsia="Times New Roman"/>
        </w:rPr>
        <w:t xml:space="preserve">as implemented in </w:t>
      </w:r>
      <w:r w:rsidR="00394C0E" w:rsidRPr="00394C0E">
        <w:rPr>
          <w:rFonts w:eastAsia="Times New Roman"/>
        </w:rPr>
        <w:t>RogueNaRok</w:t>
      </w:r>
      <w:r w:rsidR="0052621D" w:rsidRPr="00394C0E">
        <w:rPr>
          <w:rFonts w:eastAsia="Times New Roman"/>
        </w:rPr>
        <w:t xml:space="preserve"> </w:t>
      </w:r>
      <w:r w:rsidR="00040D68">
        <w:rPr>
          <w:rFonts w:eastAsia="Times New Roman"/>
          <w:highlight w:val="yellow"/>
        </w:rPr>
        <w:fldChar w:fldCharType="begin"/>
      </w:r>
      <w:r w:rsidR="008574A6">
        <w:rPr>
          <w:rFonts w:eastAsia="Times New Roman"/>
          <w:highlight w:val="yellow"/>
        </w:rPr>
        <w:instrText xml:space="preserve"> ADDIN EN.CITE &lt;EndNote&gt;&lt;Cite&gt;&lt;Author&gt;Aberer&lt;/Author&gt;&lt;Year&gt;2013&lt;/Year&gt;&lt;RecNum&gt;177&lt;/RecNum&gt;&lt;DisplayText&gt;[16]&lt;/DisplayText&gt;&lt;record&gt;&lt;rec-number&gt;177&lt;/rec-number&gt;&lt;foreign-keys&gt;&lt;key app="EN" db-id="f9vwasa0gexxtgertapp090cxeev902aawf5" timestamp="1447552218"&gt;177&lt;/key&gt;&lt;/foreign-keys&gt;&lt;ref-type name="Journal Article"&gt;17&lt;/ref-type&gt;&lt;contributors&gt;&lt;authors&gt;&lt;author&gt;Aberer, Andre J.&lt;/author&gt;&lt;author&gt;Krompass, Denis&lt;/author&gt;&lt;author&gt;Stamatakis, Alexandros&lt;/author&gt;&lt;/authors&gt;&lt;/contributors&gt;&lt;titles&gt;&lt;title&gt;Pruning rogue taxa improves phylogenetic accuracy: an efficient algorithm and webservice&lt;/title&gt;&lt;secondary-title&gt;Systematic Biology&lt;/secondary-title&gt;&lt;/titles&gt;&lt;periodical&gt;&lt;full-title&gt;Systematic Biology&lt;/full-title&gt;&lt;abbr-1&gt;Syst Biol&lt;/abbr-1&gt;&lt;/periodical&gt;&lt;pages&gt;162-166&lt;/pages&gt;&lt;volume&gt;62&lt;/volume&gt;&lt;number&gt;1&lt;/number&gt;&lt;dates&gt;&lt;year&gt;2013&lt;/year&gt;&lt;pub-dates&gt;&lt;date&gt;January 1, 2013&lt;/date&gt;&lt;/pub-dates&gt;&lt;/dates&gt;&lt;urls&gt;&lt;related-urls&gt;&lt;url&gt;http://sysbio.oxfordjournals.org/content/62/1/162.abstract&lt;/url&gt;&lt;/related-urls&gt;&lt;/urls&gt;&lt;electronic-resource-num&gt;10.1093/sysbio/sys078&lt;/electronic-resource-num&gt;&lt;/record&gt;&lt;/Cite&gt;&lt;/EndNote&gt;</w:instrText>
      </w:r>
      <w:r w:rsidR="00040D68">
        <w:rPr>
          <w:rFonts w:eastAsia="Times New Roman"/>
          <w:highlight w:val="yellow"/>
        </w:rPr>
        <w:fldChar w:fldCharType="separate"/>
      </w:r>
      <w:r w:rsidR="008574A6" w:rsidRPr="00394C0E">
        <w:rPr>
          <w:rFonts w:eastAsia="Times New Roman"/>
          <w:noProof/>
        </w:rPr>
        <w:t>[16]</w:t>
      </w:r>
      <w:r w:rsidR="00040D68">
        <w:rPr>
          <w:rFonts w:eastAsia="Times New Roman"/>
          <w:highlight w:val="yellow"/>
        </w:rPr>
        <w:fldChar w:fldCharType="end"/>
      </w:r>
      <w:r w:rsidR="00480014">
        <w:rPr>
          <w:rFonts w:eastAsia="Times New Roman"/>
        </w:rPr>
        <w:t xml:space="preserve">, </w:t>
      </w:r>
      <w:r w:rsidR="0052621D" w:rsidRPr="00394C0E">
        <w:rPr>
          <w:rFonts w:eastAsia="Times New Roman"/>
        </w:rPr>
        <w:t xml:space="preserve">for all taxa including </w:t>
      </w:r>
      <w:r w:rsidR="0052621D" w:rsidRPr="00394C0E">
        <w:rPr>
          <w:rFonts w:eastAsia="Times New Roman"/>
          <w:i/>
        </w:rPr>
        <w:t>hua</w:t>
      </w:r>
      <w:r w:rsidR="0052621D" w:rsidRPr="00394C0E">
        <w:rPr>
          <w:rFonts w:eastAsia="Times New Roman"/>
        </w:rPr>
        <w:t>-1360, using trees containing no polytomies and all 30 taxa from both individual genes and trees from 100 kb windows (</w:t>
      </w:r>
      <w:r w:rsidR="00AC729B">
        <w:rPr>
          <w:rFonts w:eastAsia="Times New Roman"/>
        </w:rPr>
        <w:t xml:space="preserve">see </w:t>
      </w:r>
      <w:r w:rsidR="00781430">
        <w:rPr>
          <w:rFonts w:eastAsia="Times New Roman"/>
        </w:rPr>
        <w:t xml:space="preserve">S1 </w:t>
      </w:r>
      <w:r w:rsidR="0052621D" w:rsidRPr="00394C0E">
        <w:rPr>
          <w:rFonts w:eastAsia="Times New Roman"/>
        </w:rPr>
        <w:t xml:space="preserve">Data 1.26). This ‘rogue taxon analysis’ indicates that </w:t>
      </w:r>
      <w:r w:rsidR="0052621D" w:rsidRPr="00394C0E">
        <w:rPr>
          <w:rFonts w:eastAsia="Times New Roman"/>
          <w:i/>
        </w:rPr>
        <w:t>hua</w:t>
      </w:r>
      <w:r w:rsidR="0052621D" w:rsidRPr="00394C0E">
        <w:rPr>
          <w:rFonts w:eastAsia="Times New Roman"/>
        </w:rPr>
        <w:t>-1360 has the highest TII values of any accession; for a given taxon, high TII indices indicate its position in the tree topology relative to other taxa is relatively inconsistent, while low indices indicate taxa with more consistent topological placement.</w:t>
      </w:r>
    </w:p>
    <w:p w14:paraId="43970FF4" w14:textId="5CCBA26C" w:rsidR="005E7D91" w:rsidRPr="0019178D" w:rsidRDefault="00A73DC3" w:rsidP="00394C0E">
      <w:pPr>
        <w:ind w:firstLine="720"/>
      </w:pPr>
      <w:r w:rsidRPr="003B6D4F">
        <w:t xml:space="preserve">A phylogeny with all accessions (including </w:t>
      </w:r>
      <w:r w:rsidRPr="003B6D4F">
        <w:rPr>
          <w:i/>
        </w:rPr>
        <w:t>hua-</w:t>
      </w:r>
      <w:r w:rsidRPr="003B6D4F">
        <w:t xml:space="preserve">1360) </w:t>
      </w:r>
      <w:r w:rsidR="008B7F16" w:rsidRPr="003B6D4F">
        <w:t>and other subsets of accessions were used to compute additional trees (</w:t>
      </w:r>
      <w:r w:rsidR="004601FA" w:rsidRPr="003B6D4F">
        <w:t>S</w:t>
      </w:r>
      <w:r w:rsidR="004601FA">
        <w:t>2</w:t>
      </w:r>
      <w:r w:rsidR="004601FA" w:rsidRPr="00580650">
        <w:t>A</w:t>
      </w:r>
      <w:r w:rsidR="00580650">
        <w:t>–</w:t>
      </w:r>
      <w:r w:rsidR="00002668" w:rsidRPr="00580650">
        <w:t>C</w:t>
      </w:r>
      <w:r w:rsidR="00480014">
        <w:t xml:space="preserve"> Fig</w:t>
      </w:r>
      <w:r w:rsidR="008B7F16" w:rsidRPr="00580650">
        <w:t>)</w:t>
      </w:r>
      <w:r w:rsidR="008B7F16" w:rsidRPr="003B6D4F">
        <w:t>.</w:t>
      </w:r>
      <w:r w:rsidR="00FB3176">
        <w:softHyphen/>
      </w:r>
      <w:r w:rsidR="00FB3176">
        <w:softHyphen/>
      </w:r>
      <w:r w:rsidR="0019178D">
        <w:t xml:space="preserve"> </w:t>
      </w:r>
      <w:r w:rsidR="0019178D" w:rsidRPr="00394C0E">
        <w:rPr>
          <w:rFonts w:eastAsia="Times New Roman"/>
        </w:rPr>
        <w:t xml:space="preserve">In </w:t>
      </w:r>
      <w:r w:rsidR="0052621D">
        <w:rPr>
          <w:rFonts w:eastAsia="Times New Roman"/>
        </w:rPr>
        <w:t>S2E-F</w:t>
      </w:r>
      <w:r w:rsidR="00480014">
        <w:rPr>
          <w:rFonts w:eastAsia="Times New Roman"/>
        </w:rPr>
        <w:t xml:space="preserve"> Fig</w:t>
      </w:r>
      <w:r w:rsidR="0052621D">
        <w:rPr>
          <w:rFonts w:eastAsia="Times New Roman"/>
        </w:rPr>
        <w:t xml:space="preserve"> showing coalescent trees,</w:t>
      </w:r>
      <w:r w:rsidR="0019178D" w:rsidRPr="00394C0E">
        <w:rPr>
          <w:rFonts w:eastAsia="Times New Roman"/>
        </w:rPr>
        <w:t xml:space="preserve"> values next to each node represent the number of bootstrap replicate trees </w:t>
      </w:r>
      <w:r w:rsidR="00AC729B" w:rsidRPr="00AC729B">
        <w:rPr>
          <w:rFonts w:eastAsia="Times New Roman"/>
        </w:rPr>
        <w:t>that include that node; unlabel</w:t>
      </w:r>
      <w:r w:rsidR="0019178D" w:rsidRPr="00394C0E">
        <w:rPr>
          <w:rFonts w:eastAsia="Times New Roman"/>
        </w:rPr>
        <w:t>ed nodes are supported by all replicates (i.e.</w:t>
      </w:r>
      <w:r w:rsidR="00480014">
        <w:rPr>
          <w:rFonts w:eastAsia="Times New Roman"/>
        </w:rPr>
        <w:t>,</w:t>
      </w:r>
      <w:r w:rsidR="0019178D" w:rsidRPr="00394C0E">
        <w:rPr>
          <w:rFonts w:eastAsia="Times New Roman"/>
        </w:rPr>
        <w:t xml:space="preserve"> have 100% bootstrap support).</w:t>
      </w:r>
    </w:p>
    <w:p w14:paraId="154BD89D" w14:textId="0B22FF66" w:rsidR="00F81561" w:rsidRDefault="00A85C62" w:rsidP="00744EB7">
      <w:pPr>
        <w:ind w:firstLine="720"/>
      </w:pPr>
      <w:r>
        <w:t xml:space="preserve">From 802 Mb of assembled genome sequence, 8000 windows of 100 kb and 800 windows of 1 Mb are possible. Despite the large amount of gene-poor heterochromatin in the tomato genome, alignment data from RNA-Seq mapping was available for 4545 regions of 100 kb and 640 regions of 1 Mb. Out of 4545 100 kb trees, 2642 (58%) had at least 1000 sites aligned for all 29 accessions (max = 58193 sites, min = 1694 sites). 100 kb windows were sampled from both arms on all 12 chromosomes (except for chromosome 2, which is acrocentric). </w:t>
      </w:r>
      <w:r w:rsidR="007375BF">
        <w:t>Using</w:t>
      </w:r>
      <w:r w:rsidR="007375BF" w:rsidRPr="00276E95">
        <w:t xml:space="preserve"> </w:t>
      </w:r>
      <w:r w:rsidRPr="00276E95">
        <w:t>t</w:t>
      </w:r>
      <w:r>
        <w:t xml:space="preserve">hese phylogenies inferred from the data at various scales, in </w:t>
      </w:r>
      <w:r w:rsidR="00D40707">
        <w:t xml:space="preserve">the </w:t>
      </w:r>
      <w:r>
        <w:t xml:space="preserve">main text and below </w:t>
      </w:r>
      <w:r w:rsidR="00D40707">
        <w:t xml:space="preserve">we discuss </w:t>
      </w:r>
      <w:r>
        <w:t xml:space="preserve">several features of the phylogeny of </w:t>
      </w:r>
      <w:r>
        <w:rPr>
          <w:i/>
        </w:rPr>
        <w:t>Solanum</w:t>
      </w:r>
      <w:r>
        <w:t xml:space="preserve"> section </w:t>
      </w:r>
      <w:r>
        <w:rPr>
          <w:i/>
        </w:rPr>
        <w:t>Lycopersicon</w:t>
      </w:r>
      <w:r>
        <w:t xml:space="preserve"> as a whole and within the major subgroups, including our findings’ agreement with previous population surveys and phylogenies (S</w:t>
      </w:r>
      <w:r w:rsidR="00480014">
        <w:t>1 Text Sections</w:t>
      </w:r>
      <w:r>
        <w:t xml:space="preserve"> 7.1–7.5).</w:t>
      </w:r>
    </w:p>
    <w:p w14:paraId="19C1B1C4" w14:textId="58ACB0B0" w:rsidR="000951DD" w:rsidRDefault="002608BE" w:rsidP="000951DD">
      <w:r>
        <w:tab/>
      </w:r>
      <w:r w:rsidR="00100EA3">
        <w:t xml:space="preserve"> </w:t>
      </w:r>
      <w:r w:rsidR="00830CD5">
        <w:t xml:space="preserve">A </w:t>
      </w:r>
      <w:r w:rsidR="00CD705F">
        <w:t>“</w:t>
      </w:r>
      <w:r w:rsidR="00830CD5">
        <w:t>cloud</w:t>
      </w:r>
      <w:r w:rsidR="00881DF9">
        <w:t>o</w:t>
      </w:r>
      <w:r w:rsidR="00830CD5">
        <w:t>gram</w:t>
      </w:r>
      <w:r w:rsidR="00CD705F">
        <w:t>”</w:t>
      </w:r>
      <w:r w:rsidR="00830CD5">
        <w:t xml:space="preserve"> </w:t>
      </w:r>
      <w:r w:rsidR="00F42576">
        <w:fldChar w:fldCharType="begin"/>
      </w:r>
      <w:r w:rsidR="008574A6">
        <w:instrText xml:space="preserve"> ADDIN EN.CITE &lt;EndNote&gt;&lt;Cite&gt;&lt;Author&gt;Maddison&lt;/Author&gt;&lt;Year&gt;1997&lt;/Year&gt;&lt;RecNum&gt;166&lt;/RecNum&gt;&lt;DisplayText&gt;[17]&lt;/DisplayText&gt;&lt;record&gt;&lt;rec-number&gt;166&lt;/rec-number&gt;&lt;foreign-keys&gt;&lt;key app="EN" db-id="f9vwasa0gexxtgertapp090cxeev902aawf5" timestamp="1435023810"&gt;166&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abbr-1&gt;Syst Biol&lt;/abbr-1&gt;&lt;/periodical&gt;&lt;pages&gt;523-536&lt;/pages&gt;&lt;volume&gt;46&lt;/volume&gt;&lt;number&gt;3&lt;/number&gt;&lt;dates&gt;&lt;year&gt;1997&lt;/year&gt;&lt;pub-dates&gt;&lt;date&gt;September 1, 1997&lt;/date&gt;&lt;/pub-dates&gt;&lt;/dates&gt;&lt;urls&gt;&lt;related-urls&gt;&lt;url&gt;http://sysbio.oxfordjournals.org/content/46/3/523.abstract&lt;/url&gt;&lt;/related-urls&gt;&lt;/urls&gt;&lt;electronic-resource-num&gt;10.1093/sysbio/46.3.523&lt;/electronic-resource-num&gt;&lt;/record&gt;&lt;/Cite&gt;&lt;/EndNote&gt;</w:instrText>
      </w:r>
      <w:r w:rsidR="00F42576">
        <w:fldChar w:fldCharType="separate"/>
      </w:r>
      <w:r w:rsidR="008574A6">
        <w:rPr>
          <w:noProof/>
        </w:rPr>
        <w:t>[17]</w:t>
      </w:r>
      <w:r w:rsidR="00F42576">
        <w:fldChar w:fldCharType="end"/>
      </w:r>
      <w:r w:rsidR="00F42576">
        <w:t xml:space="preserve"> </w:t>
      </w:r>
      <w:r w:rsidR="00830CD5">
        <w:t>of 100 kb window trees</w:t>
      </w:r>
      <w:r w:rsidR="00F53D44">
        <w:t xml:space="preserve"> (Fig 2</w:t>
      </w:r>
      <w:r w:rsidR="00F53D44" w:rsidRPr="00580650">
        <w:t>B</w:t>
      </w:r>
      <w:r w:rsidR="00F53D44">
        <w:t>)</w:t>
      </w:r>
      <w:r w:rsidR="00830CD5">
        <w:t xml:space="preserve"> was prepared using DensiTree v 2.2.1 </w:t>
      </w:r>
      <w:r w:rsidR="00830CD5">
        <w:fldChar w:fldCharType="begin"/>
      </w:r>
      <w:r w:rsidR="008574A6">
        <w:instrText xml:space="preserve"> ADDIN EN.CITE &lt;EndNote&gt;&lt;Cite&gt;&lt;Author&gt;Bouckaert&lt;/Author&gt;&lt;Year&gt;2010&lt;/Year&gt;&lt;RecNum&gt;17&lt;/RecNum&gt;&lt;DisplayText&gt;[18]&lt;/DisplayText&gt;&lt;record&gt;&lt;rec-number&gt;17&lt;/rec-number&gt;&lt;foreign-keys&gt;&lt;key app="EN" db-id="f9vwasa0gexxtgertapp090cxeev902aawf5" timestamp="1427991511"&gt;17&lt;/key&gt;&lt;/foreign-keys&gt;&lt;ref-type name="Journal Article"&gt;17&lt;/ref-type&gt;&lt;contributors&gt;&lt;authors&gt;&lt;author&gt;Bouckaert, Remco R.&lt;/author&gt;&lt;/authors&gt;&lt;/contributors&gt;&lt;titles&gt;&lt;title&gt;DensiTree: making sense of sets of phylogenetic trees&lt;/title&gt;&lt;secondary-title&gt;Bioinformatics&lt;/secondary-title&gt;&lt;/titles&gt;&lt;periodical&gt;&lt;full-title&gt;Bioinformatics&lt;/full-title&gt;&lt;abbr-1&gt;Bioinformatics&lt;/abbr-1&gt;&lt;/periodical&gt;&lt;pages&gt;1372-1373&lt;/pages&gt;&lt;volume&gt;26&lt;/volume&gt;&lt;number&gt;10&lt;/number&gt;&lt;dates&gt;&lt;year&gt;2010&lt;/year&gt;&lt;pub-dates&gt;&lt;date&gt;May 15, 2010&lt;/date&gt;&lt;/pub-dates&gt;&lt;/dates&gt;&lt;urls&gt;&lt;related-urls&gt;&lt;url&gt;http://bioinformatics.oxfordjournals.org/content/26/10/1372.abstract&lt;/url&gt;&lt;/related-urls&gt;&lt;/urls&gt;&lt;electronic-resource-num&gt;10.1093/bioinformatics/btq110&lt;/electronic-resource-num&gt;&lt;/record&gt;&lt;/Cite&gt;&lt;/EndNote&gt;</w:instrText>
      </w:r>
      <w:r w:rsidR="00830CD5">
        <w:fldChar w:fldCharType="separate"/>
      </w:r>
      <w:r w:rsidR="008574A6">
        <w:rPr>
          <w:noProof/>
        </w:rPr>
        <w:t>[18]</w:t>
      </w:r>
      <w:r w:rsidR="00830CD5">
        <w:fldChar w:fldCharType="end"/>
      </w:r>
      <w:r w:rsidR="00830CD5">
        <w:t>.  100</w:t>
      </w:r>
      <w:r w:rsidR="004912F8">
        <w:t xml:space="preserve"> </w:t>
      </w:r>
      <w:r w:rsidR="00830CD5">
        <w:t xml:space="preserve">kb Trees were </w:t>
      </w:r>
      <w:r w:rsidR="00002668">
        <w:t xml:space="preserve">rooted and </w:t>
      </w:r>
      <w:r w:rsidR="00830CD5">
        <w:t xml:space="preserve">converted to ultrametric using </w:t>
      </w:r>
      <w:r w:rsidR="00830CD5">
        <w:rPr>
          <w:i/>
        </w:rPr>
        <w:t>chronopl</w:t>
      </w:r>
      <w:r w:rsidR="00830CD5">
        <w:t xml:space="preserve"> function from the </w:t>
      </w:r>
      <w:r w:rsidR="00830CD5">
        <w:rPr>
          <w:i/>
        </w:rPr>
        <w:t xml:space="preserve">ape </w:t>
      </w:r>
      <w:r w:rsidR="00830CD5">
        <w:t>R library</w:t>
      </w:r>
      <w:r w:rsidR="00053370">
        <w:t xml:space="preserve"> (</w:t>
      </w:r>
      <w:hyperlink r:id="rId10" w:history="1">
        <w:r w:rsidR="00053370" w:rsidRPr="00993D19">
          <w:rPr>
            <w:rStyle w:val="Hyperlink"/>
          </w:rPr>
          <w:t>http://cran.r-project.org</w:t>
        </w:r>
      </w:hyperlink>
      <w:r w:rsidR="00053370">
        <w:t xml:space="preserve"> </w:t>
      </w:r>
      <w:r w:rsidR="00830CD5">
        <w:fldChar w:fldCharType="begin"/>
      </w:r>
      <w:r w:rsidR="00053370">
        <w:instrText xml:space="preserve"> ADDIN EN.CITE &lt;EndNote&gt;&lt;Cite&gt;&lt;Author&gt;Paradis&lt;/Author&gt;&lt;Year&gt;2004&lt;/Year&gt;&lt;RecNum&gt;18&lt;/RecNum&gt;&lt;DisplayText&gt;[19]&lt;/DisplayText&gt;&lt;record&gt;&lt;rec-number&gt;18&lt;/rec-number&gt;&lt;foreign-keys&gt;&lt;key app="EN" db-id="f9vwasa0gexxtgertapp090cxeev902aawf5" timestamp="1427991612"&gt;18&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abbr-1&gt;Bioinformatics&lt;/abbr-1&gt;&lt;/periodical&gt;&lt;pages&gt;289-290&lt;/pages&gt;&lt;volume&gt;20&lt;/volume&gt;&lt;number&gt;2&lt;/number&gt;&lt;dates&gt;&lt;year&gt;2004&lt;/year&gt;&lt;pub-dates&gt;&lt;date&gt;January 22, 2004&lt;/date&gt;&lt;/pub-dates&gt;&lt;/dates&gt;&lt;urls&gt;&lt;related-urls&gt;&lt;url&gt;http://bioinformatics.oxfordjournals.org/content/20/2/289.abstract&lt;/url&gt;&lt;/related-urls&gt;&lt;/urls&gt;&lt;electronic-resource-num&gt;10.1093/bioinformatics/btg412&lt;/electronic-resource-num&gt;&lt;/record&gt;&lt;/Cite&gt;&lt;/EndNote&gt;</w:instrText>
      </w:r>
      <w:r w:rsidR="00830CD5">
        <w:fldChar w:fldCharType="separate"/>
      </w:r>
      <w:r w:rsidR="00053370">
        <w:rPr>
          <w:noProof/>
        </w:rPr>
        <w:t>[19]</w:t>
      </w:r>
      <w:r w:rsidR="00830CD5">
        <w:fldChar w:fldCharType="end"/>
      </w:r>
      <w:r w:rsidR="00053370">
        <w:t>)</w:t>
      </w:r>
      <w:r w:rsidR="00B93493">
        <w:t>;</w:t>
      </w:r>
      <w:r w:rsidR="00830CD5">
        <w:t xml:space="preserve"> default settings were used with </w:t>
      </w:r>
      <w:r w:rsidR="00830CD5" w:rsidRPr="00F515AD">
        <w:rPr>
          <w:rStyle w:val="QuoteChar"/>
        </w:rPr>
        <w:t>lambda=0</w:t>
      </w:r>
      <w:r w:rsidR="000951DD">
        <w:t>.</w:t>
      </w:r>
    </w:p>
    <w:p w14:paraId="41A23D3B" w14:textId="710BC7C6" w:rsidR="00A66750" w:rsidRPr="00394C0E" w:rsidRDefault="00A66750" w:rsidP="000951DD">
      <w:pPr>
        <w:rPr>
          <w:rFonts w:eastAsia="Times New Roman"/>
        </w:rPr>
      </w:pPr>
      <w:r>
        <w:tab/>
        <w:t xml:space="preserve">To exclude homoplasy as an explanation of the phylogenetic discordance observed among loci and windows, </w:t>
      </w:r>
      <w:r w:rsidRPr="00394C0E">
        <w:rPr>
          <w:rFonts w:eastAsia="Times New Roman"/>
        </w:rPr>
        <w:t>we plotted gene tree discordance against internode length and found that shorter internodes do exhibit more conflict</w:t>
      </w:r>
      <w:r>
        <w:rPr>
          <w:rFonts w:eastAsia="Times New Roman"/>
        </w:rPr>
        <w:t xml:space="preserve">, </w:t>
      </w:r>
      <w:r w:rsidRPr="00394C0E">
        <w:rPr>
          <w:rFonts w:eastAsia="Times New Roman"/>
        </w:rPr>
        <w:t xml:space="preserve">similar to the </w:t>
      </w:r>
      <w:r>
        <w:rPr>
          <w:rFonts w:eastAsia="Times New Roman"/>
        </w:rPr>
        <w:t xml:space="preserve">findings </w:t>
      </w:r>
      <w:r w:rsidRPr="00A66750">
        <w:rPr>
          <w:rFonts w:eastAsia="Times New Roman"/>
        </w:rPr>
        <w:t>of</w:t>
      </w:r>
      <w:r w:rsidR="00040D68">
        <w:rPr>
          <w:rFonts w:eastAsia="Times New Roman"/>
        </w:rPr>
        <w:t xml:space="preserve"> </w:t>
      </w:r>
      <w:r w:rsidR="00040D68">
        <w:rPr>
          <w:rFonts w:eastAsia="Times New Roman"/>
        </w:rPr>
        <w:fldChar w:fldCharType="begin"/>
      </w:r>
      <w:r w:rsidR="008574A6">
        <w:rPr>
          <w:rFonts w:eastAsia="Times New Roman"/>
        </w:rPr>
        <w:instrText xml:space="preserve"> ADDIN EN.CITE &lt;EndNote&gt;&lt;Cite&gt;&lt;Author&gt;Suh&lt;/Author&gt;&lt;Year&gt;2015&lt;/Year&gt;&lt;RecNum&gt;170&lt;/RecNum&gt;&lt;DisplayText&gt;[20]&lt;/DisplayText&gt;&lt;record&gt;&lt;rec-number&gt;170&lt;/rec-number&gt;&lt;foreign-keys&gt;&lt;key app="EN" db-id="f9vwasa0gexxtgertapp090cxeev902aawf5" timestamp="1447496946"&gt;170&lt;/key&gt;&lt;/foreign-keys&gt;&lt;ref-type name="Journal Article"&gt;17&lt;/ref-type&gt;&lt;contributors&gt;&lt;authors&gt;&lt;author&gt;Suh, Alexander&lt;/author&gt;&lt;author&gt;Smeds, Linnéa&lt;/author&gt;&lt;author&gt;Ellegren, Hans&lt;/author&gt;&lt;/authors&gt;&lt;/contributors&gt;&lt;titles&gt;&lt;title&gt;The dynamics of incomplete lineage sorting across the ancient adaptive radiation of Neoavian birds&lt;/title&gt;&lt;secondary-title&gt;PLoS Biology&lt;/secondary-title&gt;&lt;/titles&gt;&lt;periodical&gt;&lt;full-title&gt;PLoS Biology&lt;/full-title&gt;&lt;abbr-1&gt;PLoS Biol&lt;/abbr-1&gt;&lt;/periodical&gt;&lt;pages&gt;e1002224&lt;/pages&gt;&lt;volume&gt;13&lt;/volume&gt;&lt;number&gt;8&lt;/number&gt;&lt;dates&gt;&lt;year&gt;2015&lt;/year&gt;&lt;/dates&gt;&lt;publisher&gt;Public Library of Science&lt;/publisher&gt;&lt;urls&gt;&lt;related-urls&gt;&lt;url&gt;http://dx.doi.org/10.1371%2Fjournal.pbio.1002224&lt;/url&gt;&lt;/related-urls&gt;&lt;/urls&gt;&lt;electronic-resource-num&gt;10.1371/journal.pbio.1002224&lt;/electronic-resource-num&gt;&lt;/record&gt;&lt;/Cite&gt;&lt;/EndNote&gt;</w:instrText>
      </w:r>
      <w:r w:rsidR="00040D68">
        <w:rPr>
          <w:rFonts w:eastAsia="Times New Roman"/>
        </w:rPr>
        <w:fldChar w:fldCharType="separate"/>
      </w:r>
      <w:r w:rsidR="008574A6">
        <w:rPr>
          <w:rFonts w:eastAsia="Times New Roman"/>
          <w:noProof/>
        </w:rPr>
        <w:t>[20]</w:t>
      </w:r>
      <w:r w:rsidR="00040D68">
        <w:rPr>
          <w:rFonts w:eastAsia="Times New Roman"/>
        </w:rPr>
        <w:fldChar w:fldCharType="end"/>
      </w:r>
      <w:r w:rsidRPr="00A66750">
        <w:rPr>
          <w:rFonts w:eastAsia="Times New Roman"/>
        </w:rPr>
        <w:t xml:space="preserve">. </w:t>
      </w:r>
      <w:r w:rsidRPr="00394C0E">
        <w:rPr>
          <w:rFonts w:eastAsia="Times New Roman"/>
        </w:rPr>
        <w:t>This analysis suggests that homoplasy can be excluded as a major contributor to observed discordance, although it is unclear whether this analysis can distinguish the effect of introgression from ILS. Both of these processes are more likely to act when there are short internal branches.</w:t>
      </w:r>
    </w:p>
    <w:p w14:paraId="45C5A549" w14:textId="77777777" w:rsidR="00A66750" w:rsidRDefault="00A66750" w:rsidP="000951DD"/>
    <w:p w14:paraId="7FB149D2" w14:textId="3A99EF9E" w:rsidR="005E7D91" w:rsidRPr="00744EB7" w:rsidRDefault="001824CA" w:rsidP="005E7D91">
      <w:pPr>
        <w:pStyle w:val="Heading2"/>
      </w:pPr>
      <w:bookmarkStart w:id="10" w:name="_Toc438152010"/>
      <w:r>
        <w:t>3</w:t>
      </w:r>
      <w:r w:rsidR="005E7D91">
        <w:t>.</w:t>
      </w:r>
      <w:r>
        <w:t>2</w:t>
      </w:r>
      <w:r w:rsidR="005E7D91">
        <w:t xml:space="preserve">: </w:t>
      </w:r>
      <w:r w:rsidR="00744EB7">
        <w:t>H</w:t>
      </w:r>
      <w:r w:rsidR="00E26C57">
        <w:t>eterozygosity</w:t>
      </w:r>
      <w:r w:rsidR="00744EB7">
        <w:t xml:space="preserve"> and Pairwise </w:t>
      </w:r>
      <w:r w:rsidR="00744EB7" w:rsidRPr="00002668">
        <w:rPr>
          <w:i/>
        </w:rPr>
        <w:t>d</w:t>
      </w:r>
      <w:r w:rsidR="00744EB7" w:rsidRPr="00002668">
        <w:rPr>
          <w:vertAlign w:val="subscript"/>
        </w:rPr>
        <w:t>N</w:t>
      </w:r>
      <w:r w:rsidR="00744EB7">
        <w:t xml:space="preserve"> and </w:t>
      </w:r>
      <w:r w:rsidR="00744EB7" w:rsidRPr="00002668">
        <w:rPr>
          <w:i/>
        </w:rPr>
        <w:t>d</w:t>
      </w:r>
      <w:r w:rsidR="00744EB7" w:rsidRPr="00002668">
        <w:rPr>
          <w:vertAlign w:val="subscript"/>
        </w:rPr>
        <w:t>S</w:t>
      </w:r>
      <w:bookmarkEnd w:id="10"/>
    </w:p>
    <w:p w14:paraId="417CC7BB" w14:textId="3E8A57D7" w:rsidR="001824CA" w:rsidRDefault="00EA64B1" w:rsidP="005E7D91">
      <w:r>
        <w:tab/>
      </w:r>
      <w:r w:rsidR="00EC6E2D">
        <w:t>Using the HD alignme</w:t>
      </w:r>
      <w:r w:rsidR="000C3D61">
        <w:t>nt, genome-</w:t>
      </w:r>
      <w:r w:rsidR="00EC6E2D">
        <w:t xml:space="preserve">wide </w:t>
      </w:r>
      <w:r w:rsidR="00C54689">
        <w:t xml:space="preserve">levels </w:t>
      </w:r>
      <w:r w:rsidR="00EC6E2D">
        <w:t>of heterozygosity</w:t>
      </w:r>
      <w:r w:rsidR="00893311">
        <w:t xml:space="preserve"> </w:t>
      </w:r>
      <w:r w:rsidR="000C3D61">
        <w:t xml:space="preserve">were </w:t>
      </w:r>
      <w:r w:rsidR="00AF2F9B">
        <w:t>calculated for each</w:t>
      </w:r>
      <w:r w:rsidR="00893311">
        <w:t xml:space="preserve"> accession </w:t>
      </w:r>
      <w:r w:rsidR="00893311" w:rsidRPr="003B6D4F">
        <w:t>(</w:t>
      </w:r>
      <w:r w:rsidR="00480014">
        <w:t xml:space="preserve">S1 </w:t>
      </w:r>
      <w:r w:rsidR="005B2AB3" w:rsidRPr="005B2AB3">
        <w:t>Data 1.3</w:t>
      </w:r>
      <w:r w:rsidR="008D17F8" w:rsidRPr="003B6D4F">
        <w:t>).</w:t>
      </w:r>
      <w:r w:rsidR="008D17F8">
        <w:t xml:space="preserve"> </w:t>
      </w:r>
      <w:r w:rsidR="0096272E">
        <w:rPr>
          <w:rFonts w:eastAsia="Times New Roman"/>
        </w:rPr>
        <w:t>A</w:t>
      </w:r>
      <w:r w:rsidR="0096272E" w:rsidRPr="0096272E">
        <w:rPr>
          <w:rFonts w:eastAsia="Times New Roman"/>
        </w:rPr>
        <w:t xml:space="preserve">ll our transcripts in this analysis were reference-based mapped, </w:t>
      </w:r>
      <w:r w:rsidR="0096272E">
        <w:rPr>
          <w:rFonts w:eastAsia="Times New Roman"/>
        </w:rPr>
        <w:t xml:space="preserve">excluding all but very recent duplicates from our above analyses. However very recent gene </w:t>
      </w:r>
      <w:r w:rsidR="0096272E" w:rsidRPr="0096272E">
        <w:rPr>
          <w:rFonts w:eastAsia="Times New Roman"/>
        </w:rPr>
        <w:t xml:space="preserve">duplicates </w:t>
      </w:r>
      <w:r w:rsidR="0096272E">
        <w:rPr>
          <w:rFonts w:eastAsia="Times New Roman"/>
        </w:rPr>
        <w:t>that gave rise to closely related paralogs could</w:t>
      </w:r>
      <w:r w:rsidR="0096272E" w:rsidRPr="0096272E">
        <w:rPr>
          <w:rFonts w:eastAsia="Times New Roman"/>
        </w:rPr>
        <w:t xml:space="preserve"> influence our analyses </w:t>
      </w:r>
      <w:r w:rsidR="0096272E">
        <w:rPr>
          <w:rFonts w:eastAsia="Times New Roman"/>
        </w:rPr>
        <w:t xml:space="preserve">by producing </w:t>
      </w:r>
      <w:r w:rsidR="0096272E" w:rsidRPr="0096272E">
        <w:rPr>
          <w:rFonts w:eastAsia="Times New Roman"/>
        </w:rPr>
        <w:t xml:space="preserve">elevated estimates of heterozygosity at these recently duplicated loci. </w:t>
      </w:r>
      <w:r w:rsidR="00AA29A3">
        <w:t xml:space="preserve">In order to verify that our heterozygosity </w:t>
      </w:r>
      <w:r w:rsidR="00C54689">
        <w:t xml:space="preserve">estimates </w:t>
      </w:r>
      <w:r w:rsidR="00AA29A3">
        <w:t xml:space="preserve">were not driven by gene duplicates, </w:t>
      </w:r>
      <w:r w:rsidR="004F11E0">
        <w:t>w</w:t>
      </w:r>
      <w:r w:rsidR="00AF2F9B">
        <w:t>e also computed heterozygosity for a set of</w:t>
      </w:r>
      <w:r w:rsidR="00F70ADA">
        <w:t xml:space="preserve"> single-copy</w:t>
      </w:r>
      <w:r w:rsidR="00AF2F9B">
        <w:t xml:space="preserve"> </w:t>
      </w:r>
      <w:r w:rsidR="003402C8">
        <w:t xml:space="preserve">genes for which we could identify </w:t>
      </w:r>
      <w:r w:rsidR="00FE1F23">
        <w:t xml:space="preserve">single-copy </w:t>
      </w:r>
      <w:r w:rsidR="00AF2F9B">
        <w:t>orthologs</w:t>
      </w:r>
      <w:r w:rsidR="003402C8">
        <w:t xml:space="preserve"> in </w:t>
      </w:r>
      <w:r w:rsidR="003402C8" w:rsidRPr="00AA29A3">
        <w:rPr>
          <w:i/>
        </w:rPr>
        <w:t>Arabidopsis thaliana</w:t>
      </w:r>
      <w:r w:rsidR="00AF2F9B">
        <w:t xml:space="preserve">. </w:t>
      </w:r>
      <w:r w:rsidR="00EC6E2D">
        <w:t xml:space="preserve">A list of </w:t>
      </w:r>
      <w:r w:rsidR="00EC6E2D">
        <w:rPr>
          <w:i/>
        </w:rPr>
        <w:t xml:space="preserve">Arabidopsis thaliana </w:t>
      </w:r>
      <w:r w:rsidR="00EC6E2D">
        <w:t xml:space="preserve">gene IDs for 357 ultra-conserved orthologs (UCOs) was obtained from the </w:t>
      </w:r>
      <w:r w:rsidR="00EC6E2D" w:rsidRPr="0002128B">
        <w:rPr>
          <w:i/>
        </w:rPr>
        <w:t xml:space="preserve">Compositae </w:t>
      </w:r>
      <w:r w:rsidR="00EC6E2D">
        <w:t>Genome Project (</w:t>
      </w:r>
      <w:r w:rsidR="00EC6E2D" w:rsidRPr="00002668">
        <w:t>http://compgenomics.ucdavis.edu</w:t>
      </w:r>
      <w:r w:rsidR="00EC6E2D">
        <w:t xml:space="preserve">). Orthologous genes in the </w:t>
      </w:r>
      <w:r w:rsidR="00EC6E2D">
        <w:rPr>
          <w:i/>
        </w:rPr>
        <w:t xml:space="preserve">S. lycopersicum </w:t>
      </w:r>
      <w:r w:rsidR="00EC6E2D">
        <w:t xml:space="preserve">reference gene set were obtained by reciprocal best BLAST hit in the annotated ITAG2.4 reference genes. </w:t>
      </w:r>
      <w:r w:rsidR="00E26C57">
        <w:t xml:space="preserve">Of </w:t>
      </w:r>
      <w:r w:rsidR="003402C8">
        <w:t xml:space="preserve">the alignments of these </w:t>
      </w:r>
      <w:r w:rsidR="00E26C57">
        <w:t>357 genes, 312 genes had 100 or more nucleotide sites from which to estimate heterozygosity</w:t>
      </w:r>
      <w:r w:rsidR="00B43548">
        <w:t xml:space="preserve">. </w:t>
      </w:r>
      <w:r w:rsidR="00EA1CBF">
        <w:t>Levels of</w:t>
      </w:r>
      <w:r w:rsidR="002A435D">
        <w:t xml:space="preserve"> heterozygosity in UCOs are lower (as expected for a highly conserved gene set), but </w:t>
      </w:r>
      <w:r w:rsidR="00831D0B">
        <w:t xml:space="preserve">were </w:t>
      </w:r>
      <w:r w:rsidR="002A435D">
        <w:t>proportionate to the HD and genome wide estimates, indicat</w:t>
      </w:r>
      <w:r w:rsidR="00EA1CBF">
        <w:t>ing</w:t>
      </w:r>
      <w:r w:rsidR="002A435D">
        <w:t xml:space="preserve"> that </w:t>
      </w:r>
      <w:r w:rsidR="00EA1CBF">
        <w:t>pervasive</w:t>
      </w:r>
      <w:r w:rsidR="002A435D">
        <w:t xml:space="preserve"> gene duplication</w:t>
      </w:r>
      <w:r w:rsidR="00EA1CBF">
        <w:t xml:space="preserve"> does not explain estimates of heterozygosity</w:t>
      </w:r>
      <w:r w:rsidR="002A435D">
        <w:t xml:space="preserve"> f</w:t>
      </w:r>
      <w:r w:rsidR="00EA1CBF">
        <w:t>ro</w:t>
      </w:r>
      <w:r w:rsidR="002A435D">
        <w:t>m our RNA-Seq data.</w:t>
      </w:r>
      <w:r w:rsidR="00893CBB">
        <w:t xml:space="preserve"> More specifically, it shows that a particular </w:t>
      </w:r>
      <w:r w:rsidR="00893CBB">
        <w:lastRenderedPageBreak/>
        <w:t xml:space="preserve">lineage was not affected by an increased rate of gene duplication that would cause incorrect mapping and confound </w:t>
      </w:r>
      <w:r w:rsidR="00FF3FB4">
        <w:t>our estimates of within accession heterozygosity.</w:t>
      </w:r>
    </w:p>
    <w:p w14:paraId="022D3986" w14:textId="5C58ABF8" w:rsidR="00F42576" w:rsidRDefault="001824CA" w:rsidP="00F42576">
      <w:r>
        <w:rPr>
          <w:b/>
        </w:rPr>
        <w:tab/>
      </w:r>
      <w:r w:rsidR="002A435D">
        <w:t>For completeness, we estimated</w:t>
      </w:r>
      <w:r w:rsidR="009C633A">
        <w:t xml:space="preserve"> transcriptome-wide</w:t>
      </w:r>
      <w:r w:rsidR="002A435D">
        <w:t xml:space="preserve"> </w:t>
      </w:r>
      <w:r w:rsidR="00F42576" w:rsidRPr="00002668">
        <w:rPr>
          <w:i/>
        </w:rPr>
        <w:t>d</w:t>
      </w:r>
      <w:r w:rsidR="00F42576" w:rsidRPr="00002668">
        <w:rPr>
          <w:vertAlign w:val="subscript"/>
        </w:rPr>
        <w:t>N</w:t>
      </w:r>
      <w:r w:rsidR="00F42576">
        <w:t xml:space="preserve"> and </w:t>
      </w:r>
      <w:r w:rsidR="00F42576" w:rsidRPr="00002668">
        <w:rPr>
          <w:i/>
        </w:rPr>
        <w:t>d</w:t>
      </w:r>
      <w:r w:rsidR="00F42576" w:rsidRPr="00002668">
        <w:rPr>
          <w:vertAlign w:val="subscript"/>
        </w:rPr>
        <w:t>S</w:t>
      </w:r>
      <w:r w:rsidR="00F42576">
        <w:t xml:space="preserve"> values</w:t>
      </w:r>
      <w:r w:rsidR="009C633A">
        <w:t xml:space="preserve"> between all species pairs </w:t>
      </w:r>
      <w:r w:rsidR="00F42576">
        <w:t>(</w:t>
      </w:r>
      <w:r w:rsidR="00781430">
        <w:t xml:space="preserve">S1 </w:t>
      </w:r>
      <w:r w:rsidR="00F42576">
        <w:t xml:space="preserve">Data 1.4) </w:t>
      </w:r>
      <w:r w:rsidR="002A435D">
        <w:t>u</w:t>
      </w:r>
      <w:r w:rsidR="00F42576">
        <w:t xml:space="preserve">sing </w:t>
      </w:r>
      <w:r w:rsidR="002A435D">
        <w:t xml:space="preserve">standard methods. Using </w:t>
      </w:r>
      <w:r w:rsidR="00F42576">
        <w:t>PAML v.4.8</w:t>
      </w:r>
      <w:r w:rsidR="00464BC8">
        <w:t>a</w:t>
      </w:r>
      <w:r w:rsidR="00F42576">
        <w:t xml:space="preserve"> </w:t>
      </w:r>
      <w:r w:rsidR="00F42576">
        <w:fldChar w:fldCharType="begin"/>
      </w:r>
      <w:r w:rsidR="008574A6">
        <w:instrText xml:space="preserve"> ADDIN EN.CITE &lt;EndNote&gt;&lt;Cite&gt;&lt;Author&gt;Yang&lt;/Author&gt;&lt;Year&gt;2007&lt;/Year&gt;&lt;RecNum&gt;29&lt;/RecNum&gt;&lt;DisplayText&gt;[21]&lt;/DisplayText&gt;&lt;record&gt;&lt;rec-number&gt;29&lt;/rec-number&gt;&lt;foreign-keys&gt;&lt;key app="EN" db-id="f9vwasa0gexxtgertapp090cxeev902aawf5" timestamp="1429408714"&gt;29&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abbr-1&gt;Mol Biol Evol&lt;/abbr-1&gt;&lt;/periodical&gt;&lt;pages&gt;1586–1591&lt;/pages&gt;&lt;volume&gt;24&lt;/volume&gt;&lt;number&gt;8&lt;/number&gt;&lt;dates&gt;&lt;year&gt;2007&lt;/year&gt;&lt;pub-dates&gt;&lt;date&gt;August 1, 2007&lt;/date&gt;&lt;/pub-dates&gt;&lt;/dates&gt;&lt;urls&gt;&lt;related-urls&gt;&lt;url&gt;http://mbe.oxfordjournals.org/content/24/8/1586.abstract&lt;/url&gt;&lt;/related-urls&gt;&lt;/urls&gt;&lt;electronic-resource-num&gt;10.1093/molbev/msm088&lt;/electronic-resource-num&gt;&lt;/record&gt;&lt;/Cite&gt;&lt;/EndNote&gt;</w:instrText>
      </w:r>
      <w:r w:rsidR="00F42576">
        <w:fldChar w:fldCharType="separate"/>
      </w:r>
      <w:r w:rsidR="008574A6">
        <w:rPr>
          <w:noProof/>
        </w:rPr>
        <w:t>[21]</w:t>
      </w:r>
      <w:r w:rsidR="00F42576">
        <w:fldChar w:fldCharType="end"/>
      </w:r>
      <w:r w:rsidR="002A435D">
        <w:t xml:space="preserve">, </w:t>
      </w:r>
      <w:r w:rsidR="009C633A">
        <w:t>these</w:t>
      </w:r>
      <w:r w:rsidR="002A435D" w:rsidRPr="002A435D">
        <w:rPr>
          <w:i/>
        </w:rPr>
        <w:t xml:space="preserve"> </w:t>
      </w:r>
      <w:r w:rsidR="002A435D" w:rsidRPr="00002668">
        <w:rPr>
          <w:i/>
        </w:rPr>
        <w:t>d</w:t>
      </w:r>
      <w:r w:rsidR="002A435D" w:rsidRPr="00002668">
        <w:rPr>
          <w:vertAlign w:val="subscript"/>
        </w:rPr>
        <w:t>N</w:t>
      </w:r>
      <w:r w:rsidR="002A435D">
        <w:t xml:space="preserve"> and </w:t>
      </w:r>
      <w:r w:rsidR="002A435D" w:rsidRPr="00002668">
        <w:rPr>
          <w:i/>
        </w:rPr>
        <w:t>d</w:t>
      </w:r>
      <w:r w:rsidR="002A435D" w:rsidRPr="00002668">
        <w:rPr>
          <w:vertAlign w:val="subscript"/>
        </w:rPr>
        <w:t>S</w:t>
      </w:r>
      <w:r w:rsidR="002A435D">
        <w:t xml:space="preserve"> pairwise values were calculated</w:t>
      </w:r>
      <w:r w:rsidR="00F42576">
        <w:t xml:space="preserve"> from the HQ alignment</w:t>
      </w:r>
      <w:r w:rsidR="002A435D">
        <w:t xml:space="preserve"> using </w:t>
      </w:r>
      <w:r w:rsidR="00F42576">
        <w:t xml:space="preserve">ITAG v.2.4 reference annotated gene boundaries. </w:t>
      </w:r>
    </w:p>
    <w:p w14:paraId="0979273E" w14:textId="58819CAA" w:rsidR="001824CA" w:rsidRDefault="001824CA" w:rsidP="005E7D91">
      <w:r>
        <w:tab/>
      </w:r>
    </w:p>
    <w:p w14:paraId="66DD7FFE" w14:textId="50CA3344" w:rsidR="001824CA" w:rsidRDefault="001824CA" w:rsidP="001824CA">
      <w:pPr>
        <w:pStyle w:val="Heading2"/>
      </w:pPr>
      <w:bookmarkStart w:id="11" w:name="_Toc438152011"/>
      <w:r>
        <w:t>3.3: Divergence times</w:t>
      </w:r>
      <w:bookmarkEnd w:id="11"/>
    </w:p>
    <w:p w14:paraId="38D78EF6" w14:textId="239B99B1" w:rsidR="00CB4F9F" w:rsidRPr="007D3D5F" w:rsidRDefault="00CB4F9F" w:rsidP="00CB4F9F">
      <w:pPr>
        <w:ind w:firstLine="720"/>
      </w:pPr>
      <w:r>
        <w:t>To estimate dates of divergence (Fig 2</w:t>
      </w:r>
      <w:r w:rsidR="00AA68E7" w:rsidRPr="00580650">
        <w:t>A</w:t>
      </w:r>
      <w:r>
        <w:t>),</w:t>
      </w:r>
      <w:r w:rsidR="00CF46B3">
        <w:t xml:space="preserve"> </w:t>
      </w:r>
      <w:r w:rsidR="006C3668">
        <w:t xml:space="preserve">we used </w:t>
      </w:r>
      <w:r w:rsidR="006C3668">
        <w:rPr>
          <w:i/>
        </w:rPr>
        <w:t>r8s</w:t>
      </w:r>
      <w:r w:rsidR="006C3668">
        <w:t xml:space="preserve"> </w:t>
      </w:r>
      <w:r w:rsidR="006C3668">
        <w:fldChar w:fldCharType="begin"/>
      </w:r>
      <w:r w:rsidR="008574A6">
        <w:instrText xml:space="preserve"> ADDIN EN.CITE &lt;EndNote&gt;&lt;Cite&gt;&lt;Author&gt;Sanderson&lt;/Author&gt;&lt;Year&gt;2003&lt;/Year&gt;&lt;RecNum&gt;23&lt;/RecNum&gt;&lt;DisplayText&gt;[22]&lt;/DisplayText&gt;&lt;record&gt;&lt;rec-number&gt;23&lt;/rec-number&gt;&lt;foreign-keys&gt;&lt;key app="EN" db-id="f9vwasa0gexxtgertapp090cxeev902aawf5" timestamp="1428732381"&gt;23&lt;/key&gt;&lt;/foreign-keys&gt;&lt;ref-type name="Journal Article"&gt;17&lt;/ref-type&gt;&lt;contributors&gt;&lt;authors&gt;&lt;author&gt;Sanderson, Michael J.&lt;/author&gt;&lt;/authors&gt;&lt;/contributors&gt;&lt;titles&gt;&lt;title&gt;r8s: inferring absolute rates of molecular evolution and divergence times in the absence of a molecular clock&lt;/title&gt;&lt;secondary-title&gt;Bioinformatics&lt;/secondary-title&gt;&lt;/titles&gt;&lt;periodical&gt;&lt;full-title&gt;Bioinformatics&lt;/full-title&gt;&lt;abbr-1&gt;Bioinformatics&lt;/abbr-1&gt;&lt;/periodical&gt;&lt;pages&gt;301–302&lt;/pages&gt;&lt;volume&gt;19&lt;/volume&gt;&lt;number&gt;2&lt;/number&gt;&lt;dates&gt;&lt;year&gt;2003&lt;/year&gt;&lt;pub-dates&gt;&lt;date&gt;January 22, 2003&lt;/date&gt;&lt;/pub-dates&gt;&lt;/dates&gt;&lt;urls&gt;&lt;related-urls&gt;&lt;url&gt;http://bioinformatics.oxfordjournals.org/content/19/2/301.abstract&lt;/url&gt;&lt;/related-urls&gt;&lt;/urls&gt;&lt;electronic-resource-num&gt;10.1093/bioinformatics/19.2.301&lt;/electronic-resource-num&gt;&lt;/record&gt;&lt;/Cite&gt;&lt;/EndNote&gt;</w:instrText>
      </w:r>
      <w:r w:rsidR="006C3668">
        <w:fldChar w:fldCharType="separate"/>
      </w:r>
      <w:r w:rsidR="008574A6">
        <w:rPr>
          <w:noProof/>
        </w:rPr>
        <w:t>[22]</w:t>
      </w:r>
      <w:r w:rsidR="006C3668">
        <w:fldChar w:fldCharType="end"/>
      </w:r>
      <w:r w:rsidR="007643ED">
        <w:t xml:space="preserve"> to infer an ultrametric, molecular clock </w:t>
      </w:r>
      <w:r w:rsidR="006C3668">
        <w:t xml:space="preserve">tree from </w:t>
      </w:r>
      <w:r>
        <w:t xml:space="preserve">the </w:t>
      </w:r>
      <w:r w:rsidR="006C3668">
        <w:t xml:space="preserve">RAxML </w:t>
      </w:r>
      <w:r w:rsidR="00740500">
        <w:t>transcriptome</w:t>
      </w:r>
      <w:r>
        <w:t xml:space="preserve">-wide </w:t>
      </w:r>
      <w:r w:rsidR="006C3668">
        <w:t xml:space="preserve">concatenated phylogeny </w:t>
      </w:r>
      <w:r w:rsidR="00E8643B">
        <w:t>using the Penalized Likelihood method</w:t>
      </w:r>
      <w:r w:rsidR="00AB0B94">
        <w:t xml:space="preserve">.  </w:t>
      </w:r>
      <w:r>
        <w:t xml:space="preserve">Times were calibrated using two fixed date estimates. First, the divergence of </w:t>
      </w:r>
      <w:r>
        <w:rPr>
          <w:i/>
        </w:rPr>
        <w:t>S. sitiens</w:t>
      </w:r>
      <w:r>
        <w:t xml:space="preserve"> and </w:t>
      </w:r>
      <w:r>
        <w:rPr>
          <w:i/>
        </w:rPr>
        <w:t>S.</w:t>
      </w:r>
      <w:r w:rsidR="008C42BA">
        <w:rPr>
          <w:i/>
        </w:rPr>
        <w:t xml:space="preserve"> </w:t>
      </w:r>
      <w:r>
        <w:rPr>
          <w:i/>
        </w:rPr>
        <w:t>lycopersicoides</w:t>
      </w:r>
      <w:r>
        <w:t xml:space="preserve"> was fixed at 1.81 Ma </w:t>
      </w:r>
      <w:r>
        <w:fldChar w:fldCharType="begin"/>
      </w:r>
      <w:r w:rsidR="008574A6">
        <w:instrText xml:space="preserve"> ADDIN EN.CITE &lt;EndNote&gt;&lt;Cite&gt;&lt;Author&gt;Sarkinen&lt;/Author&gt;&lt;Year&gt;2013&lt;/Year&gt;&lt;RecNum&gt;24&lt;/RecNum&gt;&lt;DisplayText&gt;[23]&lt;/DisplayText&gt;&lt;record&gt;&lt;rec-number&gt;24&lt;/rec-number&gt;&lt;foreign-keys&gt;&lt;key app="EN" db-id="f9vwasa0gexxtgertapp090cxeev902aawf5" timestamp="1428810886"&gt;24&lt;/key&gt;&lt;/foreign-keys&gt;&lt;ref-type name="Journal Article"&gt;17&lt;/ref-type&gt;&lt;contributors&gt;&lt;authors&gt;&lt;author&gt;Särkinen, Tiina&lt;/author&gt;&lt;author&gt;Bohs, Lynn&lt;/author&gt;&lt;author&gt;Olmstead, Richard&lt;/author&gt;&lt;author&gt;Knapp, Sandra&lt;/author&gt;&lt;/authors&gt;&lt;/contributors&gt;&lt;titles&gt;&lt;title&gt;A phylogenetic framework for evolutionary study of the nightshades (Solanaceae): a dated 1000-tip tree&lt;/title&gt;&lt;secondary-title&gt;BMC Evolutionary Biology&lt;/secondary-title&gt;&lt;/titles&gt;&lt;periodical&gt;&lt;full-title&gt;BMC Evolutionary Biology&lt;/full-title&gt;&lt;abbr-1&gt;BMC Evol Biol&lt;/abbr-1&gt;&lt;/periodical&gt;&lt;pages&gt;214&lt;/pages&gt;&lt;volume&gt;13&lt;/volume&gt;&lt;number&gt;1&lt;/number&gt;&lt;dates&gt;&lt;year&gt;2013&lt;/year&gt;&lt;/dates&gt;&lt;isbn&gt;1471-2148&lt;/isbn&gt;&lt;urls&gt;&lt;related-urls&gt;&lt;url&gt;http://www.biomedcentral.com/1471-2148/13/214&lt;/url&gt;&lt;/related-urls&gt;&lt;/urls&gt;&lt;electronic-resource-num&gt;10.1186/1471-2148-13-214&lt;/electronic-resource-num&gt;&lt;/record&gt;&lt;/Cite&gt;&lt;/EndNote&gt;</w:instrText>
      </w:r>
      <w:r>
        <w:fldChar w:fldCharType="separate"/>
      </w:r>
      <w:r w:rsidR="008574A6">
        <w:rPr>
          <w:noProof/>
        </w:rPr>
        <w:t>[23]</w:t>
      </w:r>
      <w:r>
        <w:fldChar w:fldCharType="end"/>
      </w:r>
      <w:r>
        <w:t xml:space="preserve">. Second, </w:t>
      </w:r>
      <w:r w:rsidR="00B94FBA">
        <w:t xml:space="preserve">because there </w:t>
      </w:r>
      <w:r w:rsidR="00B35778">
        <w:t>are</w:t>
      </w:r>
      <w:r w:rsidR="00B94FBA">
        <w:t xml:space="preserve"> no </w:t>
      </w:r>
      <w:r w:rsidR="00B35778">
        <w:t xml:space="preserve">reliable </w:t>
      </w:r>
      <w:r w:rsidR="00B94FBA">
        <w:t>estimate</w:t>
      </w:r>
      <w:r w:rsidR="00B35778">
        <w:t>s</w:t>
      </w:r>
      <w:r w:rsidR="00B94FBA">
        <w:t xml:space="preserve"> of substitution rate or generations-per-year in this group, we used </w:t>
      </w:r>
      <w:r w:rsidR="00B35778">
        <w:t>the estimate</w:t>
      </w:r>
      <w:r w:rsidR="00222631">
        <w:t>d</w:t>
      </w:r>
      <w:r w:rsidR="00B94FBA">
        <w:t xml:space="preserve"> time of divergence </w:t>
      </w:r>
      <w:r w:rsidR="00053370">
        <w:t>(</w:t>
      </w:r>
      <w:r w:rsidR="00053370" w:rsidRPr="00053370">
        <w:t xml:space="preserve">8 Ma; </w:t>
      </w:r>
      <w:r w:rsidR="006645DC">
        <w:fldChar w:fldCharType="begin"/>
      </w:r>
      <w:r w:rsidR="00053370">
        <w:instrText xml:space="preserve"> ADDIN EN.CITE &lt;EndNote&gt;&lt;Cite&gt;&lt;Author&gt;Särkinen&lt;/Author&gt;&lt;Year&gt;2013&lt;/Year&gt;&lt;RecNum&gt;24&lt;/RecNum&gt;&lt;DisplayText&gt;[23]&lt;/DisplayText&gt;&lt;record&gt;&lt;rec-number&gt;24&lt;/rec-number&gt;&lt;foreign-keys&gt;&lt;key app="EN" db-id="f9vwasa0gexxtgertapp090cxeev902aawf5" timestamp="1428810886"&gt;24&lt;/key&gt;&lt;/foreign-keys&gt;&lt;ref-type name="Journal Article"&gt;17&lt;/ref-type&gt;&lt;contributors&gt;&lt;authors&gt;&lt;author&gt;Särkinen, Tiina&lt;/author&gt;&lt;author&gt;Bohs, Lynn&lt;/author&gt;&lt;author&gt;Olmstead, Richard&lt;/author&gt;&lt;author&gt;Knapp, Sandra&lt;/author&gt;&lt;/authors&gt;&lt;/contributors&gt;&lt;titles&gt;&lt;title&gt;A phylogenetic framework for evolutionary study of the nightshades (Solanaceae): a dated 1000-tip tree&lt;/title&gt;&lt;secondary-title&gt;BMC Evolutionary Biology&lt;/secondary-title&gt;&lt;/titles&gt;&lt;periodical&gt;&lt;full-title&gt;BMC Evolutionary Biology&lt;/full-title&gt;&lt;abbr-1&gt;BMC Evol Biol&lt;/abbr-1&gt;&lt;/periodical&gt;&lt;pages&gt;214&lt;/pages&gt;&lt;volume&gt;13&lt;/volume&gt;&lt;number&gt;1&lt;/number&gt;&lt;dates&gt;&lt;year&gt;2013&lt;/year&gt;&lt;/dates&gt;&lt;isbn&gt;1471-2148&lt;/isbn&gt;&lt;urls&gt;&lt;related-urls&gt;&lt;url&gt;http://www.biomedcentral.com/1471-2148/13/214&lt;/url&gt;&lt;/related-urls&gt;&lt;/urls&gt;&lt;electronic-resource-num&gt;10.1186/1471-2148-13-214&lt;/electronic-resource-num&gt;&lt;/record&gt;&lt;/Cite&gt;&lt;/EndNote&gt;</w:instrText>
      </w:r>
      <w:r w:rsidR="006645DC">
        <w:fldChar w:fldCharType="separate"/>
      </w:r>
      <w:r w:rsidR="00053370">
        <w:rPr>
          <w:noProof/>
        </w:rPr>
        <w:t>[23]</w:t>
      </w:r>
      <w:r w:rsidR="006645DC">
        <w:fldChar w:fldCharType="end"/>
      </w:r>
      <w:r w:rsidR="00053370">
        <w:t>)</w:t>
      </w:r>
      <w:r w:rsidR="006645DC">
        <w:t xml:space="preserve"> </w:t>
      </w:r>
      <w:r w:rsidR="00B94FBA">
        <w:t>and percent sequence divergence</w:t>
      </w:r>
      <w:r w:rsidR="00B35778">
        <w:t xml:space="preserve"> </w:t>
      </w:r>
      <w:r w:rsidR="00053370">
        <w:t>(8.7%;</w:t>
      </w:r>
      <w:r w:rsidR="00053370" w:rsidRPr="00053370">
        <w:t xml:space="preserve"> </w:t>
      </w:r>
      <w:r w:rsidR="00B35778">
        <w:fldChar w:fldCharType="begin"/>
      </w:r>
      <w:r w:rsidR="00053370">
        <w:instrText xml:space="preserve"> ADDIN EN.CITE &lt;EndNote&gt;&lt;Cite&gt;&lt;Author&gt;The Tomato Genome Consortium&lt;/Author&gt;&lt;Year&gt;2012&lt;/Year&gt;&lt;RecNum&gt;6&lt;/RecNum&gt;&lt;DisplayText&gt;[24]&lt;/DisplayText&gt;&lt;record&gt;&lt;rec-number&gt;6&lt;/rec-number&gt;&lt;foreign-keys&gt;&lt;key app="EN" db-id="f9vwasa0gexxtgertapp090cxeev902aawf5" timestamp="1427322005"&gt;6&lt;/key&gt;&lt;/foreign-keys&gt;&lt;ref-type name="Journal Article"&gt;17&lt;/ref-type&gt;&lt;contributors&gt;&lt;authors&gt;&lt;author&gt;The Tomato Genome Consortium,&lt;/author&gt;&lt;/authors&gt;&lt;/contributors&gt;&lt;titles&gt;&lt;title&gt;The tomato genome sequence provides insights into fleshy fruit evolution&lt;/title&gt;&lt;secondary-title&gt;Nature&lt;/secondary-title&gt;&lt;/titles&gt;&lt;periodical&gt;&lt;full-title&gt;Nature&lt;/full-title&gt;&lt;abbr-1&gt;Nature&lt;/abbr-1&gt;&lt;/periodical&gt;&lt;pages&gt;635–641&lt;/pages&gt;&lt;volume&gt;485&lt;/volume&gt;&lt;number&gt;7400&lt;/number&gt;&lt;dates&gt;&lt;year&gt;2012&lt;/year&gt;&lt;pub-dates&gt;&lt;date&gt;05/31/print&lt;/date&gt;&lt;/pub-dates&gt;&lt;/dates&gt;&lt;publisher&gt;Nature Publishing Group, a division of Macmillan Publishers Limited. All Rights Reserved.&lt;/publisher&gt;&lt;isbn&gt;0028-0836&lt;/isbn&gt;&lt;work-type&gt;10.1038/nature11119&lt;/work-type&gt;&lt;urls&gt;&lt;related-urls&gt;&lt;url&gt;http://dx.doi.org/10.1038/nature11119&lt;/url&gt;&lt;/related-urls&gt;&lt;/urls&gt;&lt;electronic-resource-num&gt;10.1038/nature11119&lt;/electronic-resource-num&gt;&lt;/record&gt;&lt;/Cite&gt;&lt;/EndNote&gt;</w:instrText>
      </w:r>
      <w:r w:rsidR="00B35778">
        <w:fldChar w:fldCharType="separate"/>
      </w:r>
      <w:r w:rsidR="00053370">
        <w:rPr>
          <w:noProof/>
        </w:rPr>
        <w:t>[24]</w:t>
      </w:r>
      <w:r w:rsidR="00B35778">
        <w:fldChar w:fldCharType="end"/>
      </w:r>
      <w:r w:rsidR="00053370">
        <w:t>)</w:t>
      </w:r>
      <w:r w:rsidR="00B94FBA">
        <w:t xml:space="preserve"> between potato and tomato</w:t>
      </w:r>
      <w:r w:rsidR="00B35778">
        <w:t xml:space="preserve"> to calibrate the timing of divergence </w:t>
      </w:r>
      <w:r w:rsidR="00222631">
        <w:t>of</w:t>
      </w:r>
      <w:r w:rsidR="00B35778">
        <w:t xml:space="preserve"> </w:t>
      </w:r>
      <w:r>
        <w:t xml:space="preserve">the </w:t>
      </w:r>
      <w:r w:rsidR="00781430">
        <w:t xml:space="preserve">self incompatible </w:t>
      </w:r>
      <w:r>
        <w:t xml:space="preserve">lineages in the </w:t>
      </w:r>
      <w:r w:rsidR="008C42BA">
        <w:t>Hirsutum</w:t>
      </w:r>
      <w:r>
        <w:t xml:space="preserve"> group (</w:t>
      </w:r>
      <w:r>
        <w:rPr>
          <w:i/>
        </w:rPr>
        <w:t>hab</w:t>
      </w:r>
      <w:r>
        <w:t xml:space="preserve">-1777, and </w:t>
      </w:r>
      <w:r>
        <w:rPr>
          <w:i/>
        </w:rPr>
        <w:t>pen</w:t>
      </w:r>
      <w:r w:rsidR="00CD705F">
        <w:t xml:space="preserve">-3778) </w:t>
      </w:r>
      <w:r>
        <w:t xml:space="preserve">from all </w:t>
      </w:r>
      <w:r w:rsidR="00EA2EF2">
        <w:t xml:space="preserve">other </w:t>
      </w:r>
      <w:r>
        <w:t>non-Hirsutum group, non-domesticated accessions</w:t>
      </w:r>
      <w:r w:rsidR="00EA2EF2">
        <w:t xml:space="preserve"> of tomato species</w:t>
      </w:r>
      <w:r>
        <w:t xml:space="preserve">. </w:t>
      </w:r>
      <w:r w:rsidR="00222631">
        <w:t xml:space="preserve">Using these numbers, </w:t>
      </w:r>
      <w:r>
        <w:t xml:space="preserve">we </w:t>
      </w:r>
      <w:r w:rsidR="005C297C">
        <w:t xml:space="preserve">then </w:t>
      </w:r>
      <w:r>
        <w:t>estimate</w:t>
      </w:r>
      <w:r w:rsidR="006C3668">
        <w:t>d the divergence of the ancestral</w:t>
      </w:r>
      <w:r>
        <w:t xml:space="preserve"> </w:t>
      </w:r>
      <w:r>
        <w:rPr>
          <w:i/>
        </w:rPr>
        <w:t>S. pennellii</w:t>
      </w:r>
      <w:r>
        <w:t xml:space="preserve"> and </w:t>
      </w:r>
      <w:r>
        <w:rPr>
          <w:i/>
        </w:rPr>
        <w:t>S. habrochaites</w:t>
      </w:r>
      <w:r w:rsidR="006C3668">
        <w:t xml:space="preserve"> lineage </w:t>
      </w:r>
      <w:r w:rsidR="008C42BA">
        <w:t>from the remainder of section</w:t>
      </w:r>
      <w:r>
        <w:t xml:space="preserve"> </w:t>
      </w:r>
      <w:r>
        <w:rPr>
          <w:i/>
        </w:rPr>
        <w:t>Lycopersicon</w:t>
      </w:r>
      <w:r>
        <w:t xml:space="preserve"> at </w:t>
      </w:r>
      <w:r w:rsidR="007D3D5F">
        <w:t>2.48 Ma</w:t>
      </w:r>
      <w:r>
        <w:t xml:space="preserve">. </w:t>
      </w:r>
    </w:p>
    <w:p w14:paraId="21A6CCCC" w14:textId="2363EE8C" w:rsidR="001824CA" w:rsidRDefault="001824CA" w:rsidP="001824CA">
      <w:pPr>
        <w:ind w:firstLine="720"/>
      </w:pPr>
      <w:r>
        <w:t>Estimated divergence times (Fig 2</w:t>
      </w:r>
      <w:r w:rsidRPr="00580650">
        <w:t>A</w:t>
      </w:r>
      <w:r>
        <w:t xml:space="preserve">) indicate that sections </w:t>
      </w:r>
      <w:r>
        <w:rPr>
          <w:i/>
        </w:rPr>
        <w:t xml:space="preserve">Lycopersicon </w:t>
      </w:r>
      <w:r>
        <w:t xml:space="preserve">and </w:t>
      </w:r>
      <w:r>
        <w:rPr>
          <w:i/>
        </w:rPr>
        <w:t>Lycopersicoides</w:t>
      </w:r>
      <w:r>
        <w:t xml:space="preserve"> separated approximately 4.7 million years ago (Ma). Within </w:t>
      </w:r>
      <w:r>
        <w:rPr>
          <w:i/>
        </w:rPr>
        <w:t>Lycopersicon</w:t>
      </w:r>
      <w:r>
        <w:t>, the divergence of the Hirsutum group from the others is estimated at 2.48 Ma, followed closely by the Peruvianum group’s separation from the Esculentum + Arcanum lineage at approximately 1.89 Ma. The Esculentum and Arcanum groups are estimated to split at approximately 1.44 Ma. Therefore, we estimate that all four of the major groups of wild tomato were established within a short span of ~1 million years.</w:t>
      </w:r>
    </w:p>
    <w:p w14:paraId="101B9029" w14:textId="77777777" w:rsidR="00F42576" w:rsidRDefault="00F42576" w:rsidP="00F42576"/>
    <w:p w14:paraId="4B9E2C26" w14:textId="4BC34321" w:rsidR="00F42576" w:rsidRDefault="00F42576" w:rsidP="00F42576">
      <w:pPr>
        <w:pStyle w:val="Heading2"/>
      </w:pPr>
      <w:bookmarkStart w:id="12" w:name="_Toc438152012"/>
      <w:r>
        <w:t>3.4: Chloroplast and mitochondrial sequences</w:t>
      </w:r>
      <w:bookmarkEnd w:id="12"/>
    </w:p>
    <w:p w14:paraId="0E108F71" w14:textId="1CF333C3" w:rsidR="00F42576" w:rsidRPr="00973ACB" w:rsidRDefault="00F42576" w:rsidP="00F42576">
      <w:r>
        <w:tab/>
        <w:t xml:space="preserve">In addition to the nuclear genome, all RNA-Seq reads sets were mapped to the chloroplast genome (NCBI #NC_007898.3), and to the mitochondrial scaffolds. However, insertion of chloroplast and mitochondrial sequences in the nuclear genome are very common and dispersed throughout the tomato genome </w:t>
      </w:r>
      <w:r>
        <w:fldChar w:fldCharType="begin"/>
      </w:r>
      <w:r w:rsidR="008574A6">
        <w:instrText xml:space="preserve"> ADDIN EN.CITE &lt;EndNote&gt;&lt;Cite&gt;&lt;Author&gt;Consortium&lt;/Author&gt;&lt;Year&gt;2012&lt;/Year&gt;&lt;RecNum&gt;6&lt;/RecNum&gt;&lt;DisplayText&gt;[24]&lt;/DisplayText&gt;&lt;record&gt;&lt;rec-number&gt;6&lt;/rec-number&gt;&lt;foreign-keys&gt;&lt;key app="EN" db-id="f9vwasa0gexxtgertapp090cxeev902aawf5" timestamp="1427322005"&gt;6&lt;/key&gt;&lt;/foreign-keys&gt;&lt;ref-type name="Journal Article"&gt;17&lt;/ref-type&gt;&lt;contributors&gt;&lt;authors&gt;&lt;author&gt;The Tomato Genome Consortium,&lt;/author&gt;&lt;/authors&gt;&lt;/contributors&gt;&lt;titles&gt;&lt;title&gt;The tomato genome sequence provides insights into fleshy fruit evolution&lt;/title&gt;&lt;secondary-title&gt;Nature&lt;/secondary-title&gt;&lt;/titles&gt;&lt;periodical&gt;&lt;full-title&gt;Nature&lt;/full-title&gt;&lt;abbr-1&gt;Nature&lt;/abbr-1&gt;&lt;/periodical&gt;&lt;pages&gt;635–641&lt;/pages&gt;&lt;volume&gt;485&lt;/volume&gt;&lt;number&gt;7400&lt;/number&gt;&lt;dates&gt;&lt;year&gt;2012&lt;/year&gt;&lt;pub-dates&gt;&lt;date&gt;05/31/print&lt;/date&gt;&lt;/pub-dates&gt;&lt;/dates&gt;&lt;publisher&gt;Nature Publishing Group, a division of Macmillan Publishers Limited. All Rights Reserved.&lt;/publisher&gt;&lt;isbn&gt;0028-0836&lt;/isbn&gt;&lt;work-type&gt;10.1038/nature11119&lt;/work-type&gt;&lt;urls&gt;&lt;related-urls&gt;&lt;url&gt;http://dx.doi.org/10.1038/nature11119&lt;/url&gt;&lt;/related-urls&gt;&lt;/urls&gt;&lt;electronic-resource-num&gt;10.1038/nature11119&lt;/electronic-resource-num&gt;&lt;/record&gt;&lt;/Cite&gt;&lt;/EndNote&gt;</w:instrText>
      </w:r>
      <w:r>
        <w:fldChar w:fldCharType="separate"/>
      </w:r>
      <w:r w:rsidR="008574A6">
        <w:rPr>
          <w:noProof/>
        </w:rPr>
        <w:t>[24]</w:t>
      </w:r>
      <w:r>
        <w:fldChar w:fldCharType="end"/>
      </w:r>
      <w:r>
        <w:t>.  A BLAST search of the SL2.50 tomato reference genome revealed many insertions of sequences from both organelles, including ones of up to 65 kb (40%) of the chloroplast genome and up to 21 kb of the mitochondrial scaffolds (</w:t>
      </w:r>
      <w:r w:rsidR="00781430">
        <w:t xml:space="preserve">S1 </w:t>
      </w:r>
      <w:r w:rsidR="00805A0F">
        <w:t>Data 1.7</w:t>
      </w:r>
      <w:r>
        <w:t xml:space="preserve">). Given low </w:t>
      </w:r>
      <w:r w:rsidR="005C297C">
        <w:t xml:space="preserve">sequence </w:t>
      </w:r>
      <w:r>
        <w:t>divergence</w:t>
      </w:r>
      <w:r w:rsidR="005C297C">
        <w:t xml:space="preserve"> </w:t>
      </w:r>
      <w:r>
        <w:t xml:space="preserve">and with only transcriptome data, we were unable to confidently place </w:t>
      </w:r>
      <w:r w:rsidR="00CB3C22">
        <w:t xml:space="preserve">many of the </w:t>
      </w:r>
      <w:r>
        <w:t>RNA-Seq reads specifically in the organelle genomes instead of their nuclear copies. Therefore</w:t>
      </w:r>
      <w:r w:rsidR="00482BCD">
        <w:t>,</w:t>
      </w:r>
      <w:r w:rsidR="00D56099">
        <w:t xml:space="preserve"> </w:t>
      </w:r>
      <w:r>
        <w:t xml:space="preserve">organelle genomes </w:t>
      </w:r>
      <w:r w:rsidR="00D56099">
        <w:t>were not included in the phylogenetic reconstruction.</w:t>
      </w:r>
    </w:p>
    <w:p w14:paraId="7F0C7643" w14:textId="77777777" w:rsidR="001824CA" w:rsidRDefault="001824CA" w:rsidP="005E7D91"/>
    <w:p w14:paraId="285BB1D6" w14:textId="77777777" w:rsidR="00A85C62" w:rsidRDefault="00A85C62" w:rsidP="005E7D91"/>
    <w:p w14:paraId="26A9E97C" w14:textId="0BC6E49F" w:rsidR="001824CA" w:rsidRDefault="0072569C" w:rsidP="001824CA">
      <w:pPr>
        <w:pStyle w:val="Heading1"/>
      </w:pPr>
      <w:bookmarkStart w:id="13" w:name="_Toc438152013"/>
      <w:r>
        <w:t>S1 Text S</w:t>
      </w:r>
      <w:r w:rsidR="001824CA">
        <w:t>ection 4: Introgression analyses</w:t>
      </w:r>
      <w:bookmarkEnd w:id="13"/>
    </w:p>
    <w:p w14:paraId="061B54C9" w14:textId="77777777" w:rsidR="001824CA" w:rsidRDefault="001824CA" w:rsidP="001824CA">
      <w:pPr>
        <w:ind w:firstLine="720"/>
      </w:pPr>
    </w:p>
    <w:p w14:paraId="66D5E58C" w14:textId="14552B2C" w:rsidR="002E4BFE" w:rsidRDefault="001824CA" w:rsidP="001824CA">
      <w:r>
        <w:rPr>
          <w:b/>
        </w:rPr>
        <w:tab/>
      </w:r>
      <w:r>
        <w:t>As expected from the recent divergence and complex history of this clade,</w:t>
      </w:r>
      <w:r w:rsidRPr="00205A3D">
        <w:t xml:space="preserve"> </w:t>
      </w:r>
      <w:r>
        <w:t>w</w:t>
      </w:r>
      <w:r w:rsidRPr="00205A3D">
        <w:t>e observed a wide range of</w:t>
      </w:r>
      <w:r>
        <w:rPr>
          <w:b/>
        </w:rPr>
        <w:t xml:space="preserve"> </w:t>
      </w:r>
      <w:r>
        <w:t xml:space="preserve">genome-wide </w:t>
      </w:r>
      <w:r>
        <w:rPr>
          <w:i/>
        </w:rPr>
        <w:t>D</w:t>
      </w:r>
      <w:r>
        <w:t>-statistics, and large variation among lineages in the frequency of inferred introgression (</w:t>
      </w:r>
      <w:r w:rsidR="00781430">
        <w:t xml:space="preserve">S1 </w:t>
      </w:r>
      <w:r w:rsidR="00244150" w:rsidRPr="00244150">
        <w:t>Data 1.5</w:t>
      </w:r>
      <w:r>
        <w:t xml:space="preserve">). Phylogenies indicated that </w:t>
      </w:r>
      <w:r>
        <w:rPr>
          <w:i/>
        </w:rPr>
        <w:t>hua</w:t>
      </w:r>
      <w:r>
        <w:t xml:space="preserve">-1360, </w:t>
      </w:r>
      <w:r>
        <w:rPr>
          <w:i/>
        </w:rPr>
        <w:t>hua</w:t>
      </w:r>
      <w:r>
        <w:t xml:space="preserve">-1364, and </w:t>
      </w:r>
      <w:r>
        <w:rPr>
          <w:i/>
        </w:rPr>
        <w:t>per</w:t>
      </w:r>
      <w:r>
        <w:t>-2744 are reticulate for alleles from Esculentum and Peruvianum groups</w:t>
      </w:r>
      <w:r w:rsidR="009A167B">
        <w:t xml:space="preserve"> (</w:t>
      </w:r>
      <w:r w:rsidR="00D50DDE">
        <w:t xml:space="preserve">see </w:t>
      </w:r>
      <w:r w:rsidR="008C33F9">
        <w:t>S</w:t>
      </w:r>
      <w:r w:rsidR="00781430">
        <w:t>1 Text Section</w:t>
      </w:r>
      <w:r w:rsidR="008C33F9">
        <w:t xml:space="preserve"> </w:t>
      </w:r>
      <w:r w:rsidR="00D50DDE">
        <w:t>7.5</w:t>
      </w:r>
      <w:r w:rsidR="009A167B">
        <w:t>)</w:t>
      </w:r>
      <w:r>
        <w:t xml:space="preserve">. This was confirmed in the </w:t>
      </w:r>
      <w:r>
        <w:rPr>
          <w:i/>
        </w:rPr>
        <w:t>D-</w:t>
      </w:r>
      <w:r>
        <w:t xml:space="preserve">statistics; nearly all comparisons involving these accessions </w:t>
      </w:r>
      <w:r w:rsidR="002E4BFE">
        <w:t>exhibited</w:t>
      </w:r>
      <w:r>
        <w:t xml:space="preserve"> high and significant </w:t>
      </w:r>
      <w:r>
        <w:rPr>
          <w:i/>
        </w:rPr>
        <w:t>D</w:t>
      </w:r>
      <w:r>
        <w:t xml:space="preserve"> values.</w:t>
      </w:r>
      <w:r w:rsidR="002E4BFE">
        <w:t xml:space="preserve"> </w:t>
      </w:r>
      <w:r>
        <w:t xml:space="preserve">We also observed overall significant genome-wide </w:t>
      </w:r>
      <w:r>
        <w:rPr>
          <w:i/>
        </w:rPr>
        <w:t>D</w:t>
      </w:r>
      <w:r>
        <w:t xml:space="preserve">-values both for </w:t>
      </w:r>
      <w:r>
        <w:rPr>
          <w:i/>
        </w:rPr>
        <w:t>S. habrochaites</w:t>
      </w:r>
      <w:r>
        <w:t xml:space="preserve"> accessions relative to </w:t>
      </w:r>
      <w:r>
        <w:rPr>
          <w:i/>
        </w:rPr>
        <w:t>S. pennellii,</w:t>
      </w:r>
      <w:r>
        <w:t xml:space="preserve"> and for </w:t>
      </w:r>
      <w:r>
        <w:rPr>
          <w:i/>
        </w:rPr>
        <w:t>S. peruvianum/corneliomulleri</w:t>
      </w:r>
      <w:r>
        <w:t xml:space="preserve"> accessions relative to </w:t>
      </w:r>
      <w:r>
        <w:rPr>
          <w:i/>
        </w:rPr>
        <w:t>S. chilense</w:t>
      </w:r>
      <w:r w:rsidR="009A167B">
        <w:rPr>
          <w:i/>
        </w:rPr>
        <w:t>,</w:t>
      </w:r>
      <w:r>
        <w:t xml:space="preserve"> compared to all accessions in the Arcanum and Esculentum groups. These observations are indicative of the ancestral introgressions described previously. </w:t>
      </w:r>
    </w:p>
    <w:p w14:paraId="445B544D" w14:textId="27AAB9A3" w:rsidR="001824CA" w:rsidRPr="00E540DB" w:rsidRDefault="001824CA" w:rsidP="00BE3976">
      <w:pPr>
        <w:ind w:firstLine="720"/>
        <w:rPr>
          <w:i/>
        </w:rPr>
      </w:pPr>
      <w:r>
        <w:t xml:space="preserve">In addition to the genome-wide estimates, the window-based </w:t>
      </w:r>
      <w:r>
        <w:rPr>
          <w:i/>
        </w:rPr>
        <w:t>D</w:t>
      </w:r>
      <w:r>
        <w:t>-statistics revealed at least four examples of localized chromosomal introgressions between individual accessions. The most striking examples</w:t>
      </w:r>
      <w:r w:rsidR="002E4BFE">
        <w:t>,</w:t>
      </w:r>
      <w:r>
        <w:t xml:space="preserve"> involving two </w:t>
      </w:r>
      <w:r w:rsidR="002E4BFE">
        <w:t xml:space="preserve">different </w:t>
      </w:r>
      <w:r>
        <w:rPr>
          <w:i/>
        </w:rPr>
        <w:t>S. neorickii</w:t>
      </w:r>
      <w:r>
        <w:t xml:space="preserve"> accessions </w:t>
      </w:r>
      <w:r w:rsidR="002E4BFE">
        <w:t xml:space="preserve">with </w:t>
      </w:r>
      <w:r>
        <w:t xml:space="preserve">red-fruited (likely </w:t>
      </w:r>
      <w:r>
        <w:rPr>
          <w:i/>
        </w:rPr>
        <w:t>S. pimpinellifolium</w:t>
      </w:r>
      <w:r>
        <w:t xml:space="preserve">) </w:t>
      </w:r>
      <w:r>
        <w:lastRenderedPageBreak/>
        <w:t>donors</w:t>
      </w:r>
      <w:r w:rsidR="002E4BFE">
        <w:t>,</w:t>
      </w:r>
      <w:r>
        <w:t xml:space="preserve"> are discussed in the main text (Fig 4</w:t>
      </w:r>
      <w:r w:rsidRPr="00580650">
        <w:t>A</w:t>
      </w:r>
      <w:r>
        <w:t xml:space="preserve">). Other localized putative introgressions involve gene exchange between S. </w:t>
      </w:r>
      <w:r>
        <w:rPr>
          <w:i/>
        </w:rPr>
        <w:t xml:space="preserve">pimpinellifolium </w:t>
      </w:r>
      <w:r w:rsidR="002E4BFE">
        <w:t>and</w:t>
      </w:r>
      <w:r>
        <w:rPr>
          <w:i/>
        </w:rPr>
        <w:t xml:space="preserve"> </w:t>
      </w:r>
      <w:r w:rsidR="002E4BFE">
        <w:rPr>
          <w:i/>
        </w:rPr>
        <w:t xml:space="preserve">S. </w:t>
      </w:r>
      <w:r>
        <w:rPr>
          <w:i/>
        </w:rPr>
        <w:t>pennellii</w:t>
      </w:r>
      <w:r w:rsidR="002E4BFE">
        <w:rPr>
          <w:i/>
        </w:rPr>
        <w:t>,</w:t>
      </w:r>
      <w:r>
        <w:rPr>
          <w:i/>
        </w:rPr>
        <w:t xml:space="preserve"> </w:t>
      </w:r>
      <w:r>
        <w:t xml:space="preserve">and </w:t>
      </w:r>
      <w:r w:rsidR="002E4BFE">
        <w:t xml:space="preserve">between </w:t>
      </w:r>
      <w:r>
        <w:rPr>
          <w:i/>
        </w:rPr>
        <w:t>S. chilense</w:t>
      </w:r>
      <w:r>
        <w:t xml:space="preserve"> </w:t>
      </w:r>
      <w:r w:rsidR="00706C67">
        <w:t xml:space="preserve">and </w:t>
      </w:r>
      <w:r>
        <w:rPr>
          <w:i/>
        </w:rPr>
        <w:t>S. pennellii</w:t>
      </w:r>
      <w:r>
        <w:t xml:space="preserve"> (</w:t>
      </w:r>
      <w:r w:rsidR="00480014">
        <w:t>S5</w:t>
      </w:r>
      <w:r w:rsidR="00480014" w:rsidRPr="00580650">
        <w:t>B–C</w:t>
      </w:r>
      <w:r w:rsidR="00480014">
        <w:t xml:space="preserve"> </w:t>
      </w:r>
      <w:r>
        <w:t>Fig</w:t>
      </w:r>
      <w:r w:rsidRPr="00580650">
        <w:t>)</w:t>
      </w:r>
      <w:r>
        <w:t xml:space="preserve">. These </w:t>
      </w:r>
      <w:r w:rsidR="002B5E1A">
        <w:t xml:space="preserve">window-based </w:t>
      </w:r>
      <w:r w:rsidR="002B5E1A">
        <w:rPr>
          <w:i/>
        </w:rPr>
        <w:t>D</w:t>
      </w:r>
      <w:r w:rsidR="002B5E1A">
        <w:t xml:space="preserve">-statistic </w:t>
      </w:r>
      <w:r>
        <w:t xml:space="preserve">analyses also highlight the </w:t>
      </w:r>
      <w:r w:rsidR="002B5E1A">
        <w:t xml:space="preserve">extensive </w:t>
      </w:r>
      <w:r>
        <w:t xml:space="preserve">introgression </w:t>
      </w:r>
      <w:r w:rsidR="002B5E1A">
        <w:t xml:space="preserve">already noted (above) </w:t>
      </w:r>
      <w:r>
        <w:t xml:space="preserve">between </w:t>
      </w:r>
      <w:r>
        <w:rPr>
          <w:i/>
        </w:rPr>
        <w:t>cor</w:t>
      </w:r>
      <w:r>
        <w:t xml:space="preserve">-0107 and </w:t>
      </w:r>
      <w:r>
        <w:rPr>
          <w:i/>
        </w:rPr>
        <w:t>hua</w:t>
      </w:r>
      <w:r>
        <w:rPr>
          <w:i/>
        </w:rPr>
        <w:softHyphen/>
      </w:r>
      <w:r>
        <w:t>-1358, especially a large region on the long arm of chromosome 1 of ~ 5 Mb (</w:t>
      </w:r>
      <w:r w:rsidR="00480014">
        <w:t>S5</w:t>
      </w:r>
      <w:r w:rsidR="00480014" w:rsidRPr="00580650">
        <w:t>D</w:t>
      </w:r>
      <w:r w:rsidR="00480014">
        <w:t xml:space="preserve"> </w:t>
      </w:r>
      <w:r>
        <w:t xml:space="preserve">Fig). Nonetheless, the </w:t>
      </w:r>
      <w:r w:rsidR="002B5E1A">
        <w:t xml:space="preserve">overall </w:t>
      </w:r>
      <w:r>
        <w:t xml:space="preserve">scarcity of these small recent introgressions suggests that although species in this group can be readily hybridized artificially, introgression among wild tomato species </w:t>
      </w:r>
      <w:r>
        <w:rPr>
          <w:i/>
        </w:rPr>
        <w:t>in situ</w:t>
      </w:r>
      <w:r>
        <w:t xml:space="preserve"> m</w:t>
      </w:r>
      <w:r w:rsidR="00306042">
        <w:t>ight</w:t>
      </w:r>
      <w:r>
        <w:t xml:space="preserve"> be quite rare.</w:t>
      </w:r>
    </w:p>
    <w:p w14:paraId="20698F61" w14:textId="77777777" w:rsidR="001824CA" w:rsidRDefault="001824CA" w:rsidP="00893311"/>
    <w:p w14:paraId="6AEC7732" w14:textId="77777777" w:rsidR="001824CA" w:rsidRDefault="001824CA" w:rsidP="00893311"/>
    <w:p w14:paraId="61690F58" w14:textId="138CF62B" w:rsidR="001824CA" w:rsidRDefault="0072569C" w:rsidP="001824CA">
      <w:pPr>
        <w:pStyle w:val="Heading1"/>
      </w:pPr>
      <w:bookmarkStart w:id="14" w:name="_Toc438152014"/>
      <w:r>
        <w:t>S1 Text Section</w:t>
      </w:r>
      <w:r w:rsidR="001824CA">
        <w:t xml:space="preserve"> 5: Lineage-specific evolution analyses</w:t>
      </w:r>
      <w:bookmarkEnd w:id="14"/>
    </w:p>
    <w:p w14:paraId="5C931881" w14:textId="4E386B79" w:rsidR="009A6B4A" w:rsidRDefault="009A6B4A" w:rsidP="009A6B4A">
      <w:pPr>
        <w:pStyle w:val="Heading2"/>
      </w:pPr>
    </w:p>
    <w:p w14:paraId="121FFEE8" w14:textId="7A696F6C" w:rsidR="009A6B4A" w:rsidRPr="00794C42" w:rsidRDefault="009A6B4A" w:rsidP="00394C0E">
      <w:pPr>
        <w:ind w:firstLine="720"/>
      </w:pPr>
      <w:r>
        <w:t xml:space="preserve">The high levels of incompletely sorted ancestral variation and variability of the gene-by-gene phylogenies present a particular challenge </w:t>
      </w:r>
      <w:r w:rsidR="004739B5">
        <w:t>in</w:t>
      </w:r>
      <w:r>
        <w:t xml:space="preserve"> </w:t>
      </w:r>
      <w:r w:rsidR="004739B5">
        <w:t>identifying</w:t>
      </w:r>
      <w:r>
        <w:t xml:space="preserve"> lineage- or species-specific substitutions. We initially used a more conservative variant of a </w:t>
      </w:r>
      <w:r w:rsidRPr="005765AC">
        <w:rPr>
          <w:i/>
        </w:rPr>
        <w:t>d</w:t>
      </w:r>
      <w:r w:rsidRPr="005765AC">
        <w:rPr>
          <w:vertAlign w:val="subscript"/>
        </w:rPr>
        <w:t>N</w:t>
      </w:r>
      <w:r w:rsidRPr="005765AC">
        <w:t>/</w:t>
      </w:r>
      <w:r w:rsidRPr="005765AC">
        <w:rPr>
          <w:i/>
        </w:rPr>
        <w:t>d</w:t>
      </w:r>
      <w:r w:rsidRPr="005765AC">
        <w:rPr>
          <w:vertAlign w:val="subscript"/>
        </w:rPr>
        <w:t>S</w:t>
      </w:r>
      <w:r>
        <w:t xml:space="preserve"> test to infer which genes show high relative frequencies of nonsynonymous substitutions (and therefore are likely under positive selection) for the four well-supported subclades within </w:t>
      </w:r>
      <w:r>
        <w:rPr>
          <w:i/>
        </w:rPr>
        <w:t xml:space="preserve">Lycopersicon </w:t>
      </w:r>
      <w:r>
        <w:t>(Esculentum, Arcanum, Peruvianum, and Hirsutum groups), as well as some specific species</w:t>
      </w:r>
      <w:r w:rsidR="00882DB5">
        <w:t>.</w:t>
      </w:r>
      <w:r>
        <w:rPr>
          <w:i/>
        </w:rPr>
        <w:t xml:space="preserve"> </w:t>
      </w:r>
      <w:r w:rsidR="00882DB5">
        <w:t xml:space="preserve">For the four major groups (Esculentum, Arcanum, Peruvianum and Hirsutum) we evaluated evidence for positive selection using the branch-site test in PAML4.8a </w:t>
      </w:r>
      <w:r w:rsidR="00882DB5">
        <w:fldChar w:fldCharType="begin"/>
      </w:r>
      <w:r w:rsidR="00882DB5">
        <w:instrText xml:space="preserve"> ADDIN EN.CITE &lt;EndNote&gt;&lt;Cite&gt;&lt;Author&gt;Yang&lt;/Author&gt;&lt;Year&gt;2007&lt;/Year&gt;&lt;RecNum&gt;29&lt;/RecNum&gt;&lt;DisplayText&gt;[21]&lt;/DisplayText&gt;&lt;record&gt;&lt;rec-number&gt;29&lt;/rec-number&gt;&lt;foreign-keys&gt;&lt;key app="EN" db-id="f9vwasa0gexxtgertapp090cxeev902aawf5" timestamp="1429408714"&gt;29&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abbr-1&gt;Mol Biol Evol&lt;/abbr-1&gt;&lt;/periodical&gt;&lt;pages&gt;1586–1591&lt;/pages&gt;&lt;volume&gt;24&lt;/volume&gt;&lt;number&gt;8&lt;/number&gt;&lt;dates&gt;&lt;year&gt;2007&lt;/year&gt;&lt;pub-dates&gt;&lt;date&gt;August 1, 2007&lt;/date&gt;&lt;/pub-dates&gt;&lt;/dates&gt;&lt;urls&gt;&lt;related-urls&gt;&lt;url&gt;http://mbe.oxfordjournals.org/content/24/8/1586.abstract&lt;/url&gt;&lt;/related-urls&gt;&lt;/urls&gt;&lt;electronic-resource-num&gt;10.1093/molbev/msm088&lt;/electronic-resource-num&gt;&lt;/record&gt;&lt;/Cite&gt;&lt;/EndNote&gt;</w:instrText>
      </w:r>
      <w:r w:rsidR="00882DB5">
        <w:fldChar w:fldCharType="separate"/>
      </w:r>
      <w:r w:rsidR="00882DB5">
        <w:rPr>
          <w:noProof/>
        </w:rPr>
        <w:t>[21]</w:t>
      </w:r>
      <w:r w:rsidR="00882DB5">
        <w:fldChar w:fldCharType="end"/>
      </w:r>
      <w:r w:rsidR="00882DB5">
        <w:t xml:space="preserve"> (see main </w:t>
      </w:r>
      <w:r w:rsidR="00801014">
        <w:t xml:space="preserve">text Materials and </w:t>
      </w:r>
      <w:r w:rsidR="00882DB5">
        <w:t>Methods).</w:t>
      </w:r>
    </w:p>
    <w:p w14:paraId="2FA1CFD6" w14:textId="406BE99F" w:rsidR="009A6B4A" w:rsidRDefault="009A6B4A" w:rsidP="009A6B4A">
      <w:r>
        <w:tab/>
        <w:t xml:space="preserve">We tested for changes on the branch separating section </w:t>
      </w:r>
      <w:r>
        <w:rPr>
          <w:i/>
        </w:rPr>
        <w:t xml:space="preserve">Lycopersicon </w:t>
      </w:r>
      <w:r w:rsidRPr="004B2456">
        <w:rPr>
          <w:i/>
        </w:rPr>
        <w:t>vs.</w:t>
      </w:r>
      <w:r>
        <w:t xml:space="preserve"> section </w:t>
      </w:r>
      <w:r>
        <w:rPr>
          <w:i/>
        </w:rPr>
        <w:t>Lycopersicoides</w:t>
      </w:r>
      <w:r>
        <w:t xml:space="preserve"> and for all other samples against these groups/species: Esculentum group, Arcanum group, Peruvianum group, Hirsutum group, the Galápagos species, </w:t>
      </w:r>
      <w:r>
        <w:rPr>
          <w:i/>
        </w:rPr>
        <w:t>S. pennellii</w:t>
      </w:r>
      <w:r>
        <w:t xml:space="preserve">, </w:t>
      </w:r>
      <w:r>
        <w:rPr>
          <w:i/>
        </w:rPr>
        <w:t>S. habrochaites</w:t>
      </w:r>
      <w:r>
        <w:t>,</w:t>
      </w:r>
      <w:r>
        <w:rPr>
          <w:i/>
        </w:rPr>
        <w:t xml:space="preserve"> S. chilense</w:t>
      </w:r>
      <w:r>
        <w:t xml:space="preserve">, </w:t>
      </w:r>
      <w:r>
        <w:rPr>
          <w:i/>
        </w:rPr>
        <w:t>S. chmielewskii</w:t>
      </w:r>
      <w:r>
        <w:t xml:space="preserve">, and </w:t>
      </w:r>
      <w:r>
        <w:rPr>
          <w:i/>
        </w:rPr>
        <w:t>S. neorickii</w:t>
      </w:r>
      <w:r w:rsidR="00882DB5">
        <w:t xml:space="preserve"> (</w:t>
      </w:r>
      <w:r w:rsidR="00480014">
        <w:t xml:space="preserve">S1 </w:t>
      </w:r>
      <w:r w:rsidR="00882DB5">
        <w:t>Data 1.8</w:t>
      </w:r>
      <w:r w:rsidR="00480014">
        <w:t>–1.</w:t>
      </w:r>
      <w:r w:rsidR="00882DB5">
        <w:t>20).</w:t>
      </w:r>
    </w:p>
    <w:p w14:paraId="6DAF246C" w14:textId="394058E0" w:rsidR="009A6B4A" w:rsidRDefault="009A6B4A" w:rsidP="009A6B4A">
      <w:pPr>
        <w:ind w:firstLine="720"/>
      </w:pPr>
      <w:r>
        <w:t xml:space="preserve">Phylogenies for each 14-species gene alignment were then inferred using RAxML v.8.1.16 </w:t>
      </w:r>
      <w:r>
        <w:fldChar w:fldCharType="begin"/>
      </w:r>
      <w:r w:rsidR="00882DB5">
        <w:instrText xml:space="preserve"> ADDIN EN.CITE &lt;EndNote&gt;&lt;Cite&gt;&lt;Author&gt;Stamatakis&lt;/Author&gt;&lt;Year&gt;2014&lt;/Year&gt;&lt;RecNum&gt;3&lt;/RecNum&gt;&lt;DisplayText&gt;[11]&lt;/DisplayText&gt;&lt;record&gt;&lt;rec-number&gt;3&lt;/rec-number&gt;&lt;foreign-keys&gt;&lt;key app="EN" db-id="f9vwasa0gexxtgertapp090cxeev902aawf5" timestamp="1425995910"&gt;3&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abbr-1&gt;Bioinformatics&lt;/abbr-1&gt;&lt;/periodical&gt;&lt;pages&gt;1312–1313&lt;/pages&gt;&lt;volume&gt;30&lt;/volume&gt;&lt;number&gt;9&lt;/number&gt;&lt;dates&gt;&lt;year&gt;2014&lt;/year&gt;&lt;pub-dates&gt;&lt;date&gt;January 21, 2014&lt;/date&gt;&lt;/pub-dates&gt;&lt;/dates&gt;&lt;urls&gt;&lt;related-urls&gt;&lt;url&gt;http://bioinformatics.oxfordjournals.org/content/early/2014/01/21/bioinformatics.btu033.abstract&lt;/url&gt;&lt;/related-urls&gt;&lt;/urls&gt;&lt;electronic-resource-num&gt;10.1093/bioinformatics/btu033&lt;/electronic-resource-num&gt;&lt;/record&gt;&lt;/Cite&gt;&lt;/EndNote&gt;</w:instrText>
      </w:r>
      <w:r>
        <w:fldChar w:fldCharType="separate"/>
      </w:r>
      <w:r w:rsidR="00882DB5">
        <w:rPr>
          <w:noProof/>
        </w:rPr>
        <w:t>[11]</w:t>
      </w:r>
      <w:r>
        <w:fldChar w:fldCharType="end"/>
      </w:r>
      <w:r>
        <w:t xml:space="preserve"> using standard parameters and the GTR model.  For each of the four major groups (Esculentum, Arcanum, Peruvianum, Hirsutum), we verified in the gene tree that all accessions in the given group are a monophyletic clade (i.e., that the gene tree has an appropriate branch ancestral to the group being tested). If this ancestral branch was not present, the gene was not tested for that particular group. Otherwise, the ancestral branch was marked as the target “foreground” branch and tested using the branch-site test in PAML. The following control file parameters were used for the null test:</w:t>
      </w:r>
    </w:p>
    <w:p w14:paraId="3C0CDB79" w14:textId="77777777" w:rsidR="008574A6" w:rsidRPr="009417AA" w:rsidRDefault="008574A6" w:rsidP="00E27057">
      <w:pPr>
        <w:rPr>
          <w:i/>
        </w:rPr>
      </w:pPr>
    </w:p>
    <w:p w14:paraId="0C958CEE" w14:textId="5A4F3BF5" w:rsidR="00521925" w:rsidRDefault="00521925" w:rsidP="00E27057">
      <w:r>
        <w:t>The following control file parameters were used for the null test</w:t>
      </w:r>
      <w:r w:rsidR="00C21BE4">
        <w:t xml:space="preserve"> in PAML 4.8a </w:t>
      </w:r>
      <w:r w:rsidR="00744EB7">
        <w:fldChar w:fldCharType="begin"/>
      </w:r>
      <w:r w:rsidR="008574A6">
        <w:instrText xml:space="preserve"> ADDIN EN.CITE &lt;EndNote&gt;&lt;Cite&gt;&lt;Author&gt;Yang&lt;/Author&gt;&lt;Year&gt;2007&lt;/Year&gt;&lt;RecNum&gt;29&lt;/RecNum&gt;&lt;DisplayText&gt;[21]&lt;/DisplayText&gt;&lt;record&gt;&lt;rec-number&gt;29&lt;/rec-number&gt;&lt;foreign-keys&gt;&lt;key app="EN" db-id="f9vwasa0gexxtgertapp090cxeev902aawf5" timestamp="1429408714"&gt;29&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abbr-1&gt;Mol Biol Evol&lt;/abbr-1&gt;&lt;/periodical&gt;&lt;pages&gt;1586–1591&lt;/pages&gt;&lt;volume&gt;24&lt;/volume&gt;&lt;number&gt;8&lt;/number&gt;&lt;dates&gt;&lt;year&gt;2007&lt;/year&gt;&lt;pub-dates&gt;&lt;date&gt;August 1, 2007&lt;/date&gt;&lt;/pub-dates&gt;&lt;/dates&gt;&lt;urls&gt;&lt;related-urls&gt;&lt;url&gt;http://mbe.oxfordjournals.org/content/24/8/1586.abstract&lt;/url&gt;&lt;/related-urls&gt;&lt;/urls&gt;&lt;electronic-resource-num&gt;10.1093/molbev/msm088&lt;/electronic-resource-num&gt;&lt;/record&gt;&lt;/Cite&gt;&lt;/EndNote&gt;</w:instrText>
      </w:r>
      <w:r w:rsidR="00744EB7">
        <w:fldChar w:fldCharType="separate"/>
      </w:r>
      <w:r w:rsidR="008574A6">
        <w:rPr>
          <w:noProof/>
        </w:rPr>
        <w:t>[21]</w:t>
      </w:r>
      <w:r w:rsidR="00744EB7">
        <w:fldChar w:fldCharType="end"/>
      </w:r>
      <w:r>
        <w:t>:</w:t>
      </w:r>
    </w:p>
    <w:p w14:paraId="604C3151" w14:textId="77777777" w:rsidR="00521925" w:rsidRPr="00715A4E" w:rsidRDefault="00521925" w:rsidP="00521925">
      <w:pPr>
        <w:pStyle w:val="Quote"/>
        <w:spacing w:before="0" w:after="0"/>
      </w:pPr>
      <w:r w:rsidRPr="00715A4E">
        <w:t>runmode = 0</w:t>
      </w:r>
    </w:p>
    <w:p w14:paraId="660CECBB" w14:textId="77777777" w:rsidR="00521925" w:rsidRPr="00715A4E" w:rsidRDefault="00521925" w:rsidP="00521925">
      <w:pPr>
        <w:pStyle w:val="Quote"/>
        <w:spacing w:before="0" w:after="0"/>
      </w:pPr>
      <w:r w:rsidRPr="00715A4E">
        <w:t>seqtype = 1</w:t>
      </w:r>
    </w:p>
    <w:p w14:paraId="18E2A8E3" w14:textId="77777777" w:rsidR="00521925" w:rsidRPr="00715A4E" w:rsidRDefault="00521925" w:rsidP="00521925">
      <w:pPr>
        <w:pStyle w:val="Quote"/>
        <w:spacing w:before="0" w:after="0"/>
      </w:pPr>
      <w:r w:rsidRPr="00715A4E">
        <w:t>CodonFreq = 2</w:t>
      </w:r>
    </w:p>
    <w:p w14:paraId="4A75D5F8" w14:textId="77777777" w:rsidR="00521925" w:rsidRPr="00715A4E" w:rsidRDefault="00521925" w:rsidP="00521925">
      <w:pPr>
        <w:pStyle w:val="Quote"/>
        <w:spacing w:before="0" w:after="0"/>
      </w:pPr>
      <w:r w:rsidRPr="00715A4E">
        <w:t>model = 2</w:t>
      </w:r>
    </w:p>
    <w:p w14:paraId="259E6C34" w14:textId="77777777" w:rsidR="00521925" w:rsidRPr="00715A4E" w:rsidRDefault="00521925" w:rsidP="00521925">
      <w:pPr>
        <w:pStyle w:val="Quote"/>
        <w:spacing w:before="0" w:after="0"/>
      </w:pPr>
      <w:r w:rsidRPr="00715A4E">
        <w:t>NSsites = 2</w:t>
      </w:r>
    </w:p>
    <w:p w14:paraId="49A9C9F4" w14:textId="77777777" w:rsidR="00521925" w:rsidRPr="00715A4E" w:rsidRDefault="00521925" w:rsidP="00521925">
      <w:pPr>
        <w:pStyle w:val="Quote"/>
        <w:spacing w:before="0" w:after="0"/>
      </w:pPr>
      <w:r w:rsidRPr="00715A4E">
        <w:t>icode = 0</w:t>
      </w:r>
    </w:p>
    <w:p w14:paraId="11B55EEC" w14:textId="77777777" w:rsidR="00521925" w:rsidRPr="00715A4E" w:rsidRDefault="00521925" w:rsidP="00521925">
      <w:pPr>
        <w:pStyle w:val="Quote"/>
        <w:spacing w:before="0" w:after="0"/>
      </w:pPr>
      <w:r w:rsidRPr="00715A4E">
        <w:t>Mgene = 0</w:t>
      </w:r>
    </w:p>
    <w:p w14:paraId="76074FEF" w14:textId="77777777" w:rsidR="00521925" w:rsidRPr="00715A4E" w:rsidRDefault="00521925" w:rsidP="00521925">
      <w:pPr>
        <w:pStyle w:val="Quote"/>
        <w:spacing w:before="0" w:after="0"/>
      </w:pPr>
      <w:r w:rsidRPr="00715A4E">
        <w:t>fix_kappa = 0</w:t>
      </w:r>
    </w:p>
    <w:p w14:paraId="1192799D" w14:textId="77777777" w:rsidR="00521925" w:rsidRPr="00715A4E" w:rsidRDefault="00521925" w:rsidP="00521925">
      <w:pPr>
        <w:pStyle w:val="Quote"/>
        <w:spacing w:before="0" w:after="0"/>
      </w:pPr>
      <w:r w:rsidRPr="00715A4E">
        <w:t>kappa = 2</w:t>
      </w:r>
    </w:p>
    <w:p w14:paraId="3B504431" w14:textId="77777777" w:rsidR="00521925" w:rsidRPr="00715A4E" w:rsidRDefault="00521925" w:rsidP="00521925">
      <w:pPr>
        <w:pStyle w:val="Quote"/>
        <w:spacing w:before="0" w:after="0"/>
      </w:pPr>
      <w:r w:rsidRPr="00715A4E">
        <w:t>fix_omega = 1</w:t>
      </w:r>
    </w:p>
    <w:p w14:paraId="1154E292" w14:textId="77777777" w:rsidR="00521925" w:rsidRPr="00715A4E" w:rsidRDefault="00521925" w:rsidP="00521925">
      <w:pPr>
        <w:pStyle w:val="Quote"/>
        <w:spacing w:before="0" w:after="0"/>
      </w:pPr>
      <w:r w:rsidRPr="00715A4E">
        <w:t>omega = 0</w:t>
      </w:r>
    </w:p>
    <w:p w14:paraId="0084BB8E" w14:textId="77777777" w:rsidR="00521925" w:rsidRPr="00715A4E" w:rsidRDefault="00521925" w:rsidP="00521925">
      <w:pPr>
        <w:pStyle w:val="Quote"/>
        <w:spacing w:before="0" w:after="0"/>
      </w:pPr>
      <w:r w:rsidRPr="00715A4E">
        <w:t>fix_alpha = 1</w:t>
      </w:r>
    </w:p>
    <w:p w14:paraId="7F1BF91E" w14:textId="77777777" w:rsidR="00521925" w:rsidRPr="00715A4E" w:rsidRDefault="00521925" w:rsidP="00521925">
      <w:pPr>
        <w:pStyle w:val="Quote"/>
        <w:spacing w:before="0" w:after="0"/>
      </w:pPr>
      <w:r w:rsidRPr="00715A4E">
        <w:t>alpha = 0.</w:t>
      </w:r>
    </w:p>
    <w:p w14:paraId="6F30FF7D" w14:textId="77777777" w:rsidR="00521925" w:rsidRPr="00715A4E" w:rsidRDefault="00521925" w:rsidP="00521925">
      <w:pPr>
        <w:pStyle w:val="Quote"/>
        <w:spacing w:before="0" w:after="0"/>
      </w:pPr>
      <w:r w:rsidRPr="00715A4E">
        <w:t>ncatG = 8</w:t>
      </w:r>
    </w:p>
    <w:p w14:paraId="45C65313" w14:textId="77777777" w:rsidR="00521925" w:rsidRDefault="00521925" w:rsidP="00521925">
      <w:pPr>
        <w:pStyle w:val="Quote"/>
        <w:spacing w:before="0" w:after="0"/>
      </w:pPr>
      <w:r w:rsidRPr="00715A4E">
        <w:t>fix_blength = 2</w:t>
      </w:r>
    </w:p>
    <w:p w14:paraId="33A4973A" w14:textId="77777777" w:rsidR="004739B5" w:rsidRDefault="004739B5" w:rsidP="009A6B4A"/>
    <w:p w14:paraId="7C8CAC66" w14:textId="40705FAB" w:rsidR="009A6B4A" w:rsidRDefault="00521925" w:rsidP="009A6B4A">
      <w:r>
        <w:t xml:space="preserve">The alternative test uses the same parameters except </w:t>
      </w:r>
      <w:r w:rsidRPr="006E026A">
        <w:rPr>
          <w:rStyle w:val="QuoteChar"/>
        </w:rPr>
        <w:t>fix_omega = 0</w:t>
      </w:r>
      <w:r>
        <w:t xml:space="preserve"> and </w:t>
      </w:r>
      <w:r w:rsidRPr="006E026A">
        <w:rPr>
          <w:rStyle w:val="QuoteChar"/>
        </w:rPr>
        <w:t>omega = 1</w:t>
      </w:r>
      <w:r w:rsidRPr="006E026A">
        <w:t>.</w:t>
      </w:r>
      <w:r>
        <w:t xml:space="preserve">  </w:t>
      </w:r>
      <w:r w:rsidR="009A6B4A">
        <w:t xml:space="preserve">We ran both null and alternative tests, and recorded </w:t>
      </w:r>
      <w:r w:rsidR="009A6B4A" w:rsidRPr="005765AC">
        <w:rPr>
          <w:i/>
        </w:rPr>
        <w:t>d</w:t>
      </w:r>
      <w:r w:rsidR="009A6B4A" w:rsidRPr="005765AC">
        <w:rPr>
          <w:vertAlign w:val="subscript"/>
        </w:rPr>
        <w:t>N</w:t>
      </w:r>
      <w:r w:rsidR="009A6B4A" w:rsidRPr="005765AC">
        <w:t>/</w:t>
      </w:r>
      <w:r w:rsidR="009A6B4A" w:rsidRPr="005765AC">
        <w:rPr>
          <w:i/>
        </w:rPr>
        <w:t>d</w:t>
      </w:r>
      <w:r w:rsidR="009A6B4A" w:rsidRPr="005765AC">
        <w:rPr>
          <w:vertAlign w:val="subscript"/>
        </w:rPr>
        <w:t>S</w:t>
      </w:r>
      <w:r w:rsidR="009A6B4A">
        <w:t xml:space="preserve"> values and likelihood scores. Since branch lengths were fixed at the values provided by the RAxML tree, the null model has 4 free parameters and the alternative </w:t>
      </w:r>
      <w:r w:rsidR="009A6B4A">
        <w:lastRenderedPageBreak/>
        <w:t>test has 5. Therefore significance was assessed by a likelihood ratio test</w:t>
      </w:r>
      <w:r w:rsidR="00A50BB0">
        <w:t xml:space="preserve"> (LRT)</w:t>
      </w:r>
      <w:r w:rsidR="009A6B4A">
        <w:t xml:space="preserve"> assuming a </w:t>
      </w:r>
      <w:r w:rsidR="009A6B4A" w:rsidRPr="00521925">
        <w:rPr>
          <w:i/>
        </w:rPr>
        <w:t>χ</w:t>
      </w:r>
      <w:r w:rsidR="009A6B4A" w:rsidRPr="00D52E01">
        <w:rPr>
          <w:vertAlign w:val="superscript"/>
        </w:rPr>
        <w:t>2</w:t>
      </w:r>
      <w:r w:rsidR="009A6B4A">
        <w:t xml:space="preserve"> distribution with 1 degree of freedom.</w:t>
      </w:r>
    </w:p>
    <w:p w14:paraId="6BCCE192" w14:textId="21DF3AD8" w:rsidR="003A4E95" w:rsidRDefault="00882DB5" w:rsidP="00882DB5">
      <w:r>
        <w:tab/>
        <w:t xml:space="preserve">We estimated the overall proportion of genes undergoing lineage-specific adaptation </w:t>
      </w:r>
      <w:r w:rsidR="00643F5A">
        <w:t>in two different sets of data,</w:t>
      </w:r>
      <w:r>
        <w:t xml:space="preserve"> </w:t>
      </w:r>
      <w:r w:rsidR="00643F5A">
        <w:t>calculating separate</w:t>
      </w:r>
      <w:r>
        <w:t xml:space="preserve"> false discovery rates (FDR)</w:t>
      </w:r>
      <w:r w:rsidR="00643F5A">
        <w:t xml:space="preserve"> for each set</w:t>
      </w:r>
      <w:r>
        <w:t>. First, we looked at the proportion of genes from the genome-wide scan with at least one unambiguous nonsynonymous difference between the target lineage and the non-target acce</w:t>
      </w:r>
      <w:r w:rsidR="00A50BB0">
        <w:t xml:space="preserve">ssions. For each target group, we counted the number of total genes that were testable by PAML and the proportion therein with LRT </w:t>
      </w:r>
      <w:r w:rsidR="00A50BB0">
        <w:rPr>
          <w:i/>
        </w:rPr>
        <w:t>P</w:t>
      </w:r>
      <w:r w:rsidR="00870660">
        <w:t xml:space="preserve"> &lt; 0.01. These values are reported in the main text: </w:t>
      </w:r>
    </w:p>
    <w:p w14:paraId="28312897" w14:textId="77777777" w:rsidR="003A4E95" w:rsidRDefault="003A4E95" w:rsidP="00394C0E">
      <w:pPr>
        <w:ind w:firstLine="720"/>
      </w:pPr>
      <w:r>
        <w:t xml:space="preserve">Esculentum: 3.08% of genes (137 out of 4447 testable genes; FDR=32.5%), </w:t>
      </w:r>
    </w:p>
    <w:p w14:paraId="3848A536" w14:textId="77777777" w:rsidR="003A4E95" w:rsidRDefault="003A4E95" w:rsidP="00394C0E">
      <w:pPr>
        <w:ind w:firstLine="720"/>
      </w:pPr>
      <w:r>
        <w:t>Arcanum: 4.69% of genes (179 out of 3819 genes; FDR=21.3%)</w:t>
      </w:r>
    </w:p>
    <w:p w14:paraId="5A66D8F5" w14:textId="06EE5108" w:rsidR="00521925" w:rsidRDefault="003A4E95" w:rsidP="00394C0E">
      <w:pPr>
        <w:ind w:firstLine="720"/>
      </w:pPr>
      <w:r>
        <w:t xml:space="preserve">Hirsutum: </w:t>
      </w:r>
      <w:r w:rsidR="00394C0E">
        <w:t>3</w:t>
      </w:r>
      <w:r>
        <w:t>.</w:t>
      </w:r>
      <w:r w:rsidR="00394C0E">
        <w:t>97</w:t>
      </w:r>
      <w:r>
        <w:t>% of genes (38 out of 958  genes; FDR 25.2%</w:t>
      </w:r>
      <w:r w:rsidR="00480014">
        <w:t>)</w:t>
      </w:r>
    </w:p>
    <w:p w14:paraId="15794E3F" w14:textId="75006650" w:rsidR="003A4E95" w:rsidRDefault="003A4E95" w:rsidP="003A4E95">
      <w:r>
        <w:t>Second, we tested how many total genes with</w:t>
      </w:r>
      <w:r w:rsidRPr="003A4E95">
        <w:rPr>
          <w:i/>
        </w:rPr>
        <w:t xml:space="preserve"> </w:t>
      </w:r>
      <w:r w:rsidRPr="005765AC">
        <w:rPr>
          <w:i/>
        </w:rPr>
        <w:t>d</w:t>
      </w:r>
      <w:r w:rsidRPr="005765AC">
        <w:rPr>
          <w:vertAlign w:val="subscript"/>
        </w:rPr>
        <w:t>N</w:t>
      </w:r>
      <w:r w:rsidRPr="005765AC">
        <w:t>/</w:t>
      </w:r>
      <w:r w:rsidRPr="005765AC">
        <w:rPr>
          <w:i/>
        </w:rPr>
        <w:t>d</w:t>
      </w:r>
      <w:r w:rsidRPr="005765AC">
        <w:rPr>
          <w:vertAlign w:val="subscript"/>
        </w:rPr>
        <w:t>S</w:t>
      </w:r>
      <w:r>
        <w:rPr>
          <w:vertAlign w:val="subscript"/>
        </w:rPr>
        <w:t xml:space="preserve"> </w:t>
      </w:r>
      <w:r>
        <w:t xml:space="preserve"> &gt; 1 at </w:t>
      </w:r>
      <w:r>
        <w:rPr>
          <w:i/>
        </w:rPr>
        <w:t>P</w:t>
      </w:r>
      <w:r>
        <w:t xml:space="preserve"> &lt; 0.01 were detected by PAML among genes with a gene tree containing the target ancestral branch</w:t>
      </w:r>
      <w:r w:rsidR="00643F5A">
        <w:t xml:space="preserve">, </w:t>
      </w:r>
      <w:r>
        <w:t>regardless of the results of the conservative non-overlapping nonsynonymous allele test described above. Among these genes we found the following rates:</w:t>
      </w:r>
    </w:p>
    <w:p w14:paraId="11C7E0A2" w14:textId="2B8691D3" w:rsidR="003A4E95" w:rsidRDefault="003A4E95" w:rsidP="003A4E95">
      <w:r>
        <w:tab/>
        <w:t>Esculentum: 1.35% of genes (174 of 12854 testable genes; 74.1% FDR)</w:t>
      </w:r>
    </w:p>
    <w:p w14:paraId="5C4B35E9" w14:textId="571FD1C5" w:rsidR="003A4E95" w:rsidRDefault="003A4E95" w:rsidP="003A4E95">
      <w:r>
        <w:tab/>
        <w:t xml:space="preserve">Arcanum: </w:t>
      </w:r>
      <w:r w:rsidR="00053370">
        <w:t>5.16% of genes (</w:t>
      </w:r>
      <w:r>
        <w:t>620</w:t>
      </w:r>
      <w:r w:rsidR="00053370" w:rsidRPr="00053370">
        <w:t xml:space="preserve"> </w:t>
      </w:r>
      <w:r w:rsidR="00053370">
        <w:t>out of 12006 genes; 19.3% FDR)</w:t>
      </w:r>
    </w:p>
    <w:p w14:paraId="6FEB0DFF" w14:textId="7BFE0CA1" w:rsidR="003A4E95" w:rsidRPr="00A50BB0" w:rsidRDefault="003A4E95" w:rsidP="003A4E95">
      <w:r>
        <w:tab/>
        <w:t xml:space="preserve">Hirsutum: </w:t>
      </w:r>
      <w:r w:rsidR="00053370">
        <w:t>1.65% of genes (56 out of 3390 genes; 60.5% FDR)</w:t>
      </w:r>
    </w:p>
    <w:p w14:paraId="3EA706B8" w14:textId="77777777" w:rsidR="00882DB5" w:rsidRDefault="00882DB5" w:rsidP="0048640D"/>
    <w:p w14:paraId="28B99A16" w14:textId="77777777" w:rsidR="00882DB5" w:rsidRDefault="00882DB5" w:rsidP="0048640D"/>
    <w:p w14:paraId="56645261" w14:textId="7FA75254" w:rsidR="001824CA" w:rsidRDefault="0072569C" w:rsidP="001824CA">
      <w:pPr>
        <w:pStyle w:val="Heading1"/>
      </w:pPr>
      <w:bookmarkStart w:id="15" w:name="_Toc438152015"/>
      <w:r>
        <w:t xml:space="preserve">S1 Text </w:t>
      </w:r>
      <w:r w:rsidR="001824CA">
        <w:t>Section</w:t>
      </w:r>
      <w:r>
        <w:t xml:space="preserve"> </w:t>
      </w:r>
      <w:r w:rsidR="001824CA">
        <w:t>6: PhyloGWAS analyses</w:t>
      </w:r>
      <w:bookmarkEnd w:id="15"/>
    </w:p>
    <w:p w14:paraId="491EA504" w14:textId="77777777" w:rsidR="005F7F52" w:rsidRDefault="005F7F52" w:rsidP="00F300F2"/>
    <w:p w14:paraId="06A3700D" w14:textId="721F19C8" w:rsidR="009F611A" w:rsidRPr="009F611A" w:rsidRDefault="009F611A" w:rsidP="00F300F2">
      <w:r>
        <w:t>The following four ecological variables were used to test for association of specific alleles among wild tomato accessions with environmental conditions:</w:t>
      </w:r>
    </w:p>
    <w:p w14:paraId="7C31AFD2" w14:textId="0E472DAA" w:rsidR="00244150" w:rsidRDefault="00244150" w:rsidP="00244150">
      <w:pPr>
        <w:pStyle w:val="ListParagraph"/>
        <w:numPr>
          <w:ilvl w:val="0"/>
          <w:numId w:val="6"/>
        </w:numPr>
      </w:pPr>
      <w:r>
        <w:t xml:space="preserve">Altitude/temperature: 23 accessions total were tested </w:t>
      </w:r>
      <w:r w:rsidR="004724E5">
        <w:t>(</w:t>
      </w:r>
      <w:r>
        <w:t>16 from 0–689 meters above sea level</w:t>
      </w:r>
      <w:r w:rsidR="004724E5">
        <w:t>;</w:t>
      </w:r>
      <w:r>
        <w:t xml:space="preserve"> 7 from 2147–3540 m.a.s.l</w:t>
      </w:r>
      <w:r w:rsidR="00B43548">
        <w:t>.</w:t>
      </w:r>
      <w:r w:rsidR="004724E5">
        <w:t>)</w:t>
      </w:r>
      <w:r>
        <w:t>. Altitude was found to have a strong inverse correlation with mean annual temperature (</w:t>
      </w:r>
      <w:r>
        <w:rPr>
          <w:i/>
        </w:rPr>
        <w:t xml:space="preserve">r </w:t>
      </w:r>
      <w:r>
        <w:t>= −0.88), therefore these variables were combined into a single ecological axis. Low</w:t>
      </w:r>
      <w:r w:rsidR="00CF5517">
        <w:t xml:space="preserve"> altitude accessions a</w:t>
      </w:r>
      <w:r>
        <w:t xml:space="preserve">re </w:t>
      </w:r>
      <w:r w:rsidRPr="00FA0F50">
        <w:rPr>
          <w:i/>
        </w:rPr>
        <w:t>che</w:t>
      </w:r>
      <w:r>
        <w:t xml:space="preserve">-3124, </w:t>
      </w:r>
      <w:r w:rsidRPr="00FA0F50">
        <w:rPr>
          <w:i/>
        </w:rPr>
        <w:t>che</w:t>
      </w:r>
      <w:r>
        <w:t xml:space="preserve">-0429, </w:t>
      </w:r>
      <w:r w:rsidRPr="00244150">
        <w:rPr>
          <w:i/>
        </w:rPr>
        <w:t>chi</w:t>
      </w:r>
      <w:r>
        <w:t xml:space="preserve">-1782, </w:t>
      </w:r>
      <w:r w:rsidR="00CF5517" w:rsidRPr="00FA0F50">
        <w:rPr>
          <w:i/>
        </w:rPr>
        <w:t>cor</w:t>
      </w:r>
      <w:r w:rsidR="00CF5517">
        <w:t xml:space="preserve">-0107, </w:t>
      </w:r>
      <w:r w:rsidR="00CF5517">
        <w:rPr>
          <w:i/>
        </w:rPr>
        <w:t>cor</w:t>
      </w:r>
      <w:r w:rsidR="00CF5517">
        <w:t xml:space="preserve">-0444, </w:t>
      </w:r>
      <w:r w:rsidR="00CF5517" w:rsidRPr="00FA0F50">
        <w:rPr>
          <w:i/>
        </w:rPr>
        <w:t>gal</w:t>
      </w:r>
      <w:r w:rsidR="00CF5517">
        <w:t xml:space="preserve">-0436, </w:t>
      </w:r>
      <w:r w:rsidR="00CF5517" w:rsidRPr="00FA0F50">
        <w:rPr>
          <w:i/>
        </w:rPr>
        <w:t>gal</w:t>
      </w:r>
      <w:r w:rsidR="00CF5517">
        <w:t xml:space="preserve">-3909, </w:t>
      </w:r>
      <w:r w:rsidR="00CF5517" w:rsidRPr="00FA0F50">
        <w:rPr>
          <w:i/>
        </w:rPr>
        <w:t>hab</w:t>
      </w:r>
      <w:r w:rsidR="00CF5517">
        <w:t xml:space="preserve">-0407, </w:t>
      </w:r>
      <w:r>
        <w:rPr>
          <w:i/>
        </w:rPr>
        <w:t>hua</w:t>
      </w:r>
      <w:r>
        <w:t xml:space="preserve">-1358, </w:t>
      </w:r>
      <w:r w:rsidRPr="00FA0F50">
        <w:rPr>
          <w:i/>
        </w:rPr>
        <w:t>lyc</w:t>
      </w:r>
      <w:r>
        <w:t xml:space="preserve">-2933, </w:t>
      </w:r>
      <w:r w:rsidR="00CF5517" w:rsidRPr="00FA0F50">
        <w:rPr>
          <w:i/>
        </w:rPr>
        <w:t>pen</w:t>
      </w:r>
      <w:r w:rsidR="00CF5517">
        <w:t xml:space="preserve">-0716, </w:t>
      </w:r>
      <w:r w:rsidR="00CF5517" w:rsidRPr="00FA0F50">
        <w:rPr>
          <w:i/>
        </w:rPr>
        <w:t>pen</w:t>
      </w:r>
      <w:r w:rsidR="00CF5517">
        <w:t xml:space="preserve">-3778, </w:t>
      </w:r>
      <w:r w:rsidRPr="00244150">
        <w:rPr>
          <w:i/>
        </w:rPr>
        <w:t>per</w:t>
      </w:r>
      <w:r>
        <w:t xml:space="preserve">-2744, </w:t>
      </w:r>
      <w:r w:rsidRPr="00FA0F50">
        <w:rPr>
          <w:i/>
        </w:rPr>
        <w:t>per</w:t>
      </w:r>
      <w:r>
        <w:t xml:space="preserve">-2964, </w:t>
      </w:r>
      <w:r>
        <w:rPr>
          <w:i/>
        </w:rPr>
        <w:t>pim</w:t>
      </w:r>
      <w:r>
        <w:t>-1269,</w:t>
      </w:r>
      <w:r w:rsidR="00FA0F50">
        <w:t xml:space="preserve"> and</w:t>
      </w:r>
      <w:r>
        <w:t xml:space="preserve"> </w:t>
      </w:r>
      <w:r>
        <w:rPr>
          <w:i/>
        </w:rPr>
        <w:t>pim</w:t>
      </w:r>
      <w:r>
        <w:t>-1589</w:t>
      </w:r>
      <w:r w:rsidR="00CF5517">
        <w:t xml:space="preserve">. High altitude accessions are: </w:t>
      </w:r>
      <w:r w:rsidR="00CF5517" w:rsidRPr="00FA0F50">
        <w:rPr>
          <w:i/>
        </w:rPr>
        <w:t>arc</w:t>
      </w:r>
      <w:r w:rsidR="00CF5517">
        <w:t xml:space="preserve">-2172, </w:t>
      </w:r>
      <w:r w:rsidR="00CF5517" w:rsidRPr="00FA0F50">
        <w:rPr>
          <w:i/>
        </w:rPr>
        <w:t>chi</w:t>
      </w:r>
      <w:r w:rsidR="00CF5517">
        <w:t xml:space="preserve">-4117, </w:t>
      </w:r>
      <w:r w:rsidR="00CF5517">
        <w:rPr>
          <w:i/>
        </w:rPr>
        <w:t>chm</w:t>
      </w:r>
      <w:r w:rsidR="00CF5517">
        <w:t xml:space="preserve">-1028, </w:t>
      </w:r>
      <w:r w:rsidR="00CF5517">
        <w:rPr>
          <w:i/>
        </w:rPr>
        <w:t>chm</w:t>
      </w:r>
      <w:r w:rsidR="00CF5517">
        <w:t xml:space="preserve">-1316, </w:t>
      </w:r>
      <w:r w:rsidR="00CF5517" w:rsidRPr="00FA0F50">
        <w:rPr>
          <w:i/>
        </w:rPr>
        <w:t>hab</w:t>
      </w:r>
      <w:r w:rsidR="00CF5517">
        <w:t xml:space="preserve">-1777, </w:t>
      </w:r>
      <w:r w:rsidR="00CF5517">
        <w:rPr>
          <w:i/>
        </w:rPr>
        <w:t>neo</w:t>
      </w:r>
      <w:r w:rsidR="00CF5517">
        <w:t xml:space="preserve">-1322, </w:t>
      </w:r>
      <w:r w:rsidR="00FA0F50">
        <w:t xml:space="preserve">and </w:t>
      </w:r>
      <w:r w:rsidR="00CF5517">
        <w:rPr>
          <w:i/>
        </w:rPr>
        <w:t>neo</w:t>
      </w:r>
      <w:r w:rsidR="00CF5517">
        <w:t>-2133.</w:t>
      </w:r>
    </w:p>
    <w:p w14:paraId="19330C18" w14:textId="5EBEEEE1" w:rsidR="00244150" w:rsidRDefault="00244150" w:rsidP="00244150">
      <w:pPr>
        <w:pStyle w:val="ListParagraph"/>
        <w:numPr>
          <w:ilvl w:val="0"/>
          <w:numId w:val="6"/>
        </w:numPr>
      </w:pPr>
      <w:r>
        <w:t>Latitude/climate seasonality: 19 accessions total were tested with 8 accessions sampled from −1.3° to −11.5° latitude coastal zone and −13.3° to −</w:t>
      </w:r>
      <w:r w:rsidR="00CF5517">
        <w:t>13.8 on the Eastern Cordillera,</w:t>
      </w:r>
      <w:r>
        <w:t xml:space="preserve"> and 11 accessions sampled from −13.0° to −</w:t>
      </w:r>
      <w:r w:rsidR="00FA0F50">
        <w:t>22.9° along the coastal zone. We found that latitude correlates inversely with annual mean PAR (</w:t>
      </w:r>
      <w:r w:rsidR="00FA0F50">
        <w:rPr>
          <w:i/>
        </w:rPr>
        <w:t>r</w:t>
      </w:r>
      <w:r w:rsidR="00FA0F50">
        <w:t xml:space="preserve"> = –0.85), month variation in PAR (s.d. of monthly mean PAR, </w:t>
      </w:r>
      <w:r w:rsidR="00FA0F50">
        <w:rPr>
          <w:i/>
        </w:rPr>
        <w:t>r</w:t>
      </w:r>
      <w:r w:rsidR="00FA0F50">
        <w:t xml:space="preserve"> = –0.82), temperature annual range (</w:t>
      </w:r>
      <w:r w:rsidR="00FA0F50">
        <w:rPr>
          <w:i/>
        </w:rPr>
        <w:t>r</w:t>
      </w:r>
      <w:r w:rsidR="00FA0F50">
        <w:t xml:space="preserve"> = −0.81), and to a lesser degree with annual precipitation (</w:t>
      </w:r>
      <w:r w:rsidR="00FA0F50">
        <w:rPr>
          <w:i/>
        </w:rPr>
        <w:t>r</w:t>
      </w:r>
      <w:r w:rsidR="00FA0F50">
        <w:t xml:space="preserve"> = 0.55). We </w:t>
      </w:r>
      <w:r w:rsidR="004724E5">
        <w:t>designate</w:t>
      </w:r>
      <w:r w:rsidR="00FA0F50">
        <w:t xml:space="preserve">d the more northern climate zone “constant,” including the accessions: </w:t>
      </w:r>
      <w:r w:rsidR="00FA0F50">
        <w:rPr>
          <w:i/>
        </w:rPr>
        <w:t>arc</w:t>
      </w:r>
      <w:r w:rsidR="00FA0F50">
        <w:t xml:space="preserve">-2172, </w:t>
      </w:r>
      <w:r w:rsidR="00FA0F50">
        <w:rPr>
          <w:i/>
        </w:rPr>
        <w:t>chm</w:t>
      </w:r>
      <w:r w:rsidR="00FA0F50">
        <w:rPr>
          <w:i/>
        </w:rPr>
        <w:softHyphen/>
      </w:r>
      <w:r w:rsidR="00FA0F50">
        <w:t xml:space="preserve">-1028, </w:t>
      </w:r>
      <w:r w:rsidR="00FA0F50">
        <w:rPr>
          <w:i/>
        </w:rPr>
        <w:t>chm</w:t>
      </w:r>
      <w:r w:rsidR="00FA0F50">
        <w:t xml:space="preserve">-1316, </w:t>
      </w:r>
      <w:r w:rsidR="00FA0F50">
        <w:rPr>
          <w:i/>
        </w:rPr>
        <w:t>hab</w:t>
      </w:r>
      <w:r w:rsidR="00FA0F50">
        <w:t xml:space="preserve">-0407, </w:t>
      </w:r>
      <w:r w:rsidR="00FA0F50">
        <w:rPr>
          <w:i/>
        </w:rPr>
        <w:t>hab</w:t>
      </w:r>
      <w:r w:rsidR="00FA0F50">
        <w:t xml:space="preserve">-1777, </w:t>
      </w:r>
      <w:r w:rsidR="00FA0F50">
        <w:rPr>
          <w:i/>
        </w:rPr>
        <w:t>hua</w:t>
      </w:r>
      <w:r w:rsidR="00FA0F50">
        <w:rPr>
          <w:i/>
        </w:rPr>
        <w:softHyphen/>
      </w:r>
      <w:r w:rsidR="00FA0F50" w:rsidRPr="00FA0F50">
        <w:t>-1358,</w:t>
      </w:r>
      <w:r w:rsidR="00FA0F50">
        <w:rPr>
          <w:i/>
        </w:rPr>
        <w:t xml:space="preserve"> </w:t>
      </w:r>
      <w:r w:rsidR="00FA0F50">
        <w:t xml:space="preserve">lyc-2933, </w:t>
      </w:r>
      <w:r w:rsidR="00FA0F50">
        <w:rPr>
          <w:i/>
        </w:rPr>
        <w:t>neo</w:t>
      </w:r>
      <w:r w:rsidR="00FA0F50">
        <w:t xml:space="preserve">-1322, </w:t>
      </w:r>
      <w:r w:rsidR="00FA0F50">
        <w:rPr>
          <w:i/>
        </w:rPr>
        <w:t>neo</w:t>
      </w:r>
      <w:r w:rsidR="00FA0F50">
        <w:t xml:space="preserve">-1322, </w:t>
      </w:r>
      <w:r w:rsidR="00FA0F50">
        <w:rPr>
          <w:i/>
        </w:rPr>
        <w:t>pim</w:t>
      </w:r>
      <w:r w:rsidR="00FA0F50">
        <w:t>-1269,</w:t>
      </w:r>
      <w:r w:rsidR="000D26AE">
        <w:t xml:space="preserve"> and</w:t>
      </w:r>
      <w:r w:rsidR="00FA0F50">
        <w:t xml:space="preserve"> </w:t>
      </w:r>
      <w:r w:rsidR="00FA0F50">
        <w:rPr>
          <w:i/>
        </w:rPr>
        <w:t>pim</w:t>
      </w:r>
      <w:r w:rsidR="00FA0F50">
        <w:t xml:space="preserve">-1589. </w:t>
      </w:r>
      <w:r w:rsidR="000D26AE">
        <w:t xml:space="preserve">Accessions </w:t>
      </w:r>
      <w:r w:rsidR="004724E5">
        <w:t xml:space="preserve">from the </w:t>
      </w:r>
      <w:r w:rsidR="000D26AE">
        <w:t>more southerly</w:t>
      </w:r>
      <w:r w:rsidR="00FA0F50">
        <w:t xml:space="preserve"> form </w:t>
      </w:r>
      <w:r w:rsidR="004724E5">
        <w:t xml:space="preserve">were designated climatically </w:t>
      </w:r>
      <w:r w:rsidR="00FA0F50">
        <w:t>“variable</w:t>
      </w:r>
      <w:r w:rsidR="00B43548">
        <w:t>,”</w:t>
      </w:r>
      <w:r w:rsidR="00FA0F50">
        <w:t xml:space="preserve"> including </w:t>
      </w:r>
      <w:r w:rsidR="000D26AE" w:rsidRPr="000D26AE">
        <w:rPr>
          <w:i/>
        </w:rPr>
        <w:t>chi</w:t>
      </w:r>
      <w:r w:rsidR="000D26AE">
        <w:t xml:space="preserve">-4117, </w:t>
      </w:r>
      <w:r w:rsidR="000D26AE" w:rsidRPr="000D26AE">
        <w:rPr>
          <w:i/>
        </w:rPr>
        <w:t>chi</w:t>
      </w:r>
      <w:r w:rsidR="000D26AE">
        <w:t xml:space="preserve">-1782, </w:t>
      </w:r>
      <w:r w:rsidR="000D26AE" w:rsidRPr="000D26AE">
        <w:rPr>
          <w:i/>
        </w:rPr>
        <w:t>cor</w:t>
      </w:r>
      <w:r w:rsidR="000D26AE">
        <w:t xml:space="preserve">-0107, </w:t>
      </w:r>
      <w:r w:rsidR="000D26AE" w:rsidRPr="000D26AE">
        <w:rPr>
          <w:i/>
        </w:rPr>
        <w:t>cor</w:t>
      </w:r>
      <w:r w:rsidR="000D26AE">
        <w:t xml:space="preserve">-0444, </w:t>
      </w:r>
      <w:r w:rsidR="000D26AE" w:rsidRPr="000D26AE">
        <w:rPr>
          <w:i/>
        </w:rPr>
        <w:t>pen</w:t>
      </w:r>
      <w:r w:rsidR="000D26AE">
        <w:t xml:space="preserve">-0716, </w:t>
      </w:r>
      <w:r w:rsidR="000D26AE" w:rsidRPr="000D26AE">
        <w:rPr>
          <w:i/>
        </w:rPr>
        <w:t>pen</w:t>
      </w:r>
      <w:r w:rsidR="000D26AE">
        <w:t xml:space="preserve">-3778, </w:t>
      </w:r>
      <w:r w:rsidR="000D26AE" w:rsidRPr="000D26AE">
        <w:rPr>
          <w:i/>
        </w:rPr>
        <w:t>per</w:t>
      </w:r>
      <w:r w:rsidR="000D26AE">
        <w:t xml:space="preserve">-2744, and </w:t>
      </w:r>
      <w:r w:rsidR="000D26AE" w:rsidRPr="000D26AE">
        <w:rPr>
          <w:i/>
        </w:rPr>
        <w:t>per</w:t>
      </w:r>
      <w:r w:rsidR="000D26AE">
        <w:t>-2964.</w:t>
      </w:r>
    </w:p>
    <w:p w14:paraId="5663B17C" w14:textId="41766A2D" w:rsidR="00244150" w:rsidRDefault="00244150" w:rsidP="00244150">
      <w:pPr>
        <w:pStyle w:val="ListParagraph"/>
        <w:numPr>
          <w:ilvl w:val="0"/>
          <w:numId w:val="6"/>
        </w:numPr>
      </w:pPr>
      <w:r>
        <w:t xml:space="preserve"> </w:t>
      </w:r>
      <w:r w:rsidR="000D26AE">
        <w:t>I</w:t>
      </w:r>
      <w:r>
        <w:t>nterpolated water pH</w:t>
      </w:r>
      <w:r w:rsidR="00CF5517">
        <w:t xml:space="preserve">: 9 accessions total were tested </w:t>
      </w:r>
      <w:r w:rsidR="004724E5">
        <w:t>(</w:t>
      </w:r>
      <w:r w:rsidR="00CF5517">
        <w:t>4 from “acidic” environments (</w:t>
      </w:r>
      <w:r w:rsidR="00B43548">
        <w:t>pH ≤</w:t>
      </w:r>
      <w:r>
        <w:t xml:space="preserve"> 6</w:t>
      </w:r>
      <w:r w:rsidR="00CF5517">
        <w:t>)</w:t>
      </w:r>
      <w:r w:rsidR="004724E5">
        <w:t>;</w:t>
      </w:r>
      <w:r w:rsidR="00CF5517">
        <w:t xml:space="preserve"> 5 from “basic environments</w:t>
      </w:r>
      <w:r>
        <w:t xml:space="preserve"> </w:t>
      </w:r>
      <w:r w:rsidR="00CF5517">
        <w:t>(</w:t>
      </w:r>
      <w:r>
        <w:t>pH ≥ 7.5</w:t>
      </w:r>
      <w:r w:rsidR="00CF5517">
        <w:t xml:space="preserve">). </w:t>
      </w:r>
      <w:r w:rsidR="00FA0F50">
        <w:t>Acidic accessions are</w:t>
      </w:r>
      <w:r w:rsidR="00CF5517">
        <w:t xml:space="preserve"> </w:t>
      </w:r>
      <w:r w:rsidR="00CF5517">
        <w:rPr>
          <w:i/>
        </w:rPr>
        <w:t>che</w:t>
      </w:r>
      <w:r w:rsidR="00CF5517">
        <w:rPr>
          <w:i/>
        </w:rPr>
        <w:softHyphen/>
      </w:r>
      <w:r w:rsidR="00CF5517">
        <w:t xml:space="preserve">-0429, </w:t>
      </w:r>
      <w:r w:rsidR="00CF5517">
        <w:rPr>
          <w:i/>
        </w:rPr>
        <w:t>gal</w:t>
      </w:r>
      <w:r w:rsidR="00CF5517">
        <w:t xml:space="preserve">-0436, </w:t>
      </w:r>
      <w:r w:rsidR="00CF5517">
        <w:rPr>
          <w:i/>
        </w:rPr>
        <w:t>lyc</w:t>
      </w:r>
      <w:r w:rsidR="00CF5517">
        <w:t xml:space="preserve">-2933, </w:t>
      </w:r>
      <w:r w:rsidR="000D26AE">
        <w:t xml:space="preserve">and </w:t>
      </w:r>
      <w:r w:rsidR="00CF5517">
        <w:rPr>
          <w:i/>
        </w:rPr>
        <w:t>neo</w:t>
      </w:r>
      <w:r w:rsidR="00CF5517">
        <w:t>-1322. Basic accessions ar</w:t>
      </w:r>
      <w:r w:rsidR="00FA0F50">
        <w:t>e</w:t>
      </w:r>
      <w:r w:rsidR="00CF5517">
        <w:t xml:space="preserve"> </w:t>
      </w:r>
      <w:r w:rsidR="00CF5517">
        <w:rPr>
          <w:i/>
        </w:rPr>
        <w:t>pim</w:t>
      </w:r>
      <w:r w:rsidR="00CF5517">
        <w:t xml:space="preserve">-1589, </w:t>
      </w:r>
      <w:r w:rsidR="00CF5517">
        <w:rPr>
          <w:i/>
        </w:rPr>
        <w:t>chi</w:t>
      </w:r>
      <w:r w:rsidR="00CF5517">
        <w:t xml:space="preserve">-1782, </w:t>
      </w:r>
      <w:r w:rsidR="00CF5517">
        <w:rPr>
          <w:i/>
        </w:rPr>
        <w:t>per</w:t>
      </w:r>
      <w:r w:rsidR="00CF5517">
        <w:t xml:space="preserve">-2744, </w:t>
      </w:r>
      <w:r w:rsidR="00CF5517">
        <w:rPr>
          <w:i/>
        </w:rPr>
        <w:t>per</w:t>
      </w:r>
      <w:r w:rsidR="00CF5517">
        <w:t xml:space="preserve">-2964, </w:t>
      </w:r>
      <w:r w:rsidR="000D26AE">
        <w:t xml:space="preserve">and </w:t>
      </w:r>
      <w:r w:rsidR="00CF5517">
        <w:rPr>
          <w:i/>
        </w:rPr>
        <w:t>chi</w:t>
      </w:r>
      <w:r w:rsidR="00CF5517">
        <w:t xml:space="preserve">-4117.   </w:t>
      </w:r>
    </w:p>
    <w:p w14:paraId="447AE4CB" w14:textId="7BFED360" w:rsidR="001824CA" w:rsidRDefault="00CF5517" w:rsidP="00FA0F50">
      <w:pPr>
        <w:pStyle w:val="ListParagraph"/>
        <w:numPr>
          <w:ilvl w:val="0"/>
          <w:numId w:val="6"/>
        </w:numPr>
      </w:pPr>
      <w:r>
        <w:t>Heavy metals sampled from sediment (As, Cu, Hg, Ni, Pb): 9 accessions total were tested</w:t>
      </w:r>
      <w:r w:rsidR="00687738">
        <w:t>,</w:t>
      </w:r>
      <w:r>
        <w:t xml:space="preserve"> with 4 accessions from “low metal” environments and 5 from “high metal” environ</w:t>
      </w:r>
      <w:r w:rsidR="00FA0F50">
        <w:t>ments. High metal accessions are</w:t>
      </w:r>
      <w:r>
        <w:t xml:space="preserve"> </w:t>
      </w:r>
      <w:r>
        <w:rPr>
          <w:i/>
        </w:rPr>
        <w:t>chi</w:t>
      </w:r>
      <w:r>
        <w:t xml:space="preserve">-1782, </w:t>
      </w:r>
      <w:r>
        <w:rPr>
          <w:i/>
        </w:rPr>
        <w:t>cor</w:t>
      </w:r>
      <w:r>
        <w:t xml:space="preserve">-0107, </w:t>
      </w:r>
      <w:r>
        <w:rPr>
          <w:i/>
        </w:rPr>
        <w:t>cor</w:t>
      </w:r>
      <w:r>
        <w:t xml:space="preserve">-0444, </w:t>
      </w:r>
      <w:r>
        <w:rPr>
          <w:i/>
        </w:rPr>
        <w:t>pen</w:t>
      </w:r>
      <w:r>
        <w:t xml:space="preserve">-0716, </w:t>
      </w:r>
      <w:r w:rsidR="00FA0F50">
        <w:t xml:space="preserve">and </w:t>
      </w:r>
      <w:r>
        <w:rPr>
          <w:i/>
        </w:rPr>
        <w:t>pim</w:t>
      </w:r>
      <w:r>
        <w:t xml:space="preserve">-1269. Low metal accessions are: </w:t>
      </w:r>
      <w:r>
        <w:rPr>
          <w:i/>
        </w:rPr>
        <w:t>chm</w:t>
      </w:r>
      <w:r>
        <w:t xml:space="preserve">-1028, </w:t>
      </w:r>
      <w:r>
        <w:rPr>
          <w:i/>
        </w:rPr>
        <w:t>chm</w:t>
      </w:r>
      <w:r>
        <w:t xml:space="preserve">-1316, </w:t>
      </w:r>
      <w:r>
        <w:rPr>
          <w:i/>
        </w:rPr>
        <w:t>neo</w:t>
      </w:r>
      <w:r>
        <w:t>-1322,</w:t>
      </w:r>
      <w:r w:rsidR="00FA0F50">
        <w:t xml:space="preserve"> and</w:t>
      </w:r>
      <w:r>
        <w:t xml:space="preserve"> </w:t>
      </w:r>
      <w:r>
        <w:rPr>
          <w:i/>
        </w:rPr>
        <w:t>hab</w:t>
      </w:r>
      <w:r w:rsidR="00FA0F50">
        <w:t>-1777.</w:t>
      </w:r>
    </w:p>
    <w:p w14:paraId="7A000C79" w14:textId="77777777" w:rsidR="00687738" w:rsidRDefault="001824CA" w:rsidP="001824CA">
      <w:r>
        <w:tab/>
      </w:r>
    </w:p>
    <w:p w14:paraId="0390C2A6" w14:textId="4975BB54" w:rsidR="001824CA" w:rsidRDefault="001824CA" w:rsidP="001824CA">
      <w:r>
        <w:lastRenderedPageBreak/>
        <w:t xml:space="preserve"> </w:t>
      </w:r>
    </w:p>
    <w:p w14:paraId="736EDB61" w14:textId="4094625A" w:rsidR="001824CA" w:rsidRDefault="001824CA" w:rsidP="001824CA">
      <w:r>
        <w:tab/>
        <w:t>To assess whether the number of allelic differences found to be segregated exclusively between our environmentally defined populations was greater than expected by chance, we used a simulation approach.</w:t>
      </w:r>
      <w:r w:rsidR="009F611A">
        <w:t xml:space="preserve"> T</w:t>
      </w:r>
      <w:r>
        <w:t xml:space="preserve">o generate the null distributions we simulated loci with one variant site over the consensus species tree using </w:t>
      </w:r>
      <w:r w:rsidR="00945196">
        <w:t xml:space="preserve">the program </w:t>
      </w:r>
      <w:r w:rsidRPr="000222F8">
        <w:t>ms</w:t>
      </w:r>
      <w:r>
        <w:t xml:space="preserve"> </w:t>
      </w:r>
      <w:r>
        <w:fldChar w:fldCharType="begin"/>
      </w:r>
      <w:r w:rsidR="008574A6">
        <w:instrText xml:space="preserve"> ADDIN EN.CITE &lt;EndNote&gt;&lt;Cite&gt;&lt;Author&gt;Hudson&lt;/Author&gt;&lt;Year&gt;2002&lt;/Year&gt;&lt;RecNum&gt;163&lt;/RecNum&gt;&lt;DisplayText&gt;[25]&lt;/DisplayText&gt;&lt;record&gt;&lt;rec-number&gt;163&lt;/rec-number&gt;&lt;foreign-keys&gt;&lt;key app="EN" db-id="f9vwasa0gexxtgertapp090cxeev902aawf5" timestamp="1434466457"&gt;163&lt;/key&gt;&lt;/foreign-keys&gt;&lt;ref-type name="Journal Article"&gt;17&lt;/ref-type&gt;&lt;contributors&gt;&lt;authors&gt;&lt;author&gt;Hudson, Richard R.&lt;/author&gt;&lt;/authors&gt;&lt;/contributors&gt;&lt;titles&gt;&lt;title&gt;Generating samples under a Wright–Fisher neutral model of genetic variation&lt;/title&gt;&lt;secondary-title&gt;Bioinformatics&lt;/secondary-title&gt;&lt;/titles&gt;&lt;periodical&gt;&lt;full-title&gt;Bioinformatics&lt;/full-title&gt;&lt;abbr-1&gt;Bioinformatics&lt;/abbr-1&gt;&lt;/periodical&gt;&lt;pages&gt;337–338&lt;/pages&gt;&lt;volume&gt;18&lt;/volume&gt;&lt;number&gt;2&lt;/number&gt;&lt;dates&gt;&lt;year&gt;2002&lt;/year&gt;&lt;pub-dates&gt;&lt;date&gt;February 1, 2002&lt;/date&gt;&lt;/pub-dates&gt;&lt;/dates&gt;&lt;urls&gt;&lt;related-urls&gt;&lt;url&gt;http://bioinformatics.oxfordjournals.org/content/18/2/337.abstract&lt;/url&gt;&lt;/related-urls&gt;&lt;/urls&gt;&lt;electronic-resource-num&gt;10.1093/bioinformatics/18.2.337&lt;/electronic-resource-num&gt;&lt;/record&gt;&lt;/Cite&gt;&lt;/EndNote&gt;</w:instrText>
      </w:r>
      <w:r>
        <w:fldChar w:fldCharType="separate"/>
      </w:r>
      <w:r w:rsidR="008574A6">
        <w:rPr>
          <w:noProof/>
        </w:rPr>
        <w:t>[25]</w:t>
      </w:r>
      <w:r>
        <w:fldChar w:fldCharType="end"/>
      </w:r>
      <w:r>
        <w:t>:</w:t>
      </w:r>
    </w:p>
    <w:p w14:paraId="7EE3173D" w14:textId="77777777" w:rsidR="001824CA" w:rsidRPr="00190FBB" w:rsidRDefault="001824CA" w:rsidP="001824CA">
      <w:pPr>
        <w:pStyle w:val="Quote"/>
      </w:pPr>
      <w:r w:rsidRPr="00190FBB">
        <w:t>ms 58 1</w:t>
      </w:r>
      <w:r>
        <w:t>000000000</w:t>
      </w:r>
      <w:r w:rsidRPr="00190FBB">
        <w:t xml:space="preserve"> -s 1 </w:t>
      </w:r>
      <w:r>
        <w:t>\</w:t>
      </w:r>
      <w:r>
        <w:br/>
      </w:r>
      <w:r w:rsidRPr="00190FBB">
        <w:t xml:space="preserve">-I 29 2 2 2 2 2 2 2 2 2 2 2 2 2 2 2 2 2 2 2 2 2 2 2 2 </w:t>
      </w:r>
      <w:r>
        <w:t>2 2 2 2 2 \</w:t>
      </w:r>
      <w:r>
        <w:br/>
      </w:r>
      <w:r w:rsidRPr="00190FBB">
        <w:t xml:space="preserve">-ej 0.04932 27 26 -ej 0.07053 29 28 -ej 0.08274 26 25 </w:t>
      </w:r>
      <w:r>
        <w:t xml:space="preserve">\ </w:t>
      </w:r>
      <w:r>
        <w:br/>
      </w:r>
      <w:r w:rsidRPr="00190FBB">
        <w:t xml:space="preserve">-ej </w:t>
      </w:r>
      <w:r>
        <w:t>0</w:t>
      </w:r>
      <w:r w:rsidRPr="00190FBB">
        <w:t xml:space="preserve">.16611 23 22 -ej 0.17418 20 19 -ej 0.20942 25 24 -ej 0.22874 3 2 </w:t>
      </w:r>
      <w:r>
        <w:t>\</w:t>
      </w:r>
      <w:r>
        <w:br/>
      </w:r>
      <w:r w:rsidRPr="00190FBB">
        <w:t>-ej 0.29367 22 21 -ej 0.30337 18 17 -ej 0.35478 28 24 -ej 0.45527 24 21</w:t>
      </w:r>
      <w:r>
        <w:t>\</w:t>
      </w:r>
      <w:r w:rsidRPr="00190FBB">
        <w:t xml:space="preserve"> -ej 0.51688 17 16 -ej 0.70747 7 6 -ej 0.73152 19 16 -ej 0.76898 5 4 </w:t>
      </w:r>
      <w:r>
        <w:t>\</w:t>
      </w:r>
      <w:r>
        <w:br/>
      </w:r>
      <w:r w:rsidRPr="00190FBB">
        <w:t xml:space="preserve">-ej 0.98585 13 12 -ej 0.99785 15 14 -ej 1.00183 11 10 -ej 1.1448 12 10 </w:t>
      </w:r>
      <w:r>
        <w:t>\</w:t>
      </w:r>
      <w:r>
        <w:br/>
      </w:r>
      <w:r w:rsidRPr="00190FBB">
        <w:t>-ej 1.18711 9 8 -ej 1.33277 14 10 -ej 1.5878 21 16 -ej 1.61987 10 8</w:t>
      </w:r>
      <w:r>
        <w:t xml:space="preserve"> \</w:t>
      </w:r>
      <w:r>
        <w:br/>
      </w:r>
      <w:r w:rsidRPr="00190FBB">
        <w:t xml:space="preserve">-ej 1.81 2 1 -ej 1.94077 6 4 -ej 1.99408 16 8 -ej 2.26851 8 4 </w:t>
      </w:r>
      <w:r>
        <w:t>\</w:t>
      </w:r>
      <w:r>
        <w:br/>
      </w:r>
      <w:r w:rsidRPr="00190FBB">
        <w:t>-ej 4.42059 4 1</w:t>
      </w:r>
    </w:p>
    <w:p w14:paraId="68FF7ADD" w14:textId="0BF19118" w:rsidR="001824CA" w:rsidRPr="00075D0B" w:rsidRDefault="00051724" w:rsidP="001824CA">
      <w:r w:rsidRPr="00051724">
        <w:rPr>
          <w:rFonts w:eastAsia="Times New Roman"/>
        </w:rPr>
        <w:t xml:space="preserve">For the </w:t>
      </w:r>
      <w:r w:rsidRPr="000222F8">
        <w:rPr>
          <w:rFonts w:eastAsia="Times New Roman"/>
        </w:rPr>
        <w:t>ms</w:t>
      </w:r>
      <w:r w:rsidRPr="00863011">
        <w:rPr>
          <w:rFonts w:eastAsia="Times New Roman"/>
          <w:i/>
        </w:rPr>
        <w:t xml:space="preserve"> </w:t>
      </w:r>
      <w:r w:rsidRPr="00051724">
        <w:rPr>
          <w:rFonts w:eastAsia="Times New Roman"/>
        </w:rPr>
        <w:t>simulation, coalescence times were taken from the ultrametric consensus tr</w:t>
      </w:r>
      <w:r w:rsidR="00801014">
        <w:rPr>
          <w:rFonts w:eastAsia="Times New Roman"/>
        </w:rPr>
        <w:t>ee (Fig</w:t>
      </w:r>
      <w:r w:rsidRPr="00051724">
        <w:rPr>
          <w:rFonts w:eastAsia="Times New Roman"/>
        </w:rPr>
        <w:t xml:space="preserve"> 2A).  A single variable site ("-s 1") for 29 diploid individuals ("58" = 2 x 29) for one billion replicates was simulated over these coalescent times.</w:t>
      </w:r>
      <w:r w:rsidR="00893CBB">
        <w:rPr>
          <w:rFonts w:eastAsia="Times New Roman"/>
        </w:rPr>
        <w:t xml:space="preserve"> </w:t>
      </w:r>
      <w:r w:rsidR="00053370">
        <w:rPr>
          <w:rFonts w:eastAsia="Times New Roman"/>
        </w:rPr>
        <w:t xml:space="preserve">Each coalescent unit is </w:t>
      </w:r>
      <w:r w:rsidR="00863011">
        <w:rPr>
          <w:rFonts w:eastAsia="Times New Roman"/>
        </w:rPr>
        <w:t>1 Myr since 4</w:t>
      </w:r>
      <w:r w:rsidR="00863011">
        <w:rPr>
          <w:rFonts w:eastAsia="Times New Roman"/>
          <w:i/>
        </w:rPr>
        <w:t>N</w:t>
      </w:r>
      <w:r w:rsidR="00863011" w:rsidRPr="00740BFA">
        <w:rPr>
          <w:rFonts w:eastAsia="Times New Roman"/>
          <w:i/>
          <w:vertAlign w:val="subscript"/>
        </w:rPr>
        <w:t>e</w:t>
      </w:r>
      <w:r w:rsidR="00863011">
        <w:rPr>
          <w:rFonts w:eastAsia="Times New Roman"/>
          <w:b/>
          <w:i/>
          <w:vertAlign w:val="subscript"/>
        </w:rPr>
        <w:t xml:space="preserve"> </w:t>
      </w:r>
      <w:r w:rsidR="00863011">
        <w:rPr>
          <w:rFonts w:eastAsia="Times New Roman"/>
          <w:b/>
          <w:u w:val="single"/>
        </w:rPr>
        <w:t xml:space="preserve"> </w:t>
      </w:r>
      <w:r w:rsidR="00863011">
        <w:rPr>
          <w:rFonts w:eastAsia="Times New Roman"/>
          <w:u w:val="single"/>
        </w:rPr>
        <w:t>= 4 × 10</w:t>
      </w:r>
      <w:r w:rsidR="00863011" w:rsidRPr="00740BFA">
        <w:rPr>
          <w:rFonts w:eastAsia="Times New Roman"/>
          <w:u w:val="single"/>
          <w:vertAlign w:val="superscript"/>
        </w:rPr>
        <w:t>5</w:t>
      </w:r>
      <w:r w:rsidR="00863011">
        <w:rPr>
          <w:rFonts w:eastAsia="Times New Roman"/>
          <w:u w:val="single"/>
        </w:rPr>
        <w:t xml:space="preserve"> individuals </w:t>
      </w:r>
      <w:r w:rsidR="00863011">
        <w:rPr>
          <w:rFonts w:eastAsia="Times New Roman"/>
        </w:rPr>
        <w:t xml:space="preserve">× 2.5 generations per year).  </w:t>
      </w:r>
      <w:r w:rsidR="001824CA">
        <w:t>Individual simulations were randomly grouped into datasets of the appropriate size for each of the four contrasts. We then examined the allele patterns for each simulat</w:t>
      </w:r>
      <w:r w:rsidR="003A0810">
        <w:t>ion</w:t>
      </w:r>
      <w:r w:rsidR="001824CA">
        <w:t xml:space="preserve"> </w:t>
      </w:r>
      <w:r w:rsidR="003A0810">
        <w:t xml:space="preserve">run </w:t>
      </w:r>
      <w:r w:rsidR="001824CA">
        <w:t xml:space="preserve">to determine whether the single site was perfectly associated with the </w:t>
      </w:r>
      <w:r w:rsidR="00B24480">
        <w:t xml:space="preserve">groups of accessions distinguished by our </w:t>
      </w:r>
      <w:r w:rsidR="001824CA">
        <w:t xml:space="preserve">environmental </w:t>
      </w:r>
      <w:r w:rsidR="00B24480">
        <w:t>axes</w:t>
      </w:r>
      <w:r w:rsidR="001824CA">
        <w:t xml:space="preserve">. </w:t>
      </w:r>
      <w:r w:rsidR="00075D0B">
        <w:t xml:space="preserve">Note that our number </w:t>
      </w:r>
      <w:r w:rsidR="007E05BA">
        <w:t xml:space="preserve">of simulated datasets </w:t>
      </w:r>
      <w:r w:rsidR="00075D0B">
        <w:t xml:space="preserve">was limited by the computational time required to simulate </w:t>
      </w:r>
      <w:r w:rsidR="00BD4B23">
        <w:t>each tree</w:t>
      </w:r>
      <w:r w:rsidR="00075D0B">
        <w:t xml:space="preserve"> </w:t>
      </w:r>
      <w:r w:rsidR="00F53054">
        <w:t>but</w:t>
      </w:r>
      <w:r w:rsidR="00F52B9B">
        <w:t>,</w:t>
      </w:r>
      <w:r w:rsidR="00F53054">
        <w:t xml:space="preserve"> given the distribution of simulated values for three of our factors</w:t>
      </w:r>
      <w:r w:rsidR="00F52B9B">
        <w:t>,</w:t>
      </w:r>
      <w:r w:rsidR="00F53054">
        <w:t xml:space="preserve"> the</w:t>
      </w:r>
      <w:r w:rsidR="00075D0B">
        <w:t xml:space="preserve"> </w:t>
      </w:r>
      <w:r w:rsidR="00075D0B" w:rsidRPr="00B24480">
        <w:rPr>
          <w:i/>
        </w:rPr>
        <w:t>P</w:t>
      </w:r>
      <w:r w:rsidR="00075D0B">
        <w:t>-value</w:t>
      </w:r>
      <w:r w:rsidR="00BD4B23">
        <w:t>s are likely to be much lower than estimated</w:t>
      </w:r>
      <w:r w:rsidR="00075D0B">
        <w:t>.</w:t>
      </w:r>
    </w:p>
    <w:p w14:paraId="6E8EDBA3" w14:textId="5CF3BF24" w:rsidR="00331CCA" w:rsidRDefault="00331CCA" w:rsidP="00331CCA">
      <w:pPr>
        <w:ind w:firstLine="720"/>
        <w:rPr>
          <w:rFonts w:eastAsia="Times New Roman"/>
          <w:color w:val="000000"/>
        </w:rPr>
      </w:pPr>
      <w:r>
        <w:t xml:space="preserve">For the altitude/temperature test (Factor 1), </w:t>
      </w:r>
      <w:r>
        <w:rPr>
          <w:rFonts w:eastAsia="Times New Roman"/>
          <w:color w:val="000000"/>
        </w:rPr>
        <w:t>no gene showed a nonsynonymous difference</w:t>
      </w:r>
      <w:r w:rsidR="003C6117">
        <w:rPr>
          <w:rFonts w:eastAsia="Times New Roman"/>
          <w:color w:val="000000"/>
        </w:rPr>
        <w:t xml:space="preserve"> </w:t>
      </w:r>
      <w:r w:rsidR="007E05BA">
        <w:rPr>
          <w:rFonts w:eastAsia="Times New Roman"/>
          <w:color w:val="000000"/>
        </w:rPr>
        <w:t xml:space="preserve">out </w:t>
      </w:r>
      <w:r w:rsidR="003C6117">
        <w:rPr>
          <w:rFonts w:eastAsia="Times New Roman"/>
          <w:color w:val="000000"/>
        </w:rPr>
        <w:t xml:space="preserve">of a total of </w:t>
      </w:r>
      <w:r w:rsidR="003C6117" w:rsidRPr="003C6117">
        <w:rPr>
          <w:rFonts w:eastAsia="Times New Roman"/>
          <w:color w:val="000000"/>
        </w:rPr>
        <w:t>233</w:t>
      </w:r>
      <w:r w:rsidR="003C6117">
        <w:rPr>
          <w:rFonts w:eastAsia="Times New Roman"/>
          <w:color w:val="000000"/>
        </w:rPr>
        <w:t>,</w:t>
      </w:r>
      <w:r w:rsidR="003C6117" w:rsidRPr="003C6117">
        <w:rPr>
          <w:rFonts w:eastAsia="Times New Roman"/>
          <w:color w:val="000000"/>
        </w:rPr>
        <w:t>567</w:t>
      </w:r>
      <w:r w:rsidR="003C6117">
        <w:rPr>
          <w:rFonts w:eastAsia="Times New Roman"/>
          <w:color w:val="000000"/>
        </w:rPr>
        <w:t xml:space="preserve"> variable amino acid sites</w:t>
      </w:r>
      <w:r>
        <w:rPr>
          <w:rFonts w:eastAsia="Times New Roman"/>
          <w:color w:val="000000"/>
        </w:rPr>
        <w:t xml:space="preserve">. </w:t>
      </w:r>
      <w:r w:rsidR="003C6117">
        <w:rPr>
          <w:rFonts w:eastAsia="Times New Roman"/>
          <w:color w:val="000000"/>
        </w:rPr>
        <w:t xml:space="preserve">For 4214 replicate sets of </w:t>
      </w:r>
      <w:r w:rsidR="003C6117" w:rsidRPr="003C6117">
        <w:rPr>
          <w:rFonts w:eastAsia="Times New Roman"/>
          <w:color w:val="000000"/>
        </w:rPr>
        <w:t>233</w:t>
      </w:r>
      <w:r w:rsidR="003C6117">
        <w:rPr>
          <w:rFonts w:eastAsia="Times New Roman"/>
          <w:color w:val="000000"/>
        </w:rPr>
        <w:t>,</w:t>
      </w:r>
      <w:r w:rsidR="003C6117" w:rsidRPr="003C6117">
        <w:rPr>
          <w:rFonts w:eastAsia="Times New Roman"/>
          <w:color w:val="000000"/>
        </w:rPr>
        <w:t>567</w:t>
      </w:r>
      <w:r w:rsidR="003C6117">
        <w:rPr>
          <w:rFonts w:eastAsia="Times New Roman"/>
          <w:color w:val="000000"/>
        </w:rPr>
        <w:t xml:space="preserve"> simulated genes, an average of 0.03</w:t>
      </w:r>
      <w:r w:rsidR="00856391">
        <w:rPr>
          <w:rFonts w:eastAsia="Times New Roman"/>
          <w:color w:val="000000"/>
        </w:rPr>
        <w:t xml:space="preserve"> (range 0–2) simulated allele patterns per replicate matched the PhyloGWAS pattern.</w:t>
      </w:r>
      <w:r w:rsidR="003C6117">
        <w:rPr>
          <w:rFonts w:eastAsia="Times New Roman"/>
          <w:color w:val="000000"/>
        </w:rPr>
        <w:t xml:space="preserve"> </w:t>
      </w:r>
      <w:r>
        <w:rPr>
          <w:rFonts w:eastAsia="Times New Roman"/>
          <w:color w:val="000000"/>
        </w:rPr>
        <w:t xml:space="preserve">Of all </w:t>
      </w:r>
      <w:r w:rsidR="007E05BA">
        <w:rPr>
          <w:rFonts w:eastAsia="Times New Roman"/>
          <w:color w:val="000000"/>
        </w:rPr>
        <w:t>our</w:t>
      </w:r>
      <w:r>
        <w:rPr>
          <w:rFonts w:eastAsia="Times New Roman"/>
          <w:color w:val="000000"/>
        </w:rPr>
        <w:t xml:space="preserve"> PhyloGWAS tests, this one required the most complex allele pattern, including 23 accessions and 2 pairs of conspecific accessions split between the two ecological groupings. Therefore, this </w:t>
      </w:r>
      <w:r w:rsidR="007E05BA">
        <w:rPr>
          <w:rFonts w:eastAsia="Times New Roman"/>
          <w:color w:val="000000"/>
        </w:rPr>
        <w:t xml:space="preserve">specific </w:t>
      </w:r>
      <w:r>
        <w:rPr>
          <w:rFonts w:eastAsia="Times New Roman"/>
          <w:color w:val="000000"/>
        </w:rPr>
        <w:t>test might indicate an upper limit to this kind of association analysis, or simply that adapt</w:t>
      </w:r>
      <w:r w:rsidR="00035CC2">
        <w:rPr>
          <w:rFonts w:eastAsia="Times New Roman"/>
          <w:color w:val="000000"/>
        </w:rPr>
        <w:t>at</w:t>
      </w:r>
      <w:r>
        <w:rPr>
          <w:rFonts w:eastAsia="Times New Roman"/>
          <w:color w:val="000000"/>
        </w:rPr>
        <w:t xml:space="preserve">ion to this stressor did not occur via selection </w:t>
      </w:r>
      <w:r w:rsidR="007E05BA">
        <w:rPr>
          <w:rFonts w:eastAsia="Times New Roman"/>
          <w:color w:val="000000"/>
        </w:rPr>
        <w:t xml:space="preserve">on coding changes found among </w:t>
      </w:r>
      <w:r>
        <w:rPr>
          <w:rFonts w:eastAsia="Times New Roman"/>
          <w:color w:val="000000"/>
        </w:rPr>
        <w:t>ancestral variation.</w:t>
      </w:r>
    </w:p>
    <w:p w14:paraId="7E11846F" w14:textId="5ED25F1C" w:rsidR="00331CCA" w:rsidRPr="00075D0B" w:rsidRDefault="00331CCA" w:rsidP="00331CCA">
      <w:pPr>
        <w:ind w:firstLine="720"/>
      </w:pPr>
      <w:r>
        <w:t xml:space="preserve">For the latitude-seasonality test (Factor 2), 21 genes with nonsynonymous differences were observed out of a total of </w:t>
      </w:r>
      <w:r w:rsidRPr="00331CCA">
        <w:t>253</w:t>
      </w:r>
      <w:r>
        <w:t>,</w:t>
      </w:r>
      <w:r w:rsidRPr="00331CCA">
        <w:t>161</w:t>
      </w:r>
      <w:r>
        <w:t xml:space="preserve"> variable amino acid sites. For 3949 replicate sets of 253,161 simulated genes, an average of 0.002 (range 0-1) simulated allele patterns per replicate matched the </w:t>
      </w:r>
      <w:r w:rsidR="00075D0B">
        <w:t>PhyloGWAS pattern for this test</w:t>
      </w:r>
      <w:r w:rsidR="00E51847">
        <w:t xml:space="preserve">; </w:t>
      </w:r>
      <w:r w:rsidR="00E51847">
        <w:rPr>
          <w:rFonts w:eastAsia="Times New Roman"/>
          <w:color w:val="000000"/>
        </w:rPr>
        <w:t>in other words,</w:t>
      </w:r>
      <w:r w:rsidR="008E7F33">
        <w:rPr>
          <w:rFonts w:eastAsia="Times New Roman"/>
          <w:color w:val="000000"/>
        </w:rPr>
        <w:t xml:space="preserve"> none of the simulated datasets had 21 </w:t>
      </w:r>
      <w:r w:rsidR="001A3141">
        <w:rPr>
          <w:rFonts w:eastAsia="Times New Roman"/>
          <w:color w:val="000000"/>
        </w:rPr>
        <w:t xml:space="preserve">or more </w:t>
      </w:r>
      <w:r w:rsidR="008E7F33">
        <w:rPr>
          <w:rFonts w:eastAsia="Times New Roman"/>
          <w:color w:val="000000"/>
        </w:rPr>
        <w:t>genes perfectly associated with the environmental variables</w:t>
      </w:r>
      <w:r w:rsidR="008E7F33">
        <w:t>.</w:t>
      </w:r>
      <w:r w:rsidR="00075D0B">
        <w:t xml:space="preserve"> </w:t>
      </w:r>
      <w:r w:rsidR="008E7F33">
        <w:t xml:space="preserve">This </w:t>
      </w:r>
      <w:r w:rsidR="007E4630">
        <w:t xml:space="preserve">makes </w:t>
      </w:r>
      <w:r w:rsidR="007E4630" w:rsidRPr="007F549D">
        <w:t>our</w:t>
      </w:r>
      <w:r w:rsidR="007E4630">
        <w:t xml:space="preserve"> </w:t>
      </w:r>
      <w:r w:rsidR="007E4630" w:rsidRPr="007F549D">
        <w:rPr>
          <w:i/>
        </w:rPr>
        <w:t>P</w:t>
      </w:r>
      <w:r w:rsidR="007E4630">
        <w:t>-</w:t>
      </w:r>
      <w:r w:rsidR="000C165B">
        <w:t xml:space="preserve">value </w:t>
      </w:r>
      <w:r w:rsidR="000C165B">
        <w:rPr>
          <w:i/>
        </w:rPr>
        <w:t>&lt;</w:t>
      </w:r>
      <w:r w:rsidR="00075D0B">
        <w:t xml:space="preserve"> 2.53×10</w:t>
      </w:r>
      <w:r w:rsidR="00075D0B">
        <w:rPr>
          <w:vertAlign w:val="superscript"/>
        </w:rPr>
        <w:t>−</w:t>
      </w:r>
      <w:r w:rsidR="00075D0B" w:rsidRPr="00075D0B">
        <w:rPr>
          <w:vertAlign w:val="superscript"/>
        </w:rPr>
        <w:t>4</w:t>
      </w:r>
      <w:r w:rsidR="002718DB">
        <w:t xml:space="preserve"> (i.e.</w:t>
      </w:r>
      <w:r w:rsidR="005054B9">
        <w:t>,</w:t>
      </w:r>
      <w:r w:rsidR="002718DB">
        <w:t xml:space="preserve"> less than 1/3949).</w:t>
      </w:r>
    </w:p>
    <w:p w14:paraId="03D2464F" w14:textId="63085C8F" w:rsidR="00331CCA" w:rsidRDefault="005D1CD0" w:rsidP="00331CCA">
      <w:pPr>
        <w:ind w:firstLine="720"/>
        <w:rPr>
          <w:rFonts w:eastAsia="Times New Roman"/>
          <w:color w:val="000000"/>
        </w:rPr>
      </w:pPr>
      <w:r>
        <w:t>F</w:t>
      </w:r>
      <w:r w:rsidR="001824CA">
        <w:rPr>
          <w:rFonts w:eastAsia="Times New Roman"/>
          <w:color w:val="000000"/>
        </w:rPr>
        <w:t>or the pH test</w:t>
      </w:r>
      <w:r w:rsidR="00331CCA">
        <w:rPr>
          <w:rFonts w:eastAsia="Times New Roman"/>
          <w:color w:val="000000"/>
        </w:rPr>
        <w:t xml:space="preserve"> (Factor 3)</w:t>
      </w:r>
      <w:r w:rsidR="001824CA">
        <w:rPr>
          <w:rFonts w:eastAsia="Times New Roman"/>
          <w:color w:val="000000"/>
        </w:rPr>
        <w:t>,</w:t>
      </w:r>
      <w:r w:rsidR="00805A0F" w:rsidRPr="00805A0F">
        <w:rPr>
          <w:rFonts w:eastAsia="Times New Roman"/>
          <w:color w:val="000000"/>
        </w:rPr>
        <w:t xml:space="preserve"> </w:t>
      </w:r>
      <w:r w:rsidR="00EC01B8">
        <w:rPr>
          <w:rFonts w:eastAsia="Times New Roman"/>
          <w:color w:val="000000"/>
        </w:rPr>
        <w:t xml:space="preserve">43 genes were observed with nonsynonymous differences out of a total of 160,255 aligned sites with variable amino acids. </w:t>
      </w:r>
      <w:r w:rsidR="00813238">
        <w:rPr>
          <w:rFonts w:eastAsia="Times New Roman"/>
          <w:color w:val="000000"/>
        </w:rPr>
        <w:t xml:space="preserve">For 6323 replicate sets of </w:t>
      </w:r>
      <w:r w:rsidR="00331CCA">
        <w:rPr>
          <w:rFonts w:eastAsia="Times New Roman"/>
          <w:color w:val="000000"/>
        </w:rPr>
        <w:t xml:space="preserve">160,255 simulated </w:t>
      </w:r>
      <w:r w:rsidR="00813238">
        <w:rPr>
          <w:rFonts w:eastAsia="Times New Roman"/>
          <w:color w:val="000000"/>
        </w:rPr>
        <w:t xml:space="preserve">genes, an average of </w:t>
      </w:r>
      <w:r w:rsidR="004A1840">
        <w:rPr>
          <w:rFonts w:eastAsia="Times New Roman"/>
          <w:color w:val="000000"/>
        </w:rPr>
        <w:t>5.28</w:t>
      </w:r>
      <w:r w:rsidR="00813238">
        <w:rPr>
          <w:rFonts w:eastAsia="Times New Roman"/>
          <w:color w:val="000000"/>
        </w:rPr>
        <w:t xml:space="preserve"> (range </w:t>
      </w:r>
      <w:r w:rsidR="004A1840">
        <w:rPr>
          <w:rFonts w:eastAsia="Times New Roman"/>
          <w:color w:val="000000"/>
        </w:rPr>
        <w:t>0</w:t>
      </w:r>
      <w:r w:rsidR="00813238">
        <w:rPr>
          <w:rFonts w:eastAsia="Times New Roman"/>
          <w:color w:val="000000"/>
        </w:rPr>
        <w:t>–1</w:t>
      </w:r>
      <w:r w:rsidR="004A1840">
        <w:rPr>
          <w:rFonts w:eastAsia="Times New Roman"/>
          <w:color w:val="000000"/>
        </w:rPr>
        <w:t>5</w:t>
      </w:r>
      <w:r w:rsidR="00813238">
        <w:rPr>
          <w:rFonts w:eastAsia="Times New Roman"/>
          <w:color w:val="000000"/>
        </w:rPr>
        <w:t>) simulated allele patterns matching the tested PhyloGWAS pattern</w:t>
      </w:r>
      <w:r w:rsidR="00856391">
        <w:rPr>
          <w:rFonts w:eastAsia="Times New Roman"/>
          <w:color w:val="000000"/>
        </w:rPr>
        <w:t xml:space="preserve"> (</w:t>
      </w:r>
      <w:r w:rsidR="00856391">
        <w:rPr>
          <w:rFonts w:eastAsia="Times New Roman"/>
          <w:i/>
          <w:color w:val="000000"/>
        </w:rPr>
        <w:t xml:space="preserve">P </w:t>
      </w:r>
      <w:r w:rsidR="00856391">
        <w:rPr>
          <w:rFonts w:eastAsia="Times New Roman"/>
          <w:color w:val="000000"/>
        </w:rPr>
        <w:t xml:space="preserve">&lt; </w:t>
      </w:r>
      <w:r w:rsidR="002718DB">
        <w:t>1.58×10</w:t>
      </w:r>
      <w:r w:rsidR="002718DB">
        <w:rPr>
          <w:vertAlign w:val="superscript"/>
        </w:rPr>
        <w:t>−</w:t>
      </w:r>
      <w:r w:rsidR="002718DB" w:rsidRPr="00075D0B">
        <w:rPr>
          <w:vertAlign w:val="superscript"/>
        </w:rPr>
        <w:t>4</w:t>
      </w:r>
      <w:r w:rsidR="001D4790" w:rsidRPr="005054B9">
        <w:t>)</w:t>
      </w:r>
      <w:r w:rsidR="00331CCA">
        <w:rPr>
          <w:rFonts w:eastAsia="Times New Roman"/>
          <w:color w:val="000000"/>
        </w:rPr>
        <w:t>.</w:t>
      </w:r>
      <w:r w:rsidR="00813238">
        <w:rPr>
          <w:rFonts w:eastAsia="Times New Roman"/>
          <w:color w:val="000000"/>
        </w:rPr>
        <w:t xml:space="preserve"> </w:t>
      </w:r>
      <w:r w:rsidR="00331CCA">
        <w:rPr>
          <w:rFonts w:eastAsia="Times New Roman"/>
          <w:color w:val="000000"/>
        </w:rPr>
        <w:t xml:space="preserve">We noted </w:t>
      </w:r>
      <w:r w:rsidR="00CF7384">
        <w:rPr>
          <w:rFonts w:eastAsia="Times New Roman"/>
          <w:color w:val="000000"/>
        </w:rPr>
        <w:t xml:space="preserve">that </w:t>
      </w:r>
      <w:r w:rsidR="00331CCA">
        <w:rPr>
          <w:rFonts w:eastAsia="Times New Roman"/>
          <w:color w:val="000000"/>
        </w:rPr>
        <w:t>s</w:t>
      </w:r>
      <w:r w:rsidR="00813238">
        <w:rPr>
          <w:rFonts w:eastAsia="Times New Roman"/>
          <w:color w:val="000000"/>
        </w:rPr>
        <w:t xml:space="preserve">everal </w:t>
      </w:r>
      <w:r w:rsidR="00805A0F">
        <w:rPr>
          <w:rFonts w:eastAsia="Times New Roman"/>
          <w:color w:val="000000"/>
        </w:rPr>
        <w:t xml:space="preserve">loci with nonsynonymous differences were transferases, oxidases, and other catalytic enzymes that might be affected by or respond to soil pH. </w:t>
      </w:r>
      <w:r w:rsidR="00346BAF">
        <w:rPr>
          <w:rFonts w:eastAsia="Times New Roman"/>
          <w:color w:val="000000"/>
        </w:rPr>
        <w:t xml:space="preserve">In addition, several loci were associated with plant disease resistance responses, including antifungal responses (e.g. </w:t>
      </w:r>
      <w:r w:rsidR="00346BAF" w:rsidRPr="00B43548">
        <w:rPr>
          <w:i/>
          <w:color w:val="000000"/>
        </w:rPr>
        <w:t>Solyc02g082920</w:t>
      </w:r>
      <w:r w:rsidR="00346BAF">
        <w:rPr>
          <w:rFonts w:eastAsia="Times New Roman"/>
          <w:color w:val="000000"/>
        </w:rPr>
        <w:t xml:space="preserve">). Soil pH can be important for determining the presence and abundance of soil borne diseases, so these variants might reflect different selective conditions for disease resistance for soil borne pathogens. </w:t>
      </w:r>
      <w:r w:rsidR="00805A0F">
        <w:rPr>
          <w:rFonts w:eastAsia="Times New Roman"/>
          <w:color w:val="000000"/>
        </w:rPr>
        <w:t xml:space="preserve">Only </w:t>
      </w:r>
      <w:r w:rsidR="00805A0F" w:rsidRPr="006F2035">
        <w:rPr>
          <w:rFonts w:eastAsia="Times New Roman"/>
          <w:i/>
          <w:color w:val="000000"/>
        </w:rPr>
        <w:t>Solyc05g005460</w:t>
      </w:r>
      <w:r w:rsidR="00805A0F">
        <w:rPr>
          <w:rFonts w:eastAsia="Times New Roman"/>
          <w:color w:val="000000"/>
        </w:rPr>
        <w:t xml:space="preserve"> (</w:t>
      </w:r>
      <w:r w:rsidR="00805A0F" w:rsidRPr="006F2035">
        <w:rPr>
          <w:rFonts w:eastAsia="Times New Roman"/>
          <w:i/>
          <w:color w:val="000000"/>
        </w:rPr>
        <w:t>nucleoredoxin 2</w:t>
      </w:r>
      <w:r w:rsidR="00805A0F">
        <w:rPr>
          <w:rFonts w:eastAsia="Times New Roman"/>
          <w:color w:val="000000"/>
        </w:rPr>
        <w:t xml:space="preserve">) had 2 </w:t>
      </w:r>
      <w:r w:rsidR="00813238">
        <w:rPr>
          <w:rFonts w:eastAsia="Times New Roman"/>
          <w:color w:val="000000"/>
        </w:rPr>
        <w:t>nonsynonymous</w:t>
      </w:r>
      <w:r w:rsidR="00805A0F">
        <w:rPr>
          <w:rFonts w:eastAsia="Times New Roman"/>
          <w:color w:val="000000"/>
        </w:rPr>
        <w:t xml:space="preserve"> differences between</w:t>
      </w:r>
      <w:r w:rsidR="00813238">
        <w:rPr>
          <w:rFonts w:eastAsia="Times New Roman"/>
          <w:color w:val="000000"/>
        </w:rPr>
        <w:t xml:space="preserve"> the two ecological groupings.</w:t>
      </w:r>
    </w:p>
    <w:p w14:paraId="5C87A5B9" w14:textId="3108945A" w:rsidR="001824CA" w:rsidRDefault="00331CCA" w:rsidP="00805A0F">
      <w:pPr>
        <w:ind w:firstLine="720"/>
      </w:pPr>
      <w:r>
        <w:t xml:space="preserve">For the metal test (Factor 4), 404 genes were observed with nonsynonymous differences between environments with higher </w:t>
      </w:r>
      <w:r w:rsidR="00171CBD">
        <w:t xml:space="preserve">versus </w:t>
      </w:r>
      <w:r>
        <w:t>lower presence of heavy metals</w:t>
      </w:r>
      <w:r w:rsidR="00171CBD">
        <w:t>,</w:t>
      </w:r>
      <w:r>
        <w:t xml:space="preserve"> out of a total of 198,908 variable amino acid sites</w:t>
      </w:r>
      <w:r w:rsidR="000C165B">
        <w:t xml:space="preserve">. </w:t>
      </w:r>
      <w:r w:rsidR="00075D0B">
        <w:t xml:space="preserve">For </w:t>
      </w:r>
      <w:r w:rsidR="00075D0B" w:rsidRPr="00075D0B">
        <w:t>5023</w:t>
      </w:r>
      <w:r w:rsidR="00075D0B">
        <w:t xml:space="preserve"> replicate sets of </w:t>
      </w:r>
      <w:r w:rsidR="00075D0B" w:rsidRPr="00075D0B">
        <w:t>198</w:t>
      </w:r>
      <w:r w:rsidR="00075D0B">
        <w:t>,</w:t>
      </w:r>
      <w:r w:rsidR="00075D0B" w:rsidRPr="00075D0B">
        <w:t>908</w:t>
      </w:r>
      <w:r w:rsidR="00075D0B">
        <w:t xml:space="preserve"> simulated genes, an average of 25.96 (range 10–43) </w:t>
      </w:r>
      <w:r w:rsidR="00075D0B">
        <w:lastRenderedPageBreak/>
        <w:t xml:space="preserve">simulated allele patterns matched the PhyloGWAS pattern. This gives our observed value a </w:t>
      </w:r>
      <w:r w:rsidR="00CF7384">
        <w:rPr>
          <w:i/>
        </w:rPr>
        <w:t>P</w:t>
      </w:r>
      <w:r w:rsidR="00CF7384">
        <w:t xml:space="preserve">-value of </w:t>
      </w:r>
      <w:r w:rsidR="00075D0B" w:rsidRPr="005054B9">
        <w:rPr>
          <w:i/>
        </w:rPr>
        <w:t>P</w:t>
      </w:r>
      <w:r w:rsidR="00075D0B">
        <w:t xml:space="preserve"> &lt; 1.99×10</w:t>
      </w:r>
      <w:r w:rsidR="00075D0B" w:rsidRPr="007E05BA">
        <w:rPr>
          <w:vertAlign w:val="superscript"/>
        </w:rPr>
        <w:t>4</w:t>
      </w:r>
      <w:r w:rsidR="00075D0B">
        <w:t>.</w:t>
      </w:r>
      <w:r w:rsidR="00075D0B">
        <w:rPr>
          <w:rFonts w:eastAsia="Times New Roman"/>
          <w:color w:val="000000"/>
        </w:rPr>
        <w:t xml:space="preserve"> </w:t>
      </w:r>
      <w:r w:rsidR="005D1CD0">
        <w:rPr>
          <w:rFonts w:eastAsia="Times New Roman"/>
          <w:color w:val="000000"/>
        </w:rPr>
        <w:t xml:space="preserve">Gene lists from all four tests are available in </w:t>
      </w:r>
      <w:r w:rsidR="000B23BA">
        <w:rPr>
          <w:rFonts w:eastAsia="Times New Roman"/>
          <w:color w:val="000000"/>
        </w:rPr>
        <w:t xml:space="preserve">S1 </w:t>
      </w:r>
      <w:r w:rsidR="005D1CD0">
        <w:rPr>
          <w:rFonts w:eastAsia="Times New Roman"/>
          <w:color w:val="000000"/>
        </w:rPr>
        <w:t>Data 1.22−</w:t>
      </w:r>
      <w:r w:rsidR="000B23BA">
        <w:rPr>
          <w:rFonts w:eastAsia="Times New Roman"/>
          <w:color w:val="000000"/>
        </w:rPr>
        <w:t>1.</w:t>
      </w:r>
      <w:r w:rsidR="005D1CD0">
        <w:rPr>
          <w:rFonts w:eastAsia="Times New Roman"/>
          <w:color w:val="000000"/>
        </w:rPr>
        <w:t>25</w:t>
      </w:r>
      <w:r w:rsidR="007E05BA">
        <w:rPr>
          <w:rFonts w:eastAsia="Times New Roman"/>
          <w:color w:val="000000"/>
        </w:rPr>
        <w:t>.</w:t>
      </w:r>
    </w:p>
    <w:p w14:paraId="47F25ACC" w14:textId="77777777" w:rsidR="00A85C62" w:rsidRDefault="00A85C62" w:rsidP="001824CA"/>
    <w:p w14:paraId="11CCAE18" w14:textId="313009AD" w:rsidR="001824CA" w:rsidRDefault="0072569C" w:rsidP="001824CA">
      <w:pPr>
        <w:pStyle w:val="Heading1"/>
      </w:pPr>
      <w:bookmarkStart w:id="16" w:name="_Toc438152016"/>
      <w:r>
        <w:t xml:space="preserve">S1 Text </w:t>
      </w:r>
      <w:r w:rsidR="001824CA">
        <w:t xml:space="preserve">Section 7: Phylogeny of </w:t>
      </w:r>
      <w:r w:rsidR="001824CA">
        <w:rPr>
          <w:i/>
        </w:rPr>
        <w:t xml:space="preserve">Solanum </w:t>
      </w:r>
      <w:r w:rsidR="001824CA">
        <w:t xml:space="preserve">section </w:t>
      </w:r>
      <w:r w:rsidR="00A85C62">
        <w:rPr>
          <w:i/>
        </w:rPr>
        <w:t xml:space="preserve">Lycopersicon </w:t>
      </w:r>
      <w:r w:rsidR="00A85C62" w:rsidRPr="00A85C62">
        <w:t>and</w:t>
      </w:r>
      <w:r w:rsidR="001824CA">
        <w:rPr>
          <w:i/>
        </w:rPr>
        <w:t xml:space="preserve"> </w:t>
      </w:r>
      <w:r w:rsidR="001824CA">
        <w:t>major groupings</w:t>
      </w:r>
      <w:bookmarkEnd w:id="16"/>
    </w:p>
    <w:p w14:paraId="6FF0CFA8" w14:textId="77777777" w:rsidR="00A85C62" w:rsidRDefault="00A85C62" w:rsidP="00A85C62"/>
    <w:p w14:paraId="2272DD26" w14:textId="1AF0088B" w:rsidR="001824CA" w:rsidRDefault="001824CA" w:rsidP="001824CA">
      <w:pPr>
        <w:pStyle w:val="Heading2"/>
      </w:pPr>
      <w:bookmarkStart w:id="17" w:name="_Toc438152017"/>
      <w:r>
        <w:t xml:space="preserve">7.1: Sections </w:t>
      </w:r>
      <w:r w:rsidRPr="00F6334B">
        <w:t>Lycopersicon</w:t>
      </w:r>
      <w:r>
        <w:t xml:space="preserve"> and</w:t>
      </w:r>
      <w:r w:rsidRPr="00F6334B">
        <w:t xml:space="preserve"> Lycopersicoides</w:t>
      </w:r>
      <w:bookmarkEnd w:id="17"/>
    </w:p>
    <w:p w14:paraId="2B9AC609" w14:textId="72D05F8B" w:rsidR="001824CA" w:rsidRPr="00401476" w:rsidRDefault="001824CA" w:rsidP="001824CA">
      <w:pPr>
        <w:tabs>
          <w:tab w:val="left" w:pos="7560"/>
        </w:tabs>
      </w:pPr>
      <w:r>
        <w:t xml:space="preserve">Sections </w:t>
      </w:r>
      <w:r>
        <w:rPr>
          <w:i/>
        </w:rPr>
        <w:t>Lycopersicoides</w:t>
      </w:r>
      <w:r>
        <w:t xml:space="preserve"> and </w:t>
      </w:r>
      <w:r>
        <w:rPr>
          <w:i/>
        </w:rPr>
        <w:t xml:space="preserve">Lycopersicon </w:t>
      </w:r>
      <w:r>
        <w:t xml:space="preserve">were found to be monophyletic clades with high support in all datasets. </w:t>
      </w:r>
      <w:r>
        <w:rPr>
          <w:i/>
        </w:rPr>
        <w:t>lyd</w:t>
      </w:r>
      <w:r>
        <w:t xml:space="preserve">-2951 and </w:t>
      </w:r>
      <w:r>
        <w:rPr>
          <w:i/>
        </w:rPr>
        <w:t>lyd</w:t>
      </w:r>
      <w:r>
        <w:t xml:space="preserve">-4126 were inferred as sister in all phylogenies with ~99% of window and gene tree support, with </w:t>
      </w:r>
      <w:r>
        <w:rPr>
          <w:i/>
        </w:rPr>
        <w:t>sit</w:t>
      </w:r>
      <w:r>
        <w:t xml:space="preserve">-4116 inferred as sister to both with equally high support. The clear separation in </w:t>
      </w:r>
      <w:r w:rsidR="004542DA">
        <w:t xml:space="preserve">% </w:t>
      </w:r>
      <w:r>
        <w:t xml:space="preserve">sequence </w:t>
      </w:r>
      <w:r w:rsidR="004542DA">
        <w:t xml:space="preserve">divergence </w:t>
      </w:r>
      <w:r>
        <w:t xml:space="preserve">and strong support for this split between the two sections </w:t>
      </w:r>
      <w:r w:rsidR="00AE33AE">
        <w:t xml:space="preserve">validate </w:t>
      </w:r>
      <w:r>
        <w:t xml:space="preserve">the use of section </w:t>
      </w:r>
      <w:r>
        <w:rPr>
          <w:i/>
        </w:rPr>
        <w:t>Lycopersicoides</w:t>
      </w:r>
      <w:r>
        <w:t xml:space="preserve"> as an outgroup lineage. Whole-</w:t>
      </w:r>
      <w:r w:rsidR="00740500">
        <w:t xml:space="preserve">transcriptome </w:t>
      </w:r>
      <w:r>
        <w:t xml:space="preserve">and subsection phylogenies indicate the presence of four major groups as suggested by other recent clade-wide molecular studies </w:t>
      </w:r>
      <w:r>
        <w:fldChar w:fldCharType="begin">
          <w:fldData xml:space="preserve">PEVuZE5vdGU+PENpdGU+PEF1dGhvcj5Sb2RyaWd1ZXo8L0F1dGhvcj48WWVhcj4yMDA5PC9ZZWFy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</w:fldData>
        </w:fldChar>
      </w:r>
      <w:r w:rsidR="001E127F">
        <w:instrText xml:space="preserve"> ADDIN EN.CITE </w:instrText>
      </w:r>
      <w:r w:rsidR="001E127F">
        <w:fldChar w:fldCharType="begin">
          <w:fldData xml:space="preserve">PEVuZE5vdGU+PENpdGU+PEF1dGhvcj5Sb2RyaWd1ZXo8L0F1dGhvcj48WWVhcj4yMDA5PC9ZZWFy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</w:fldData>
        </w:fldChar>
      </w:r>
      <w:r w:rsidR="001E127F">
        <w:instrText xml:space="preserve"> ADDIN EN.CITE.DATA </w:instrText>
      </w:r>
      <w:r w:rsidR="001E127F">
        <w:fldChar w:fldCharType="end"/>
      </w:r>
      <w:r>
        <w:fldChar w:fldCharType="separate"/>
      </w:r>
      <w:r w:rsidR="001E127F">
        <w:rPr>
          <w:noProof/>
        </w:rPr>
        <w:t>[1,26]</w:t>
      </w:r>
      <w:r>
        <w:fldChar w:fldCharType="end"/>
      </w:r>
      <w:r>
        <w:t>. The Hirsutum group (</w:t>
      </w:r>
      <w:r>
        <w:rPr>
          <w:i/>
        </w:rPr>
        <w:t>S. habrochaites</w:t>
      </w:r>
      <w:r>
        <w:t xml:space="preserve">, </w:t>
      </w:r>
      <w:r>
        <w:rPr>
          <w:i/>
        </w:rPr>
        <w:t>S. pennellii</w:t>
      </w:r>
      <w:r>
        <w:t>) is inferred to diverge first from the rest of the section, followed by the Peruvianum group (</w:t>
      </w:r>
      <w:r>
        <w:rPr>
          <w:i/>
        </w:rPr>
        <w:t>S. chilense, S. corneliomulleri</w:t>
      </w:r>
      <w:r>
        <w:t xml:space="preserve">, </w:t>
      </w:r>
      <w:r>
        <w:rPr>
          <w:i/>
        </w:rPr>
        <w:t>S. huaylasense</w:t>
      </w:r>
      <w:r>
        <w:t xml:space="preserve">, </w:t>
      </w:r>
      <w:r>
        <w:rPr>
          <w:i/>
        </w:rPr>
        <w:t>S. peruvianum</w:t>
      </w:r>
      <w:r>
        <w:t>). The Esculentum (</w:t>
      </w:r>
      <w:r>
        <w:rPr>
          <w:i/>
        </w:rPr>
        <w:t>S. cheesmaniae</w:t>
      </w:r>
      <w:r>
        <w:t xml:space="preserve">, </w:t>
      </w:r>
      <w:r>
        <w:rPr>
          <w:i/>
        </w:rPr>
        <w:t>S. galapagense, S. lycopersicum</w:t>
      </w:r>
      <w:r>
        <w:t xml:space="preserve">, </w:t>
      </w:r>
      <w:r>
        <w:rPr>
          <w:i/>
        </w:rPr>
        <w:t>S. pi</w:t>
      </w:r>
      <w:r w:rsidRPr="00276E95">
        <w:rPr>
          <w:i/>
        </w:rPr>
        <w:t>mpinellifolium</w:t>
      </w:r>
      <w:r w:rsidRPr="00276E95">
        <w:t>) and Arcanum groups (</w:t>
      </w:r>
      <w:r w:rsidRPr="00276E95">
        <w:rPr>
          <w:i/>
        </w:rPr>
        <w:t>S. arcanum</w:t>
      </w:r>
      <w:r w:rsidRPr="00276E95">
        <w:t xml:space="preserve">, </w:t>
      </w:r>
      <w:r w:rsidRPr="00276E95">
        <w:rPr>
          <w:i/>
        </w:rPr>
        <w:t>S. chmielewskii</w:t>
      </w:r>
      <w:r w:rsidRPr="00276E95">
        <w:t xml:space="preserve">, </w:t>
      </w:r>
      <w:r w:rsidRPr="00276E95">
        <w:rPr>
          <w:i/>
        </w:rPr>
        <w:t>S. neorickii</w:t>
      </w:r>
      <w:r w:rsidRPr="00276E95">
        <w:t>) are inferred with strong</w:t>
      </w:r>
      <w:r w:rsidR="00801014">
        <w:t xml:space="preserve"> support as sister groups (Fig</w:t>
      </w:r>
      <w:r w:rsidR="006C6FC9">
        <w:t xml:space="preserve"> </w:t>
      </w:r>
      <w:r w:rsidRPr="00276E95">
        <w:t>2</w:t>
      </w:r>
      <w:r>
        <w:t xml:space="preserve"> and</w:t>
      </w:r>
      <w:r w:rsidRPr="00276E95">
        <w:t xml:space="preserve"> S</w:t>
      </w:r>
      <w:r>
        <w:t>2</w:t>
      </w:r>
      <w:r w:rsidR="00801014">
        <w:t xml:space="preserve"> Fig</w:t>
      </w:r>
      <w:r>
        <w:t xml:space="preserve">). </w:t>
      </w:r>
      <w:r w:rsidRPr="00276E95">
        <w:t>While support for these groupings is generally strong</w:t>
      </w:r>
      <w:r>
        <w:t xml:space="preserve"> among window-based phylogenies</w:t>
      </w:r>
      <w:r w:rsidRPr="00276E95">
        <w:t xml:space="preserve"> (</w:t>
      </w:r>
      <w:r w:rsidR="006C6FC9">
        <w:t>S2 Table</w:t>
      </w:r>
      <w:r w:rsidRPr="00276E95">
        <w:t>), the high levels of incompletely sorted ancestral alleles (</w:t>
      </w:r>
      <w:r w:rsidR="006C6FC9">
        <w:t xml:space="preserve">S2 </w:t>
      </w:r>
      <w:r w:rsidRPr="00276E95">
        <w:t>Fig) and indications of ancestral introgressions (</w:t>
      </w:r>
      <w:r w:rsidR="006C6FC9">
        <w:t>S</w:t>
      </w:r>
      <w:r w:rsidR="006C6FC9" w:rsidRPr="00276E95">
        <w:t>4</w:t>
      </w:r>
      <w:r w:rsidR="006C6FC9" w:rsidRPr="00580650">
        <w:t>E–F</w:t>
      </w:r>
      <w:r w:rsidR="006C6FC9" w:rsidRPr="00276E95">
        <w:t xml:space="preserve"> </w:t>
      </w:r>
      <w:r w:rsidRPr="00276E95">
        <w:t>Fig and below) lead to some uncertainty in the relat</w:t>
      </w:r>
      <w:r>
        <w:t>ionships of species within and among these groups.</w:t>
      </w:r>
    </w:p>
    <w:p w14:paraId="6BAC08D4" w14:textId="77777777" w:rsidR="001824CA" w:rsidRDefault="001824CA" w:rsidP="001824CA"/>
    <w:p w14:paraId="41DBAABF" w14:textId="3EEE5CF2" w:rsidR="001824CA" w:rsidRDefault="001824CA" w:rsidP="001824CA">
      <w:pPr>
        <w:pStyle w:val="Heading2"/>
      </w:pPr>
      <w:bookmarkStart w:id="18" w:name="_Toc438152018"/>
      <w:r>
        <w:t>7.2: Hirsutum group</w:t>
      </w:r>
      <w:bookmarkEnd w:id="18"/>
    </w:p>
    <w:p w14:paraId="2332336F" w14:textId="152C5228" w:rsidR="001824CA" w:rsidRDefault="001824CA" w:rsidP="001824CA">
      <w:pPr>
        <w:ind w:firstLine="720"/>
      </w:pPr>
      <w:r>
        <w:t xml:space="preserve">Within section </w:t>
      </w:r>
      <w:r>
        <w:rPr>
          <w:i/>
        </w:rPr>
        <w:t>Lycopersicon</w:t>
      </w:r>
      <w:r>
        <w:t xml:space="preserve">, the Hirsutum group is inferred to be monophyletic and sister to the rest of the clade with high </w:t>
      </w:r>
      <w:r w:rsidR="00AE33AE">
        <w:t xml:space="preserve">bipartition </w:t>
      </w:r>
      <w:r>
        <w:t xml:space="preserve">support. The pairs of accessions for </w:t>
      </w:r>
      <w:r>
        <w:rPr>
          <w:i/>
        </w:rPr>
        <w:t xml:space="preserve">S. pennellii </w:t>
      </w:r>
      <w:r>
        <w:t xml:space="preserve">and </w:t>
      </w:r>
      <w:r>
        <w:rPr>
          <w:i/>
        </w:rPr>
        <w:t xml:space="preserve">S. habrochaites </w:t>
      </w:r>
      <w:r>
        <w:t xml:space="preserve">accessions are each inferred to be monophyletic in 96-99% of 100 kb and 1 Mb phylogenies and on all 12 chromosomes. However, even though </w:t>
      </w:r>
      <w:r>
        <w:rPr>
          <w:i/>
        </w:rPr>
        <w:t xml:space="preserve">S. pennellii </w:t>
      </w:r>
      <w:r>
        <w:t xml:space="preserve">and </w:t>
      </w:r>
      <w:r>
        <w:rPr>
          <w:i/>
        </w:rPr>
        <w:t xml:space="preserve">S. habrochaites </w:t>
      </w:r>
      <w:r>
        <w:t xml:space="preserve">are inferred as sister on all 12 chromosomes, only 60% of 100 kb windows and 75% of 1 Mb windows support these two species as sister taxa. Among genes, strict monophyly of all four </w:t>
      </w:r>
      <w:r>
        <w:rPr>
          <w:i/>
        </w:rPr>
        <w:t xml:space="preserve">S. habrochaites </w:t>
      </w:r>
      <w:r>
        <w:t xml:space="preserve">and </w:t>
      </w:r>
      <w:r>
        <w:rPr>
          <w:i/>
        </w:rPr>
        <w:t xml:space="preserve">S. pennellii </w:t>
      </w:r>
      <w:r>
        <w:t>accessions is only observed in 35% of genes, though in general gene-by-gene trees are more variable in these smaller partitions given the high level of ILS.</w:t>
      </w:r>
    </w:p>
    <w:p w14:paraId="57EBFF31" w14:textId="4706222E" w:rsidR="001824CA" w:rsidRDefault="001824CA" w:rsidP="001824CA">
      <w:pPr>
        <w:ind w:firstLine="720"/>
      </w:pPr>
      <w:r>
        <w:t xml:space="preserve">To investigate these patterns of gene tree discordance, we inferred trees from all reference genes using only </w:t>
      </w:r>
      <w:r>
        <w:rPr>
          <w:i/>
        </w:rPr>
        <w:t>pen</w:t>
      </w:r>
      <w:r>
        <w:t>-3778,</w:t>
      </w:r>
      <w:r>
        <w:rPr>
          <w:i/>
        </w:rPr>
        <w:t xml:space="preserve"> hab</w:t>
      </w:r>
      <w:r>
        <w:t xml:space="preserve">-1777, </w:t>
      </w:r>
      <w:r>
        <w:rPr>
          <w:i/>
        </w:rPr>
        <w:t>pim</w:t>
      </w:r>
      <w:r>
        <w:t xml:space="preserve">-1589, and outgroup </w:t>
      </w:r>
      <w:r>
        <w:rPr>
          <w:i/>
        </w:rPr>
        <w:t>lyd</w:t>
      </w:r>
      <w:r>
        <w:t xml:space="preserve">-4126. Out of </w:t>
      </w:r>
      <w:r w:rsidRPr="007C7E7A">
        <w:t>20159</w:t>
      </w:r>
      <w:r>
        <w:t xml:space="preserve"> gene trees inferred for these three accessions, we observed these proportions of gene tree topologies: (</w:t>
      </w:r>
      <w:r>
        <w:rPr>
          <w:i/>
        </w:rPr>
        <w:t>hab</w:t>
      </w:r>
      <w:r>
        <w:t>,</w:t>
      </w:r>
      <w:r>
        <w:rPr>
          <w:i/>
        </w:rPr>
        <w:t>pen</w:t>
      </w:r>
      <w:r>
        <w:t>)</w:t>
      </w:r>
      <w:r>
        <w:rPr>
          <w:i/>
        </w:rPr>
        <w:t>pim</w:t>
      </w:r>
      <w:r>
        <w:t xml:space="preserve"> = 8924 (44.3%), (</w:t>
      </w:r>
      <w:r>
        <w:rPr>
          <w:i/>
        </w:rPr>
        <w:t>hab</w:t>
      </w:r>
      <w:r>
        <w:t>,</w:t>
      </w:r>
      <w:r>
        <w:rPr>
          <w:i/>
        </w:rPr>
        <w:t>pim</w:t>
      </w:r>
      <w:r>
        <w:t>)</w:t>
      </w:r>
      <w:r>
        <w:rPr>
          <w:i/>
        </w:rPr>
        <w:t>pen</w:t>
      </w:r>
      <w:r>
        <w:t xml:space="preserve"> = 6482 (32.2%), and (</w:t>
      </w:r>
      <w:r>
        <w:rPr>
          <w:i/>
        </w:rPr>
        <w:t>pen</w:t>
      </w:r>
      <w:r>
        <w:t>,</w:t>
      </w:r>
      <w:r>
        <w:rPr>
          <w:i/>
        </w:rPr>
        <w:t>pim</w:t>
      </w:r>
      <w:r>
        <w:t>)</w:t>
      </w:r>
      <w:r>
        <w:rPr>
          <w:i/>
        </w:rPr>
        <w:t>hab</w:t>
      </w:r>
      <w:r>
        <w:t xml:space="preserve"> = 4753 (23.5%). Nearly identical gene tree proportions are found when</w:t>
      </w:r>
      <w:r>
        <w:rPr>
          <w:i/>
        </w:rPr>
        <w:t xml:space="preserve"> neo</w:t>
      </w:r>
      <w:r>
        <w:t>-1322</w:t>
      </w:r>
      <w:r>
        <w:rPr>
          <w:i/>
        </w:rPr>
        <w:t xml:space="preserve"> </w:t>
      </w:r>
      <w:r>
        <w:t xml:space="preserve">from the Arcanum group is used in place of </w:t>
      </w:r>
      <w:r>
        <w:rPr>
          <w:i/>
        </w:rPr>
        <w:t>pim</w:t>
      </w:r>
      <w:r>
        <w:t xml:space="preserve">-1589, and with any combination of </w:t>
      </w:r>
      <w:r w:rsidRPr="003C0E2B">
        <w:rPr>
          <w:i/>
        </w:rPr>
        <w:t xml:space="preserve">S. </w:t>
      </w:r>
      <w:r>
        <w:rPr>
          <w:i/>
        </w:rPr>
        <w:t>habrochaites</w:t>
      </w:r>
      <w:r>
        <w:t xml:space="preserve"> and </w:t>
      </w:r>
      <w:r>
        <w:rPr>
          <w:i/>
        </w:rPr>
        <w:t>S. pennellii</w:t>
      </w:r>
      <w:r>
        <w:t xml:space="preserve"> accessions. This imbalance in discordant gene trees and the consistency of this pattern using different combinations of accessions together indicate introgression occurred among ancestral populations. Specifically, we infer that introgression occurred between the </w:t>
      </w:r>
      <w:r>
        <w:rPr>
          <w:i/>
        </w:rPr>
        <w:t>S. habrochaites</w:t>
      </w:r>
      <w:r>
        <w:t xml:space="preserve"> ancestral population (prior to the divergence of the populations from which </w:t>
      </w:r>
      <w:r>
        <w:rPr>
          <w:i/>
        </w:rPr>
        <w:t>hab</w:t>
      </w:r>
      <w:r>
        <w:t xml:space="preserve">-1777 and </w:t>
      </w:r>
      <w:r>
        <w:rPr>
          <w:i/>
        </w:rPr>
        <w:t>hab</w:t>
      </w:r>
      <w:r>
        <w:rPr>
          <w:i/>
        </w:rPr>
        <w:softHyphen/>
      </w:r>
      <w:r>
        <w:t xml:space="preserve">-0407 were sampled), and an ancestral Esculentum/Arcanum lineage prior to (or very close in time to) speciation event within these two groups; this inference is supported by </w:t>
      </w:r>
      <w:r w:rsidRPr="00012770">
        <w:rPr>
          <w:i/>
        </w:rPr>
        <w:t>D</w:t>
      </w:r>
      <w:r>
        <w:t>-statistic analyses (below). From the imbalance in gene tree proportions, we estimate that approximately 32.2% – 23.5% = 8.7% of genes are affected by this ancestral introgression (</w:t>
      </w:r>
      <w:r w:rsidR="006C6FC9">
        <w:t>S4</w:t>
      </w:r>
      <w:r w:rsidR="006C6FC9" w:rsidRPr="00580650">
        <w:t>E</w:t>
      </w:r>
      <w:r w:rsidR="006C6FC9">
        <w:t xml:space="preserve"> </w:t>
      </w:r>
      <w:r>
        <w:t xml:space="preserve">Fig). </w:t>
      </w:r>
    </w:p>
    <w:p w14:paraId="13A9DAC9" w14:textId="515A20DE" w:rsidR="001824CA" w:rsidRPr="009F7EB0" w:rsidRDefault="001824CA" w:rsidP="001824CA">
      <w:pPr>
        <w:ind w:firstLine="720"/>
      </w:pPr>
      <w:r>
        <w:t xml:space="preserve">The uncertainty in the relationship of </w:t>
      </w:r>
      <w:r>
        <w:rPr>
          <w:i/>
        </w:rPr>
        <w:t>S. pennellii</w:t>
      </w:r>
      <w:r>
        <w:t xml:space="preserve"> and </w:t>
      </w:r>
      <w:r>
        <w:rPr>
          <w:i/>
        </w:rPr>
        <w:t>S. habrochaites</w:t>
      </w:r>
      <w:r>
        <w:t xml:space="preserve"> is reflected in previous molecular phylogenies, which most often place them as sister species </w:t>
      </w:r>
      <w:r>
        <w:fldChar w:fldCharType="begin">
          <w:fldData xml:space="preserve">PEVuZE5vdGU+PENpdGU+PEF1dGhvcj5Sb2RyaWd1ZXo8L0F1dGhvcj48WWVhcj4yMDA5PC9ZZWFy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==
</w:fldData>
        </w:fldChar>
      </w:r>
      <w:r w:rsidR="001E127F">
        <w:instrText xml:space="preserve"> ADDIN EN.CITE </w:instrText>
      </w:r>
      <w:r w:rsidR="001E127F">
        <w:fldChar w:fldCharType="begin">
          <w:fldData xml:space="preserve">PEVuZE5vdGU+PENpdGU+PEF1dGhvcj5Sb2RyaWd1ZXo8L0F1dGhvcj48WWVhcj4yMDA5PC9ZZWFy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==
</w:fldData>
        </w:fldChar>
      </w:r>
      <w:r w:rsidR="001E127F">
        <w:instrText xml:space="preserve"> ADDIN EN.CITE.DATA </w:instrText>
      </w:r>
      <w:r w:rsidR="001E127F">
        <w:fldChar w:fldCharType="end"/>
      </w:r>
      <w:r>
        <w:fldChar w:fldCharType="separate"/>
      </w:r>
      <w:r w:rsidR="001E127F">
        <w:rPr>
          <w:noProof/>
        </w:rPr>
        <w:t>[26,27]</w:t>
      </w:r>
      <w:r>
        <w:fldChar w:fldCharType="end"/>
      </w:r>
      <w:r>
        <w:t xml:space="preserve"> though frequently with low </w:t>
      </w:r>
      <w:r w:rsidR="00AE33AE">
        <w:t xml:space="preserve">bipartition or bootstrap </w:t>
      </w:r>
      <w:r>
        <w:t xml:space="preserve">support or as a polytomy </w:t>
      </w:r>
      <w:r>
        <w:fldChar w:fldCharType="begin">
          <w:fldData xml:space="preserve">PEVuZE5vdGU+PENpdGU+PEF1dGhvcj5QYWxtZXI8L0F1dGhvcj48WWVhcj4xOTgyPC9ZZWFyPjxS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</w:fldData>
        </w:fldChar>
      </w:r>
      <w:r w:rsidR="001E127F">
        <w:instrText xml:space="preserve"> ADDIN EN.CITE </w:instrText>
      </w:r>
      <w:r w:rsidR="001E127F">
        <w:fldChar w:fldCharType="begin">
          <w:fldData xml:space="preserve">PEVuZE5vdGU+PENpdGU+PEF1dGhvcj5QYWxtZXI8L0F1dGhvcj48WWVhcj4xOTgyPC9ZZWFyPjxS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</w:fldData>
        </w:fldChar>
      </w:r>
      <w:r w:rsidR="001E127F">
        <w:instrText xml:space="preserve"> ADDIN EN.CITE.DATA </w:instrText>
      </w:r>
      <w:r w:rsidR="001E127F">
        <w:fldChar w:fldCharType="end"/>
      </w:r>
      <w:r>
        <w:fldChar w:fldCharType="separate"/>
      </w:r>
      <w:r w:rsidR="001E127F">
        <w:rPr>
          <w:noProof/>
        </w:rPr>
        <w:t>[28,29]</w:t>
      </w:r>
      <w:r>
        <w:fldChar w:fldCharType="end"/>
      </w:r>
      <w:r>
        <w:t xml:space="preserve">. </w:t>
      </w:r>
      <w:r>
        <w:rPr>
          <w:i/>
        </w:rPr>
        <w:t>S. pennellii</w:t>
      </w:r>
      <w:r>
        <w:t xml:space="preserve"> and </w:t>
      </w:r>
      <w:r>
        <w:rPr>
          <w:i/>
        </w:rPr>
        <w:t>S. habrochaites</w:t>
      </w:r>
      <w:r>
        <w:t xml:space="preserve"> are also distinct ecologically (</w:t>
      </w:r>
      <w:r>
        <w:rPr>
          <w:i/>
        </w:rPr>
        <w:t xml:space="preserve">S. pennellii </w:t>
      </w:r>
      <w:r>
        <w:t xml:space="preserve">is generally coastal, </w:t>
      </w:r>
      <w:r>
        <w:rPr>
          <w:i/>
        </w:rPr>
        <w:t xml:space="preserve">S. habrochaites </w:t>
      </w:r>
      <w:r>
        <w:t xml:space="preserve">is generally montane; </w:t>
      </w:r>
      <w:r w:rsidR="006C6FC9">
        <w:t xml:space="preserve">S1 </w:t>
      </w:r>
      <w:r>
        <w:t xml:space="preserve">Fig). Phylogenies based on morphological or chromosomal inversion data are more likely to place </w:t>
      </w:r>
      <w:r>
        <w:rPr>
          <w:i/>
        </w:rPr>
        <w:t>S. pennellii</w:t>
      </w:r>
      <w:r>
        <w:t xml:space="preserve"> as diverging from the rest of the section before </w:t>
      </w:r>
      <w:r>
        <w:rPr>
          <w:i/>
        </w:rPr>
        <w:t>S. habrochaites</w:t>
      </w:r>
      <w:r>
        <w:t xml:space="preserve"> </w:t>
      </w:r>
      <w:r>
        <w:fldChar w:fldCharType="begin">
          <w:fldData xml:space="preserve">PEVuZE5vdGU+PENpdGU+PEF1dGhvcj5QZXJhbHRhPC9BdXRob3I+PFllYXI+MjAwNTwvWWVhcj48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</w:fldData>
        </w:fldChar>
      </w:r>
      <w:r w:rsidR="001E127F">
        <w:instrText xml:space="preserve"> ADDIN EN.CITE </w:instrText>
      </w:r>
      <w:r w:rsidR="001E127F">
        <w:fldChar w:fldCharType="begin">
          <w:fldData xml:space="preserve">PEVuZE5vdGU+PENpdGU+PEF1dGhvcj5QZXJhbHRhPC9BdXRob3I+PFllYXI+MjAwNTwvWWVhcj48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</w:fldData>
        </w:fldChar>
      </w:r>
      <w:r w:rsidR="001E127F">
        <w:instrText xml:space="preserve"> ADDIN EN.CITE.DATA </w:instrText>
      </w:r>
      <w:r w:rsidR="001E127F">
        <w:fldChar w:fldCharType="end"/>
      </w:r>
      <w:r>
        <w:fldChar w:fldCharType="separate"/>
      </w:r>
      <w:r w:rsidR="001E127F">
        <w:rPr>
          <w:noProof/>
        </w:rPr>
        <w:t>[30,31]</w:t>
      </w:r>
      <w:r>
        <w:fldChar w:fldCharType="end"/>
      </w:r>
      <w:r w:rsidR="00AE33AE">
        <w:t xml:space="preserve">, consistent with karyotype investigations that </w:t>
      </w:r>
      <w:r w:rsidR="00AE33AE">
        <w:lastRenderedPageBreak/>
        <w:t>indicate</w:t>
      </w:r>
      <w:r>
        <w:t xml:space="preserve"> small inversions differentiat</w:t>
      </w:r>
      <w:r w:rsidR="00AE33AE">
        <w:t>ing</w:t>
      </w:r>
      <w:r>
        <w:t xml:space="preserve"> </w:t>
      </w:r>
      <w:r>
        <w:rPr>
          <w:i/>
        </w:rPr>
        <w:t>S. pennellii</w:t>
      </w:r>
      <w:r>
        <w:t xml:space="preserve"> and </w:t>
      </w:r>
      <w:r>
        <w:rPr>
          <w:i/>
        </w:rPr>
        <w:t>S. habrochaites</w:t>
      </w:r>
      <w:r>
        <w:t xml:space="preserve"> </w:t>
      </w:r>
      <w:r>
        <w:fldChar w:fldCharType="begin"/>
      </w:r>
      <w:r w:rsidR="008574A6">
        <w:instrText xml:space="preserve"> ADDIN EN.CITE &lt;EndNote&gt;&lt;Cite&gt;&lt;Author&gt;Anderson&lt;/Author&gt;&lt;Year&gt;2010&lt;/Year&gt;&lt;RecNum&gt;40&lt;/RecNum&gt;&lt;DisplayText&gt;[32]&lt;/DisplayText&gt;&lt;record&gt;&lt;rec-number&gt;40&lt;/rec-number&gt;&lt;foreign-keys&gt;&lt;key app="EN" db-id="f9vwasa0gexxtgertapp090cxeev902aawf5" timestamp="1429450483"&gt;40&lt;/key&gt;&lt;/foreign-keys&gt;&lt;ref-type name="Journal Article"&gt;17&lt;/ref-type&gt;&lt;contributors&gt;&lt;authors&gt;&lt;author&gt;Anderson, L. K.&lt;/author&gt;&lt;author&gt;Covey, P. A.&lt;/author&gt;&lt;author&gt;Larsen, L. R.&lt;/author&gt;&lt;author&gt;Bedinger, P.&lt;/author&gt;&lt;author&gt;Stack, S. M.&lt;/author&gt;&lt;/authors&gt;&lt;/contributors&gt;&lt;titles&gt;&lt;title&gt;Structural differences in chromosomes distinguish species in the tomato clade&lt;/title&gt;&lt;secondary-title&gt;Cytogenetic and Genome Research&lt;/secondary-title&gt;&lt;/titles&gt;&lt;periodical&gt;&lt;full-title&gt;Cytogenetic and Genome Research&lt;/full-title&gt;&lt;abbr-1&gt;Cytogenet Genome Res&lt;/abbr-1&gt;&lt;/periodical&gt;&lt;pages&gt;24–34&lt;/pages&gt;&lt;volume&gt;129&lt;/volume&gt;&lt;number&gt;1–3&lt;/number&gt;&lt;dates&gt;&lt;year&gt;2010&lt;/year&gt;&lt;/dates&gt;&lt;isbn&gt;1424-8581&lt;/isbn&gt;&lt;urls&gt;&lt;related-urls&gt;&lt;url&gt;http://www.karger.com/DOI/10.1159/000313850&lt;/url&gt;&lt;/related-urls&gt;&lt;/urls&gt;&lt;electronic-resource-num&gt;10.1159/000313850&lt;/electronic-resource-num&gt;&lt;/record&gt;&lt;/Cite&gt;&lt;/EndNote&gt;</w:instrText>
      </w:r>
      <w:r>
        <w:fldChar w:fldCharType="separate"/>
      </w:r>
      <w:r w:rsidR="008574A6">
        <w:rPr>
          <w:noProof/>
        </w:rPr>
        <w:t>[32]</w:t>
      </w:r>
      <w:r>
        <w:fldChar w:fldCharType="end"/>
      </w:r>
      <w:r w:rsidR="00AE33AE">
        <w:t>.  However,</w:t>
      </w:r>
      <w:r>
        <w:t xml:space="preserve"> phylogenetic inference based on inversions alone is inconsistent with the </w:t>
      </w:r>
      <w:r w:rsidR="00AF063D">
        <w:t>transcriptome</w:t>
      </w:r>
      <w:r>
        <w:t>-wide molecular analysis.</w:t>
      </w:r>
    </w:p>
    <w:p w14:paraId="763B1EA4" w14:textId="77777777" w:rsidR="001824CA" w:rsidRDefault="001824CA" w:rsidP="001824CA"/>
    <w:p w14:paraId="551380AC" w14:textId="09ABBC8B" w:rsidR="001824CA" w:rsidRDefault="001824CA" w:rsidP="001824CA">
      <w:pPr>
        <w:pStyle w:val="Heading2"/>
      </w:pPr>
      <w:bookmarkStart w:id="19" w:name="_Toc438152019"/>
      <w:r>
        <w:t>7.3: Esculentum group</w:t>
      </w:r>
      <w:bookmarkEnd w:id="19"/>
      <w:r>
        <w:t xml:space="preserve"> </w:t>
      </w:r>
    </w:p>
    <w:p w14:paraId="683C3381" w14:textId="45F63A78" w:rsidR="001824CA" w:rsidRDefault="001824CA" w:rsidP="001824CA">
      <w:r>
        <w:tab/>
        <w:t xml:space="preserve">The Esculentum group is composed entirely of self-compatible species, including wild and domesticated </w:t>
      </w:r>
      <w:r>
        <w:rPr>
          <w:i/>
        </w:rPr>
        <w:t>S. lycopersicum</w:t>
      </w:r>
      <w:r>
        <w:t xml:space="preserve">, its closest wild relative </w:t>
      </w:r>
      <w:r>
        <w:rPr>
          <w:i/>
        </w:rPr>
        <w:t>S. pimpinellifolium</w:t>
      </w:r>
      <w:r>
        <w:t xml:space="preserve">, and the two Galápagos endemic species, </w:t>
      </w:r>
      <w:r>
        <w:rPr>
          <w:i/>
        </w:rPr>
        <w:t>S. cheesmaniae</w:t>
      </w:r>
      <w:r>
        <w:t xml:space="preserve"> and </w:t>
      </w:r>
      <w:r>
        <w:rPr>
          <w:i/>
        </w:rPr>
        <w:t>S. galapagense</w:t>
      </w:r>
      <w:r>
        <w:t xml:space="preserve"> </w:t>
      </w:r>
      <w:r>
        <w:fldChar w:fldCharType="begin"/>
      </w:r>
      <w:r w:rsidR="008574A6">
        <w:instrText xml:space="preserve"> ADDIN EN.CITE &lt;EndNote&gt;&lt;Cite&gt;&lt;Author&gt;Darwin&lt;/Author&gt;&lt;Year&gt;2003&lt;/Year&gt;&lt;RecNum&gt;44&lt;/RecNum&gt;&lt;DisplayText&gt;[33]&lt;/DisplayText&gt;&lt;record&gt;&lt;rec-number&gt;44&lt;/rec-number&gt;&lt;foreign-keys&gt;&lt;key app="EN" db-id="f9vwasa0gexxtgertapp090cxeev902aawf5" timestamp="1429451755"&gt;44&lt;/key&gt;&lt;/foreign-keys&gt;&lt;ref-type name="Journal Article"&gt;17&lt;/ref-type&gt;&lt;contributors&gt;&lt;authors&gt;&lt;author&gt;Darwin, Sarah C&lt;/author&gt;&lt;author&gt;Knapp, Sandra&lt;/author&gt;&lt;author&gt;Peralta, Iris E&lt;/author&gt;&lt;/authors&gt;&lt;/contributors&gt;&lt;titles&gt;&lt;title&gt;&lt;style face="normal" font="default" size="100%"&gt;Taxonomy of tomatoes in the Galápagos Islands: native and introduced species of &lt;/style&gt;&lt;style face="italic" font="default" size="100%"&gt;Solanum&lt;/style&gt;&lt;style face="normal" font="default" size="100%"&gt; section &lt;/style&gt;&lt;style face="italic" font="default" size="100%"&gt;Lycopersicon&lt;/style&gt;&lt;style face="normal" font="default" size="100%"&gt; (Solanaceae)&lt;/style&gt;&lt;/title&gt;&lt;secondary-title&gt;Systematics and Biodiversity&lt;/secondary-title&gt;&lt;/titles&gt;&lt;periodical&gt;&lt;full-title&gt;Systematics and Biodiversity&lt;/full-title&gt;&lt;abbr-1&gt;Syst Biodivers&lt;/abbr-1&gt;&lt;/periodical&gt;&lt;pages&gt;29-53&lt;/pages&gt;&lt;volume&gt;1&lt;/volume&gt;&lt;number&gt;1&lt;/number&gt;&lt;dates&gt;&lt;year&gt;2003&lt;/year&gt;&lt;/dates&gt;&lt;isbn&gt;1477-2000&lt;/isbn&gt;&lt;urls&gt;&lt;/urls&gt;&lt;electronic-resource-num&gt;10.1017/S1477200003001026&lt;/electronic-resource-num&gt;&lt;/record&gt;&lt;/Cite&gt;&lt;/EndNote&gt;</w:instrText>
      </w:r>
      <w:r>
        <w:fldChar w:fldCharType="separate"/>
      </w:r>
      <w:r w:rsidR="008574A6">
        <w:rPr>
          <w:noProof/>
        </w:rPr>
        <w:t>[33]</w:t>
      </w:r>
      <w:r>
        <w:fldChar w:fldCharType="end"/>
      </w:r>
      <w:r>
        <w:t xml:space="preserve">.  The group is highly supported on all 12 chromosomes and in 98– 99.4% of </w:t>
      </w:r>
      <w:r w:rsidR="00461EA0">
        <w:t xml:space="preserve">phylogenies inferred from genomic </w:t>
      </w:r>
      <w:r>
        <w:t xml:space="preserve">window and gene trees. However, considerable variability in the phylogenetic relationships within this group was observed in the window-based and chromosomal trees. This is consistent with previous studies that have shown variable phylogenetic placement of species within the group, possibly indicative of interbreeding and introgression among these species </w:t>
      </w:r>
      <w:r>
        <w:fldChar w:fldCharType="begin">
          <w:fldData xml:space="preserve">PEVuZE5vdGU+PENpdGU+PEF1dGhvcj5SYW5jPC9BdXRob3I+PFllYXI+MjAwODwvWWVhcj48UmVj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</w:fldData>
        </w:fldChar>
      </w:r>
      <w:r w:rsidR="001E127F">
        <w:instrText xml:space="preserve"> ADDIN EN.CITE </w:instrText>
      </w:r>
      <w:r w:rsidR="001E127F">
        <w:fldChar w:fldCharType="begin">
          <w:fldData xml:space="preserve">PEVuZE5vdGU+PENpdGU+PEF1dGhvcj5SYW5jPC9BdXRob3I+PFllYXI+MjAwODwvWWVhcj48UmVj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</w:fldData>
        </w:fldChar>
      </w:r>
      <w:r w:rsidR="001E127F">
        <w:instrText xml:space="preserve"> ADDIN EN.CITE.DATA </w:instrText>
      </w:r>
      <w:r w:rsidR="001E127F">
        <w:fldChar w:fldCharType="end"/>
      </w:r>
      <w:r>
        <w:fldChar w:fldCharType="separate"/>
      </w:r>
      <w:r w:rsidR="001E127F">
        <w:rPr>
          <w:noProof/>
        </w:rPr>
        <w:t>[3,34-40]</w:t>
      </w:r>
      <w:r>
        <w:fldChar w:fldCharType="end"/>
      </w:r>
      <w:r>
        <w:t xml:space="preserve"> as well as their very recent and rapid evolutionary divergence. </w:t>
      </w:r>
    </w:p>
    <w:p w14:paraId="6890C0B7" w14:textId="53217383" w:rsidR="001824CA" w:rsidRPr="00B03E87" w:rsidRDefault="001824CA" w:rsidP="001824CA">
      <w:pPr>
        <w:ind w:firstLine="720"/>
      </w:pPr>
      <w:r>
        <w:t xml:space="preserve">Within the group, we infer two subclades. The reference genome and domesticated </w:t>
      </w:r>
      <w:r>
        <w:rPr>
          <w:i/>
        </w:rPr>
        <w:t>lyc</w:t>
      </w:r>
      <w:r>
        <w:rPr>
          <w:i/>
        </w:rPr>
        <w:softHyphen/>
      </w:r>
      <w:r>
        <w:t xml:space="preserve">-3475 (a.k.a. the “M82” cultivar) were found to be more closely related to </w:t>
      </w:r>
      <w:r>
        <w:rPr>
          <w:i/>
        </w:rPr>
        <w:t>S. cheesmaniae</w:t>
      </w:r>
      <w:r>
        <w:t xml:space="preserve"> and </w:t>
      </w:r>
      <w:r>
        <w:rPr>
          <w:i/>
        </w:rPr>
        <w:t>S. galapagense</w:t>
      </w:r>
      <w:r>
        <w:t xml:space="preserve">, while </w:t>
      </w:r>
      <w:r>
        <w:rPr>
          <w:i/>
        </w:rPr>
        <w:t>lyc</w:t>
      </w:r>
      <w:r>
        <w:t xml:space="preserve">-2933 was inferred to be more closely related to </w:t>
      </w:r>
      <w:r>
        <w:rPr>
          <w:i/>
        </w:rPr>
        <w:t>S. pimpinellifolium</w:t>
      </w:r>
      <w:r>
        <w:t xml:space="preserve">. This is consistent with evidence from population studies that have shown that wild </w:t>
      </w:r>
      <w:r>
        <w:rPr>
          <w:i/>
        </w:rPr>
        <w:t>S. lycopersicum</w:t>
      </w:r>
      <w:r>
        <w:t xml:space="preserve"> accessions sampled from the same geographical region as </w:t>
      </w:r>
      <w:r>
        <w:rPr>
          <w:i/>
        </w:rPr>
        <w:t>lyc</w:t>
      </w:r>
      <w:r>
        <w:t xml:space="preserve">-2933 are enriched for </w:t>
      </w:r>
      <w:r>
        <w:rPr>
          <w:i/>
        </w:rPr>
        <w:t>S. pimpinellifolium</w:t>
      </w:r>
      <w:r>
        <w:t xml:space="preserve">-like population markers </w:t>
      </w:r>
      <w:r>
        <w:fldChar w:fldCharType="begin">
          <w:fldData xml:space="preserve">PEVuZE5vdGU+PENpdGU+PEF1dGhvcj5OYWthemF0bzwvQXV0aG9yPjxZZWFyPjIwMTE8L1llYXI+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</w:fldData>
        </w:fldChar>
      </w:r>
      <w:r w:rsidR="001E127F">
        <w:instrText xml:space="preserve"> ADDIN EN.CITE </w:instrText>
      </w:r>
      <w:r w:rsidR="001E127F">
        <w:fldChar w:fldCharType="begin">
          <w:fldData xml:space="preserve">PEVuZE5vdGU+PENpdGU+PEF1dGhvcj5OYWthemF0bzwvQXV0aG9yPjxZZWFyPjIwMTE8L1llYXI+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</w:fldData>
        </w:fldChar>
      </w:r>
      <w:r w:rsidR="001E127F">
        <w:instrText xml:space="preserve"> ADDIN EN.CITE.DATA </w:instrText>
      </w:r>
      <w:r w:rsidR="001E127F">
        <w:fldChar w:fldCharType="end"/>
      </w:r>
      <w:r>
        <w:fldChar w:fldCharType="separate"/>
      </w:r>
      <w:r w:rsidR="001E127F">
        <w:rPr>
          <w:noProof/>
        </w:rPr>
        <w:t>[36,40]</w:t>
      </w:r>
      <w:r>
        <w:fldChar w:fldCharType="end"/>
      </w:r>
      <w:r>
        <w:t xml:space="preserve">. The whole-chromosome phylogenies for chromosomes 1, 4, and 9 indicate monophyly of </w:t>
      </w:r>
      <w:r>
        <w:rPr>
          <w:i/>
        </w:rPr>
        <w:t>pim</w:t>
      </w:r>
      <w:r>
        <w:t>-1589</w:t>
      </w:r>
      <w:r>
        <w:rPr>
          <w:i/>
        </w:rPr>
        <w:t xml:space="preserve"> </w:t>
      </w:r>
      <w:r>
        <w:t>and</w:t>
      </w:r>
      <w:r>
        <w:rPr>
          <w:i/>
        </w:rPr>
        <w:t xml:space="preserve"> lyc</w:t>
      </w:r>
      <w:r>
        <w:t xml:space="preserve">-2933 to the exclusion of </w:t>
      </w:r>
      <w:r>
        <w:rPr>
          <w:i/>
        </w:rPr>
        <w:t>pim</w:t>
      </w:r>
      <w:r>
        <w:t xml:space="preserve">-1269, indicating additional evidence of introgression/interbreeding between </w:t>
      </w:r>
      <w:r>
        <w:rPr>
          <w:i/>
        </w:rPr>
        <w:t xml:space="preserve">S. pimpinellifolium </w:t>
      </w:r>
      <w:r>
        <w:t xml:space="preserve">and </w:t>
      </w:r>
      <w:r>
        <w:rPr>
          <w:i/>
        </w:rPr>
        <w:t xml:space="preserve">S. lycopersicum </w:t>
      </w:r>
      <w:r>
        <w:t>wild populations.</w:t>
      </w:r>
    </w:p>
    <w:p w14:paraId="143E190E" w14:textId="28EB0E1F" w:rsidR="001824CA" w:rsidRDefault="001824CA" w:rsidP="001824CA">
      <w:pPr>
        <w:ind w:firstLine="720"/>
      </w:pPr>
      <w:r>
        <w:t xml:space="preserve">The sister relationship of the Galápagos species is supported only moderately (55.3% of 100 kb trees) as is the monophyly of the two </w:t>
      </w:r>
      <w:r>
        <w:rPr>
          <w:i/>
        </w:rPr>
        <w:t>S. galapagense</w:t>
      </w:r>
      <w:r>
        <w:t xml:space="preserve"> accessions (59% of 100 kb trees). The two accessions of </w:t>
      </w:r>
      <w:r>
        <w:rPr>
          <w:i/>
        </w:rPr>
        <w:t>S. cheesmaniae</w:t>
      </w:r>
      <w:r>
        <w:t xml:space="preserve"> are not inferred as sister in the whole-</w:t>
      </w:r>
      <w:r w:rsidR="00631FB0">
        <w:t xml:space="preserve">transcriptome </w:t>
      </w:r>
      <w:r>
        <w:t xml:space="preserve">consensus, and are weakly supported as sister in 24% of 100 kb trees. This result is consistent with previous findings that </w:t>
      </w:r>
      <w:r>
        <w:rPr>
          <w:i/>
        </w:rPr>
        <w:t>che</w:t>
      </w:r>
      <w:r>
        <w:t xml:space="preserve">-3124 has a closer relationship with domesticated </w:t>
      </w:r>
      <w:r>
        <w:rPr>
          <w:i/>
        </w:rPr>
        <w:t>S. lycopersicum</w:t>
      </w:r>
      <w:r>
        <w:t xml:space="preserve"> than to other </w:t>
      </w:r>
      <w:r>
        <w:rPr>
          <w:i/>
        </w:rPr>
        <w:t>S. cheesmaniae</w:t>
      </w:r>
      <w:r>
        <w:t xml:space="preserve"> and </w:t>
      </w:r>
      <w:r>
        <w:rPr>
          <w:i/>
        </w:rPr>
        <w:t>S. galapagense</w:t>
      </w:r>
      <w:r>
        <w:t xml:space="preserve"> accessions </w:t>
      </w:r>
      <w:r>
        <w:fldChar w:fldCharType="begin"/>
      </w:r>
      <w:r w:rsidR="008574A6">
        <w:instrText xml:space="preserve"> ADDIN EN.CITE &lt;EndNote&gt;&lt;Cite&gt;&lt;Author&gt;Lucatti&lt;/Author&gt;&lt;Year&gt;2013&lt;/Year&gt;&lt;RecNum&gt;30&lt;/RecNum&gt;&lt;DisplayText&gt;[41]&lt;/DisplayText&gt;&lt;record&gt;&lt;rec-number&gt;30&lt;/rec-number&gt;&lt;foreign-keys&gt;&lt;key app="EN" db-id="f9vwasa0gexxtgertapp090cxeev902aawf5" timestamp="1429411427"&gt;30&lt;/key&gt;&lt;/foreign-keys&gt;&lt;ref-type name="Journal Article"&gt;17&lt;/ref-type&gt;&lt;contributors&gt;&lt;authors&gt;&lt;author&gt;Lucatti, Alejandro&lt;/author&gt;&lt;author&gt;van Heusden, Adriaan&lt;/author&gt;&lt;author&gt;de Vos, Ric&lt;/author&gt;&lt;author&gt;Visser, Richard&lt;/author&gt;&lt;author&gt;Vosman, Ben&lt;/author&gt;&lt;/authors&gt;&lt;/contributors&gt;&lt;titles&gt;&lt;title&gt;Differences in insect resistance between tomato species endemic to the Galapagos Islands&lt;/title&gt;&lt;secondary-title&gt;BMC Evolutionary Biology&lt;/secondary-title&gt;&lt;/titles&gt;&lt;periodical&gt;&lt;full-title&gt;BMC Evolutionary Biology&lt;/full-title&gt;&lt;abbr-1&gt;BMC Evol Biol&lt;/abbr-1&gt;&lt;/periodical&gt;&lt;pages&gt;175&lt;/pages&gt;&lt;volume&gt;13&lt;/volume&gt;&lt;number&gt;1&lt;/number&gt;&lt;dates&gt;&lt;year&gt;2013&lt;/year&gt;&lt;/dates&gt;&lt;isbn&gt;1471-2148&lt;/isbn&gt;&lt;urls&gt;&lt;related-urls&gt;&lt;url&gt;http://www.biomedcentral.com/1471-2148/13/175&lt;/url&gt;&lt;/related-urls&gt;&lt;/urls&gt;&lt;electronic-resource-num&gt;10.1186/1471-2148-13-175&lt;/electronic-resource-num&gt;&lt;/record&gt;&lt;/Cite&gt;&lt;/EndNote&gt;</w:instrText>
      </w:r>
      <w:r>
        <w:fldChar w:fldCharType="separate"/>
      </w:r>
      <w:r w:rsidR="008574A6">
        <w:rPr>
          <w:noProof/>
        </w:rPr>
        <w:t>[41]</w:t>
      </w:r>
      <w:r>
        <w:fldChar w:fldCharType="end"/>
      </w:r>
      <w:r>
        <w:t xml:space="preserve">, possibly because of introgression from this wild species into domesticated lineages. Therefore, the Esculentum group is found to be a group with clear phylogenetic distinction from the rest of the clade, but with complex genetic relationships within the clade that emphasize their very recent divergence, and the importance of biogeographic structure and ongoing interbreeding, especially directed introgression into the domesticated lineages. </w:t>
      </w:r>
    </w:p>
    <w:p w14:paraId="2D53E922" w14:textId="77777777" w:rsidR="001824CA" w:rsidRDefault="001824CA" w:rsidP="001824CA">
      <w:pPr>
        <w:ind w:firstLine="720"/>
      </w:pPr>
    </w:p>
    <w:p w14:paraId="072375ED" w14:textId="1C6CD672" w:rsidR="001824CA" w:rsidRPr="00187081" w:rsidRDefault="001824CA" w:rsidP="001824CA">
      <w:pPr>
        <w:pStyle w:val="Heading2"/>
      </w:pPr>
      <w:bookmarkStart w:id="20" w:name="_Toc438152020"/>
      <w:r>
        <w:t>7.4: Arcanum group</w:t>
      </w:r>
      <w:bookmarkEnd w:id="20"/>
    </w:p>
    <w:p w14:paraId="766FBDE4" w14:textId="3AA076C5" w:rsidR="001824CA" w:rsidRPr="00DC7BCC" w:rsidRDefault="001824CA" w:rsidP="001824CA">
      <w:pPr>
        <w:ind w:firstLine="720"/>
      </w:pPr>
      <w:r>
        <w:t>The Arcanum group is composed of three species (</w:t>
      </w:r>
      <w:r>
        <w:rPr>
          <w:i/>
        </w:rPr>
        <w:t>S. arcanum</w:t>
      </w:r>
      <w:r>
        <w:t xml:space="preserve">, </w:t>
      </w:r>
      <w:r>
        <w:rPr>
          <w:i/>
        </w:rPr>
        <w:t>S. chmielewskii</w:t>
      </w:r>
      <w:r>
        <w:t xml:space="preserve">, </w:t>
      </w:r>
      <w:r>
        <w:rPr>
          <w:i/>
        </w:rPr>
        <w:t>S. neorickii</w:t>
      </w:r>
      <w:r w:rsidRPr="00187081">
        <w:t>)</w:t>
      </w:r>
      <w:r>
        <w:t xml:space="preserve"> that are generally found at high altitudes and vary in the presence of genetic self-incompatibility. </w:t>
      </w:r>
      <w:r>
        <w:rPr>
          <w:i/>
        </w:rPr>
        <w:t>S. neorickii</w:t>
      </w:r>
      <w:r>
        <w:t xml:space="preserve"> is completely self-compatible and likely frequently selfing, while </w:t>
      </w:r>
      <w:r>
        <w:rPr>
          <w:i/>
        </w:rPr>
        <w:t>S. chmielewskii</w:t>
      </w:r>
      <w:r>
        <w:t xml:space="preserve"> exhibits higher genetic variability and perhaps evidence of more frequent facultative outcrossing; </w:t>
      </w:r>
      <w:r>
        <w:rPr>
          <w:i/>
        </w:rPr>
        <w:t xml:space="preserve">S. arcanum </w:t>
      </w:r>
      <w:r>
        <w:t xml:space="preserve">populations are generally self-incompatible but with some mixed self-incompatible/self-compatible and facultatively self-compatible accessions </w:t>
      </w:r>
      <w:r>
        <w:fldChar w:fldCharType="begin">
          <w:fldData xml:space="preserve">PEVuZE5vdGU+PENpdGU+PEF1dGhvcj5CYWVrPC9BdXRob3I+PFllYXI+MjAxNTwvWWVhcj48UmVj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</w:fldData>
        </w:fldChar>
      </w:r>
      <w:r w:rsidR="001E127F">
        <w:instrText xml:space="preserve"> ADDIN EN.CITE </w:instrText>
      </w:r>
      <w:r w:rsidR="001E127F">
        <w:fldChar w:fldCharType="begin">
          <w:fldData xml:space="preserve">PEVuZE5vdGU+PENpdGU+PEF1dGhvcj5CYWVrPC9BdXRob3I+PFllYXI+MjAxNTwvWWVhcj48UmVj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</w:fldData>
        </w:fldChar>
      </w:r>
      <w:r w:rsidR="001E127F">
        <w:instrText xml:space="preserve"> ADDIN EN.CITE.DATA </w:instrText>
      </w:r>
      <w:r w:rsidR="001E127F">
        <w:fldChar w:fldCharType="end"/>
      </w:r>
      <w:r>
        <w:fldChar w:fldCharType="separate"/>
      </w:r>
      <w:r w:rsidR="001E127F">
        <w:rPr>
          <w:noProof/>
        </w:rPr>
        <w:t>[1,42-44]</w:t>
      </w:r>
      <w:r>
        <w:fldChar w:fldCharType="end"/>
      </w:r>
      <w:r>
        <w:t xml:space="preserve">. Geographically, </w:t>
      </w:r>
      <w:r>
        <w:rPr>
          <w:i/>
        </w:rPr>
        <w:t>S. chmielewskii</w:t>
      </w:r>
      <w:r>
        <w:t xml:space="preserve"> is found in a small region in central Eastern Cordillera of the Andes (</w:t>
      </w:r>
      <w:r w:rsidR="006C6FC9">
        <w:t xml:space="preserve">S1 </w:t>
      </w:r>
      <w:r>
        <w:t xml:space="preserve">Fig). </w:t>
      </w:r>
      <w:r>
        <w:rPr>
          <w:i/>
        </w:rPr>
        <w:t>S. neorickii</w:t>
      </w:r>
      <w:r>
        <w:t xml:space="preserve"> is also found in the Eastern Cordillera range, but over a much broader range, stretching up to the southernmost end of the Northern Andean range in Ecuador. </w:t>
      </w:r>
      <w:r>
        <w:rPr>
          <w:i/>
        </w:rPr>
        <w:t xml:space="preserve">S. arcanum </w:t>
      </w:r>
      <w:r>
        <w:t xml:space="preserve">was until recently referred to as </w:t>
      </w:r>
      <w:r>
        <w:rPr>
          <w:i/>
        </w:rPr>
        <w:t>S. peruvianum</w:t>
      </w:r>
      <w:r>
        <w:t xml:space="preserve">, though many previous studies had noted its genetic dissimilarity from the rest of </w:t>
      </w:r>
      <w:r>
        <w:rPr>
          <w:i/>
        </w:rPr>
        <w:t xml:space="preserve">S. peruvianum </w:t>
      </w:r>
      <w:r>
        <w:t xml:space="preserve">populations and referred to it variously as </w:t>
      </w:r>
      <w:r>
        <w:rPr>
          <w:i/>
        </w:rPr>
        <w:t xml:space="preserve">S. peruvianum </w:t>
      </w:r>
      <w:r w:rsidRPr="00B47E0E">
        <w:t xml:space="preserve">var. </w:t>
      </w:r>
      <w:r>
        <w:rPr>
          <w:i/>
        </w:rPr>
        <w:t>humifusum</w:t>
      </w:r>
      <w:r>
        <w:t xml:space="preserve"> or “North” </w:t>
      </w:r>
      <w:r>
        <w:fldChar w:fldCharType="begin">
          <w:fldData xml:space="preserve">PEVuZE5vdGU+PENpdGU+PEF1dGhvcj5QZXJhbHRhPC9BdXRob3I+PFllYXI+MjAwODwvWWVhcj48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</w:fldData>
        </w:fldChar>
      </w:r>
      <w:r w:rsidR="001E127F">
        <w:instrText xml:space="preserve"> ADDIN EN.CITE </w:instrText>
      </w:r>
      <w:r w:rsidR="001E127F">
        <w:fldChar w:fldCharType="begin">
          <w:fldData xml:space="preserve">PEVuZE5vdGU+PENpdGU+PEF1dGhvcj5QZXJhbHRhPC9BdXRob3I+PFllYXI+MjAwODwvWWVhcj48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</w:fldData>
        </w:fldChar>
      </w:r>
      <w:r w:rsidR="001E127F">
        <w:instrText xml:space="preserve"> ADDIN EN.CITE.DATA </w:instrText>
      </w:r>
      <w:r w:rsidR="001E127F">
        <w:fldChar w:fldCharType="end"/>
      </w:r>
      <w:r>
        <w:fldChar w:fldCharType="separate"/>
      </w:r>
      <w:r w:rsidR="001E127F">
        <w:rPr>
          <w:noProof/>
        </w:rPr>
        <w:t>[1,28]</w:t>
      </w:r>
      <w:r>
        <w:fldChar w:fldCharType="end"/>
      </w:r>
      <w:r>
        <w:t xml:space="preserve">. Geographically, </w:t>
      </w:r>
      <w:r>
        <w:rPr>
          <w:i/>
        </w:rPr>
        <w:t xml:space="preserve">S. arcanum </w:t>
      </w:r>
      <w:r>
        <w:t>presently occupies a relatively small area centered on the Amotape-Huancabamba zone (</w:t>
      </w:r>
      <w:r w:rsidR="006C6FC9">
        <w:t xml:space="preserve">S1 </w:t>
      </w:r>
      <w:r>
        <w:t xml:space="preserve">Fig), in the valleys of Río Huancabamba and Río Marañón, spanning both the Central and Eastern Cordilleras. Genetic and morphological variability in </w:t>
      </w:r>
      <w:r>
        <w:rPr>
          <w:i/>
        </w:rPr>
        <w:t xml:space="preserve">S. arcanum </w:t>
      </w:r>
      <w:r>
        <w:t xml:space="preserve">is known to be high and four types of </w:t>
      </w:r>
      <w:r>
        <w:rPr>
          <w:i/>
        </w:rPr>
        <w:t xml:space="preserve">S. arcanum </w:t>
      </w:r>
      <w:r>
        <w:t xml:space="preserve">have been previously distinguished </w:t>
      </w:r>
      <w:r>
        <w:fldChar w:fldCharType="begin"/>
      </w:r>
      <w:r w:rsidR="008574A6">
        <w:instrText xml:space="preserve"> ADDIN EN.CITE &lt;EndNote&gt;&lt;Cite&gt;&lt;Author&gt;Peralta&lt;/Author&gt;&lt;Year&gt;2005&lt;/Year&gt;&lt;RecNum&gt;55&lt;/RecNum&gt;&lt;DisplayText&gt;[45]&lt;/DisplayText&gt;&lt;record&gt;&lt;rec-number&gt;55&lt;/rec-number&gt;&lt;foreign-keys&gt;&lt;key app="EN" db-id="f9vwasa0gexxtgertapp090cxeev902aawf5" timestamp="1429459228"&gt;55&lt;/key&gt;&lt;/foreign-keys&gt;&lt;ref-type name="Journal Article"&gt;17&lt;/ref-type&gt;&lt;contributors&gt;&lt;authors&gt;&lt;author&gt;Peralta, I. E.&lt;/author&gt;&lt;author&gt;Knapp, S. K.&lt;/author&gt;&lt;author&gt;Spooner, D. M.&lt;/author&gt;&lt;/authors&gt;&lt;/contributors&gt;&lt;titles&gt;&lt;title&gt;&lt;style face="normal" font="default" size="100%"&gt;New species of wild tomatoes (&lt;/style&gt;&lt;style face="italic" font="default" size="100%"&gt;Solanum&lt;/style&gt;&lt;style face="normal" font="default" size="100%"&gt; section &lt;/style&gt;&lt;style face="italic" font="default" size="100%"&gt;Lycopersicon&lt;/style&gt;&lt;style face="normal" font="default" size="100%"&gt;: Solanaceae) from Northern Peru&lt;/style&gt;&lt;/title&gt;&lt;secondary-title&gt;Systematic Botany&lt;/secondary-title&gt;&lt;/titles&gt;&lt;periodical&gt;&lt;full-title&gt;Systematic Botany&lt;/full-title&gt;&lt;abbr-1&gt;Syst Bot&lt;/abbr-1&gt;&lt;/periodical&gt;&lt;pages&gt;424–434&lt;/pages&gt;&lt;volume&gt;30&lt;/volume&gt;&lt;number&gt;2&lt;/number&gt;&lt;dates&gt;&lt;year&gt;2005&lt;/year&gt;&lt;/dates&gt;&lt;isbn&gt;0363-6445&lt;/isbn&gt;&lt;urls&gt;&lt;/urls&gt;&lt;electronic-resource-num&gt;10.1600/0363644054223657&lt;/electronic-resource-num&gt;&lt;/record&gt;&lt;/Cite&gt;&lt;/EndNote&gt;</w:instrText>
      </w:r>
      <w:r>
        <w:fldChar w:fldCharType="separate"/>
      </w:r>
      <w:r w:rsidR="008574A6">
        <w:rPr>
          <w:noProof/>
        </w:rPr>
        <w:t>[45]</w:t>
      </w:r>
      <w:r>
        <w:fldChar w:fldCharType="end"/>
      </w:r>
      <w:r>
        <w:t>.</w:t>
      </w:r>
    </w:p>
    <w:p w14:paraId="37D4C7E5" w14:textId="46846011" w:rsidR="001824CA" w:rsidRDefault="001824CA" w:rsidP="001824CA">
      <w:pPr>
        <w:ind w:firstLine="720"/>
      </w:pPr>
      <w:r>
        <w:t xml:space="preserve">The Arcanum group is supported strongly by all 12 chromosomes and in 95–98% of window trees. </w:t>
      </w:r>
      <w:r>
        <w:rPr>
          <w:i/>
        </w:rPr>
        <w:t xml:space="preserve">S. chmielewskii </w:t>
      </w:r>
      <w:r>
        <w:t>accessions are inferred to be sister with very high</w:t>
      </w:r>
      <w:r w:rsidR="00AE33AE">
        <w:t xml:space="preserve"> bipartition</w:t>
      </w:r>
      <w:r>
        <w:t xml:space="preserve"> support (95−99% of window trees). </w:t>
      </w:r>
      <w:r>
        <w:rPr>
          <w:i/>
        </w:rPr>
        <w:t>S. neorickii</w:t>
      </w:r>
      <w:r>
        <w:t xml:space="preserve"> support is somewhat lower (75−95% of window trees), in part due to a variable relationship with </w:t>
      </w:r>
      <w:r>
        <w:rPr>
          <w:i/>
        </w:rPr>
        <w:t>arc</w:t>
      </w:r>
      <w:r>
        <w:t xml:space="preserve">-2172. The two </w:t>
      </w:r>
      <w:r>
        <w:rPr>
          <w:i/>
        </w:rPr>
        <w:t>S. neorickii</w:t>
      </w:r>
      <w:r>
        <w:t xml:space="preserve"> accessions are strongly supported as monophyletic relative to </w:t>
      </w:r>
      <w:r>
        <w:rPr>
          <w:i/>
        </w:rPr>
        <w:t>S. chmielewskii</w:t>
      </w:r>
      <w:r>
        <w:t xml:space="preserve"> even though they are from the opposite ends of </w:t>
      </w:r>
      <w:r>
        <w:rPr>
          <w:i/>
        </w:rPr>
        <w:t>S. neorickii</w:t>
      </w:r>
      <w:r>
        <w:t xml:space="preserve">’s </w:t>
      </w:r>
      <w:r>
        <w:lastRenderedPageBreak/>
        <w:t xml:space="preserve">range; there is little evidence of the southern </w:t>
      </w:r>
      <w:r>
        <w:rPr>
          <w:i/>
        </w:rPr>
        <w:t>neo</w:t>
      </w:r>
      <w:r>
        <w:t xml:space="preserve">-1322 preferentially grouping with </w:t>
      </w:r>
      <w:r>
        <w:rPr>
          <w:i/>
        </w:rPr>
        <w:t>S. chmielewskii</w:t>
      </w:r>
      <w:r>
        <w:t xml:space="preserve"> in window or gene phylogenies.</w:t>
      </w:r>
    </w:p>
    <w:p w14:paraId="79055D9A" w14:textId="451927FF" w:rsidR="001824CA" w:rsidRPr="00983FF1" w:rsidRDefault="001824CA" w:rsidP="001824CA">
      <w:pPr>
        <w:ind w:firstLine="720"/>
      </w:pPr>
      <w:r>
        <w:t xml:space="preserve">As indicated by the high support for the Arcanum group in all phylogenies, </w:t>
      </w:r>
      <w:r>
        <w:rPr>
          <w:i/>
        </w:rPr>
        <w:t>arc</w:t>
      </w:r>
      <w:r>
        <w:t xml:space="preserve">-2172 is supported strongly as sister to </w:t>
      </w:r>
      <w:r>
        <w:rPr>
          <w:i/>
        </w:rPr>
        <w:t>S. neorickii</w:t>
      </w:r>
      <w:r>
        <w:t xml:space="preserve"> with no clear indications of introgression or interbreeding with Peruvianum group accessions. The placement of </w:t>
      </w:r>
      <w:r>
        <w:rPr>
          <w:i/>
        </w:rPr>
        <w:t xml:space="preserve">S. arcanum </w:t>
      </w:r>
      <w:r>
        <w:t xml:space="preserve">within the Arcanum group is also well supported by </w:t>
      </w:r>
      <w:r>
        <w:fldChar w:fldCharType="begin"/>
      </w:r>
      <w:r w:rsidR="008574A6">
        <w:instrText xml:space="preserve"> ADDIN EN.CITE &lt;EndNote&gt;&lt;Cite AuthorYear="1"&gt;&lt;Author&gt;Labate&lt;/Author&gt;&lt;Year&gt;2014&lt;/Year&gt;&lt;RecNum&gt;27&lt;/RecNum&gt;&lt;DisplayText&gt;Labate, Robertson (14)&lt;/DisplayText&gt;&lt;record&gt;&lt;rec-number&gt;27&lt;/rec-number&gt;&lt;foreign-keys&gt;&lt;key app="EN" db-id="f9vwasa0gexxtgertapp090cxeev902aawf5" timestamp="1428854961"&gt;27&lt;/key&gt;&lt;/foreign-keys&gt;&lt;ref-type name="Journal Article"&gt;17&lt;/ref-type&gt;&lt;contributors&gt;&lt;authors&gt;&lt;author&gt;Labate, Joanne A.&lt;/author&gt;&lt;author&gt;Robertson, Larry D.&lt;/author&gt;&lt;author&gt;Strickler, Susan R.&lt;/author&gt;&lt;author&gt;Mueller, Lukas A.&lt;/author&gt;&lt;/authors&gt;&lt;/contributors&gt;&lt;titles&gt;&lt;title&gt;&lt;style face="normal" font="default" size="100%"&gt;Genetic structure of the four wild tomato species in the&lt;/style&gt;&lt;style face="italic" font="default" size="100%"&gt; Solanum peruvianum&lt;/style&gt;&lt;style face="normal" font="default" size="100%"&gt; &lt;/style&gt;&lt;style face="italic" font="default" size="100%"&gt;s.l.&lt;/style&gt;&lt;style face="normal" font="default" size="100%"&gt; species complex&lt;/style&gt;&lt;/title&gt;&lt;secondary-title&gt;Genome&lt;/secondary-title&gt;&lt;/titles&gt;&lt;periodical&gt;&lt;full-title&gt;Genome&lt;/full-title&gt;&lt;abbr-1&gt;Genome&lt;/abbr-1&gt;&lt;/periodical&gt;&lt;pages&gt;169–180&lt;/pages&gt;&lt;volume&gt;57&lt;/volume&gt;&lt;number&gt;3&lt;/number&gt;&lt;dates&gt;&lt;year&gt;2014&lt;/year&gt;&lt;pub-dates&gt;&lt;date&gt;2014/03/01&lt;/date&gt;&lt;/pub-dates&gt;&lt;/dates&gt;&lt;publisher&gt;NRC Research Press&lt;/publisher&gt;&lt;isbn&gt;0831-2796&lt;/isbn&gt;&lt;urls&gt;&lt;related-urls&gt;&lt;url&gt;http://dx.doi.org/10.1139/gen-2014-0003&lt;/url&gt;&lt;/related-urls&gt;&lt;/urls&gt;&lt;electronic-resource-num&gt;10.1139/gen-2014-0003&lt;/electronic-resource-num&gt;&lt;access-date&gt;2015/04/12&lt;/access-date&gt;&lt;/record&gt;&lt;/Cite&gt;&lt;/EndNote&gt;</w:instrText>
      </w:r>
      <w:r>
        <w:fldChar w:fldCharType="separate"/>
      </w:r>
      <w:r w:rsidR="008574A6">
        <w:rPr>
          <w:noProof/>
        </w:rPr>
        <w:t>Labate, Robertson (14)</w:t>
      </w:r>
      <w:r>
        <w:fldChar w:fldCharType="end"/>
      </w:r>
      <w:r>
        <w:t xml:space="preserve"> that show clear relationships between these three species, except in the case of a few </w:t>
      </w:r>
      <w:r>
        <w:rPr>
          <w:i/>
        </w:rPr>
        <w:t xml:space="preserve">S. arcanum </w:t>
      </w:r>
      <w:r>
        <w:t xml:space="preserve"> accessions, one of which was recently reclassified as a </w:t>
      </w:r>
      <w:r>
        <w:rPr>
          <w:i/>
        </w:rPr>
        <w:t>S. huaylasense</w:t>
      </w:r>
      <w:r>
        <w:t xml:space="preserve"> (see discussion on </w:t>
      </w:r>
      <w:r>
        <w:rPr>
          <w:i/>
        </w:rPr>
        <w:t>hua</w:t>
      </w:r>
      <w:r>
        <w:rPr>
          <w:i/>
        </w:rPr>
        <w:softHyphen/>
      </w:r>
      <w:r>
        <w:t xml:space="preserve">-1360 below).  </w:t>
      </w:r>
    </w:p>
    <w:p w14:paraId="5DE4CCBD" w14:textId="77777777" w:rsidR="001824CA" w:rsidRDefault="001824CA" w:rsidP="001824CA"/>
    <w:p w14:paraId="2D8F48CD" w14:textId="38F93E28" w:rsidR="001824CA" w:rsidRPr="004E537D" w:rsidRDefault="001824CA" w:rsidP="001824CA">
      <w:pPr>
        <w:pStyle w:val="Heading2"/>
      </w:pPr>
      <w:bookmarkStart w:id="21" w:name="_Toc438152021"/>
      <w:r>
        <w:t>7.5: Peruvianum group</w:t>
      </w:r>
      <w:bookmarkEnd w:id="21"/>
    </w:p>
    <w:p w14:paraId="6CE8A7A7" w14:textId="4CD24F29" w:rsidR="001824CA" w:rsidRDefault="001824CA" w:rsidP="001824CA">
      <w:pPr>
        <w:ind w:firstLine="720"/>
      </w:pPr>
      <w:r>
        <w:t xml:space="preserve">The Peruvianum group exhibits more complex phylogenetic relationships than the other subgroups. This group (a.k.a. the Peruvianum complex) historically was labelled as two species </w:t>
      </w:r>
      <w:r>
        <w:rPr>
          <w:i/>
        </w:rPr>
        <w:t>L. peruvianum</w:t>
      </w:r>
      <w:r>
        <w:t xml:space="preserve"> and </w:t>
      </w:r>
      <w:r>
        <w:rPr>
          <w:i/>
        </w:rPr>
        <w:t xml:space="preserve">L. chilense </w:t>
      </w:r>
      <w:r>
        <w:t xml:space="preserve">(when the genus name was </w:t>
      </w:r>
      <w:r>
        <w:rPr>
          <w:i/>
        </w:rPr>
        <w:t>Lycopersicon</w:t>
      </w:r>
      <w:r>
        <w:t xml:space="preserve">), with </w:t>
      </w:r>
      <w:r>
        <w:rPr>
          <w:i/>
        </w:rPr>
        <w:t xml:space="preserve">S. corneliomulleri </w:t>
      </w:r>
      <w:r w:rsidRPr="009D397D">
        <w:t>(</w:t>
      </w:r>
      <w:r>
        <w:t>J.F. Macbr.)</w:t>
      </w:r>
      <w:r w:rsidRPr="00983FF1">
        <w:t>,</w:t>
      </w:r>
      <w:r>
        <w:rPr>
          <w:i/>
        </w:rPr>
        <w:t xml:space="preserve"> </w:t>
      </w:r>
      <w:r>
        <w:t>and</w:t>
      </w:r>
      <w:r>
        <w:rPr>
          <w:i/>
        </w:rPr>
        <w:t xml:space="preserve"> S. huaylasense</w:t>
      </w:r>
      <w:r>
        <w:t xml:space="preserve"> and </w:t>
      </w:r>
      <w:r>
        <w:rPr>
          <w:i/>
        </w:rPr>
        <w:t xml:space="preserve">S. arcanum </w:t>
      </w:r>
      <w:r>
        <w:t xml:space="preserve">recently distinguished from this species complex </w:t>
      </w:r>
      <w:r>
        <w:fldChar w:fldCharType="begin"/>
      </w:r>
      <w:r w:rsidR="008574A6">
        <w:instrText xml:space="preserve"> ADDIN EN.CITE &lt;EndNote&gt;&lt;Cite&gt;&lt;Author&gt;Peralta&lt;/Author&gt;&lt;Year&gt;2005&lt;/Year&gt;&lt;RecNum&gt;55&lt;/RecNum&gt;&lt;DisplayText&gt;[45]&lt;/DisplayText&gt;&lt;record&gt;&lt;rec-number&gt;55&lt;/rec-number&gt;&lt;foreign-keys&gt;&lt;key app="EN" db-id="f9vwasa0gexxtgertapp090cxeev902aawf5" timestamp="1429459228"&gt;55&lt;/key&gt;&lt;/foreign-keys&gt;&lt;ref-type name="Journal Article"&gt;17&lt;/ref-type&gt;&lt;contributors&gt;&lt;authors&gt;&lt;author&gt;Peralta, I. E.&lt;/author&gt;&lt;author&gt;Knapp, S. K.&lt;/author&gt;&lt;author&gt;Spooner, D. M.&lt;/author&gt;&lt;/authors&gt;&lt;/contributors&gt;&lt;titles&gt;&lt;title&gt;&lt;style face="normal" font="default" size="100%"&gt;New species of wild tomatoes (&lt;/style&gt;&lt;style face="italic" font="default" size="100%"&gt;Solanum&lt;/style&gt;&lt;style face="normal" font="default" size="100%"&gt; section &lt;/style&gt;&lt;style face="italic" font="default" size="100%"&gt;Lycopersicon&lt;/style&gt;&lt;style face="normal" font="default" size="100%"&gt;: Solanaceae) from Northern Peru&lt;/style&gt;&lt;/title&gt;&lt;secondary-title&gt;Systematic Botany&lt;/secondary-title&gt;&lt;/titles&gt;&lt;periodical&gt;&lt;full-title&gt;Systematic Botany&lt;/full-title&gt;&lt;abbr-1&gt;Syst Bot&lt;/abbr-1&gt;&lt;/periodical&gt;&lt;pages&gt;424–434&lt;/pages&gt;&lt;volume&gt;30&lt;/volume&gt;&lt;number&gt;2&lt;/number&gt;&lt;dates&gt;&lt;year&gt;2005&lt;/year&gt;&lt;/dates&gt;&lt;isbn&gt;0363-6445&lt;/isbn&gt;&lt;urls&gt;&lt;/urls&gt;&lt;electronic-resource-num&gt;10.1600/0363644054223657&lt;/electronic-resource-num&gt;&lt;/record&gt;&lt;/Cite&gt;&lt;/EndNote&gt;</w:instrText>
      </w:r>
      <w:r>
        <w:fldChar w:fldCharType="separate"/>
      </w:r>
      <w:r w:rsidR="008574A6">
        <w:rPr>
          <w:noProof/>
        </w:rPr>
        <w:t>[45]</w:t>
      </w:r>
      <w:r>
        <w:fldChar w:fldCharType="end"/>
      </w:r>
      <w:r>
        <w:t>. The Peruvianum group itself is supported in the whole-</w:t>
      </w:r>
      <w:r w:rsidR="00631FB0">
        <w:t xml:space="preserve">transcriptome </w:t>
      </w:r>
      <w:r>
        <w:t>phylogenies (Fig 2 and S2</w:t>
      </w:r>
      <w:r w:rsidR="006C6FC9">
        <w:t xml:space="preserve"> Fig</w:t>
      </w:r>
      <w:r>
        <w:t xml:space="preserve">) and all 12 chromosomes (only when </w:t>
      </w:r>
      <w:r>
        <w:rPr>
          <w:i/>
        </w:rPr>
        <w:t>hua</w:t>
      </w:r>
      <w:r>
        <w:t xml:space="preserve">-1360 is excluded, see below). Support for the group is low in window-based phylogenies with only 33% of 100 kb trees and 57% of 1 Mb trees supporting monophyly of all Peruvianum group accessions. No species within this group except </w:t>
      </w:r>
      <w:r>
        <w:rPr>
          <w:i/>
        </w:rPr>
        <w:t>S. chilense</w:t>
      </w:r>
      <w:r>
        <w:t xml:space="preserve"> is consistently supported as monophyletic from window or gene trees. </w:t>
      </w:r>
    </w:p>
    <w:p w14:paraId="3474A0F0" w14:textId="4ECCB24B" w:rsidR="001824CA" w:rsidRDefault="001824CA" w:rsidP="001824CA">
      <w:pPr>
        <w:ind w:firstLine="720"/>
      </w:pPr>
      <w:r>
        <w:t xml:space="preserve">Even though they are from two geographically distinct locations, our two </w:t>
      </w:r>
      <w:r>
        <w:rPr>
          <w:i/>
        </w:rPr>
        <w:t xml:space="preserve">S. chilense </w:t>
      </w:r>
      <w:r>
        <w:t>accessions group as sister in 63-89% of window trees, depending on the size of the window.</w:t>
      </w:r>
      <w:r w:rsidRPr="00276E95">
        <w:t xml:space="preserve"> They also appear as distinct from the rest of the Peruvianum group in the Peruvianum group tree (</w:t>
      </w:r>
      <w:r w:rsidR="006C6FC9">
        <w:t xml:space="preserve">S2C </w:t>
      </w:r>
      <w:r w:rsidRPr="00276E95">
        <w:t xml:space="preserve">Fig). </w:t>
      </w:r>
      <w:r>
        <w:t xml:space="preserve">A recent study of crossing in wild tomato species showed no apparent post-mating prezygotic reproductive barriers between </w:t>
      </w:r>
      <w:r>
        <w:rPr>
          <w:i/>
        </w:rPr>
        <w:t>S. chilense</w:t>
      </w:r>
      <w:r>
        <w:t xml:space="preserve"> and the rest of the Peruvianum group </w:t>
      </w:r>
      <w:r>
        <w:fldChar w:fldCharType="begin"/>
      </w:r>
      <w:r w:rsidR="008574A6">
        <w:instrText xml:space="preserve"> ADDIN EN.CITE &lt;EndNote&gt;&lt;Cite&gt;&lt;Author&gt;Baek&lt;/Author&gt;&lt;Year&gt;2015&lt;/Year&gt;&lt;RecNum&gt;54&lt;/RecNum&gt;&lt;DisplayText&gt;[42]&lt;/DisplayText&gt;&lt;record&gt;&lt;rec-number&gt;54&lt;/rec-number&gt;&lt;foreign-keys&gt;&lt;key app="EN" db-id="f9vwasa0gexxtgertapp090cxeev902aawf5" timestamp="1429458651"&gt;54&lt;/key&gt;&lt;/foreign-keys&gt;&lt;ref-type name="Journal Article"&gt;17&lt;/ref-type&gt;&lt;contributors&gt;&lt;authors&gt;&lt;author&gt;Baek, You Soon&lt;/author&gt;&lt;author&gt;Covey, Paul A.&lt;/author&gt;&lt;author&gt;Petersen, Jennifer J.&lt;/author&gt;&lt;author&gt;Chetelat, Roger T.&lt;/author&gt;&lt;author&gt;McClure, Bruce&lt;/author&gt;&lt;author&gt;Bedinger, Patricia A.&lt;/author&gt;&lt;/authors&gt;&lt;/contributors&gt;&lt;titles&gt;&lt;title&gt;&lt;style face="normal" font="default" size="100%"&gt;Testing the SI × SC rule: pollen–pistil interactions in interspecific crosses between members of the tomato clade (&lt;/style&gt;&lt;style face="italic" font="default" size="100%"&gt;Solanum&lt;/style&gt;&lt;style face="normal" font="default" size="100%"&gt; section &lt;/style&gt;&lt;style face="italic" font="default" size="100%"&gt;Lycopersicon&lt;/style&gt;&lt;style face="normal" font="default" size="100%"&gt;, Solanaceae)&lt;/style&gt;&lt;/title&gt;&lt;secondary-title&gt;American Journal of Botany&lt;/secondary-title&gt;&lt;/titles&gt;&lt;periodical&gt;&lt;full-title&gt;American Journal of Botany&lt;/full-title&gt;&lt;abbr-1&gt;Am J Bot&lt;/abbr-1&gt;&lt;/periodical&gt;&lt;pages&gt;302–311&amp;#xD;&lt;/pages&gt;&lt;volume&gt;102&lt;/volume&gt;&lt;number&gt;2&lt;/number&gt;&lt;dates&gt;&lt;year&gt;2015&lt;/year&gt;&lt;pub-dates&gt;&lt;date&gt;February 1, 2015&lt;/date&gt;&lt;/pub-dates&gt;&lt;/dates&gt;&lt;urls&gt;&lt;related-urls&gt;&lt;url&gt;http://www.amjbot.org/content/early/2015/01/22/ajb.1400484.abstract&lt;/url&gt;&lt;/related-urls&gt;&lt;/urls&gt;&lt;electronic-resource-num&gt;10.3732/ajb.1400484&lt;/electronic-resource-num&gt;&lt;/record&gt;&lt;/Cite&gt;&lt;/EndNote&gt;</w:instrText>
      </w:r>
      <w:r>
        <w:fldChar w:fldCharType="separate"/>
      </w:r>
      <w:r w:rsidR="008574A6">
        <w:rPr>
          <w:noProof/>
        </w:rPr>
        <w:t>[42]</w:t>
      </w:r>
      <w:r>
        <w:fldChar w:fldCharType="end"/>
      </w:r>
      <w:r>
        <w:t>.</w:t>
      </w:r>
    </w:p>
    <w:p w14:paraId="794EE6FC" w14:textId="53E608F2" w:rsidR="001824CA" w:rsidRDefault="001824CA" w:rsidP="001824CA">
      <w:pPr>
        <w:ind w:firstLine="720"/>
      </w:pPr>
      <w:r>
        <w:rPr>
          <w:i/>
        </w:rPr>
        <w:t xml:space="preserve">S. peruvianum </w:t>
      </w:r>
      <w:r>
        <w:t xml:space="preserve">and </w:t>
      </w:r>
      <w:r>
        <w:rPr>
          <w:i/>
        </w:rPr>
        <w:t>S. corneliomulleri</w:t>
      </w:r>
      <w:r>
        <w:t xml:space="preserve"> were poorly supported as separate species in the consensus phylogeny and window phylogenies (5-59%). This result is consistent with many population surveys (</w:t>
      </w:r>
      <w:r w:rsidR="006C6FC9">
        <w:t xml:space="preserve">S1 </w:t>
      </w:r>
      <w:r>
        <w:t xml:space="preserve">Fig), phylogenies, and breeding experiments that show little evidence of genetic or reproductive isolation among populations falling under these two taxonomic designations </w:t>
      </w:r>
      <w:r>
        <w:fldChar w:fldCharType="begin">
          <w:fldData xml:space="preserve">PEVuZE5vdGU+PENpdGU+PEF1dGhvcj5OYWthemF0bzwvQXV0aG9yPjxZZWFyPjIwMTI8L1llYXI+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=
</w:fldData>
        </w:fldChar>
      </w:r>
      <w:r w:rsidR="001E127F">
        <w:instrText xml:space="preserve"> ADDIN EN.CITE </w:instrText>
      </w:r>
      <w:r w:rsidR="001E127F">
        <w:fldChar w:fldCharType="begin">
          <w:fldData xml:space="preserve">PEVuZE5vdGU+PENpdGU+PEF1dGhvcj5OYWthemF0bzwvQXV0aG9yPjxZZWFyPjIwMTI8L1llYXI+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=
</w:fldData>
        </w:fldChar>
      </w:r>
      <w:r w:rsidR="001E127F">
        <w:instrText xml:space="preserve"> ADDIN EN.CITE.DATA </w:instrText>
      </w:r>
      <w:r w:rsidR="001E127F">
        <w:fldChar w:fldCharType="end"/>
      </w:r>
      <w:r>
        <w:fldChar w:fldCharType="separate"/>
      </w:r>
      <w:r w:rsidR="001E127F">
        <w:rPr>
          <w:noProof/>
        </w:rPr>
        <w:t>[1,27,42,46,47]</w:t>
      </w:r>
      <w:r>
        <w:fldChar w:fldCharType="end"/>
      </w:r>
      <w:r>
        <w:t xml:space="preserve">. Given that the two pairs of accessions of </w:t>
      </w:r>
      <w:r>
        <w:rPr>
          <w:i/>
        </w:rPr>
        <w:t>S. corneliomulleri</w:t>
      </w:r>
      <w:r>
        <w:t xml:space="preserve"> and </w:t>
      </w:r>
      <w:r>
        <w:rPr>
          <w:i/>
        </w:rPr>
        <w:t xml:space="preserve">S. peruvianum </w:t>
      </w:r>
      <w:r>
        <w:t>are geographically closer to their conspecific accessions (Fig</w:t>
      </w:r>
      <w:r w:rsidR="006C6FC9">
        <w:t xml:space="preserve"> </w:t>
      </w:r>
      <w:r>
        <w:t>1), geographic structure is possibly sufficient to explain what little phylogenetic evidence supports the genetic separation of these two species.</w:t>
      </w:r>
    </w:p>
    <w:p w14:paraId="63003C8B" w14:textId="64F6DFDE" w:rsidR="001824CA" w:rsidRPr="00C63784" w:rsidRDefault="001824CA" w:rsidP="001824CA">
      <w:pPr>
        <w:ind w:firstLine="720"/>
      </w:pPr>
      <w:r>
        <w:t xml:space="preserve">We sampled three accessions of </w:t>
      </w:r>
      <w:r>
        <w:rPr>
          <w:i/>
        </w:rPr>
        <w:t>S. huaylasense</w:t>
      </w:r>
      <w:r>
        <w:t xml:space="preserve">, all of which showed highly discordant and variable relationships to other lineages within section </w:t>
      </w:r>
      <w:r>
        <w:rPr>
          <w:i/>
        </w:rPr>
        <w:t>Lycopersicon</w:t>
      </w:r>
      <w:r>
        <w:t xml:space="preserve">. Consistent with </w:t>
      </w:r>
      <w:r>
        <w:fldChar w:fldCharType="begin"/>
      </w:r>
      <w:r w:rsidR="008574A6">
        <w:instrText xml:space="preserve"> ADDIN EN.CITE &lt;EndNote&gt;&lt;Cite AuthorYear="1"&gt;&lt;Author&gt;Labate&lt;/Author&gt;&lt;Year&gt;2014&lt;/Year&gt;&lt;RecNum&gt;27&lt;/RecNum&gt;&lt;DisplayText&gt;Labate, Robertson (14)&lt;/DisplayText&gt;&lt;record&gt;&lt;rec-number&gt;27&lt;/rec-number&gt;&lt;foreign-keys&gt;&lt;key app="EN" db-id="f9vwasa0gexxtgertapp090cxeev902aawf5" timestamp="1428854961"&gt;27&lt;/key&gt;&lt;/foreign-keys&gt;&lt;ref-type name="Journal Article"&gt;17&lt;/ref-type&gt;&lt;contributors&gt;&lt;authors&gt;&lt;author&gt;Labate, Joanne A.&lt;/author&gt;&lt;author&gt;Robertson, Larry D.&lt;/author&gt;&lt;author&gt;Strickler, Susan R.&lt;/author&gt;&lt;author&gt;Mueller, Lukas A.&lt;/author&gt;&lt;/authors&gt;&lt;/contributors&gt;&lt;titles&gt;&lt;title&gt;&lt;style face="normal" font="default" size="100%"&gt;Genetic structure of the four wild tomato species in the&lt;/style&gt;&lt;style face="italic" font="default" size="100%"&gt; Solanum peruvianum&lt;/style&gt;&lt;style face="normal" font="default" size="100%"&gt; &lt;/style&gt;&lt;style face="italic" font="default" size="100%"&gt;s.l.&lt;/style&gt;&lt;style face="normal" font="default" size="100%"&gt; species complex&lt;/style&gt;&lt;/title&gt;&lt;secondary-title&gt;Genome&lt;/secondary-title&gt;&lt;/titles&gt;&lt;periodical&gt;&lt;full-title&gt;Genome&lt;/full-title&gt;&lt;abbr-1&gt;Genome&lt;/abbr-1&gt;&lt;/periodical&gt;&lt;pages&gt;169–180&lt;/pages&gt;&lt;volume&gt;57&lt;/volume&gt;&lt;number&gt;3&lt;/number&gt;&lt;dates&gt;&lt;year&gt;2014&lt;/year&gt;&lt;pub-dates&gt;&lt;date&gt;2014/03/01&lt;/date&gt;&lt;/pub-dates&gt;&lt;/dates&gt;&lt;publisher&gt;NRC Research Press&lt;/publisher&gt;&lt;isbn&gt;0831-2796&lt;/isbn&gt;&lt;urls&gt;&lt;related-urls&gt;&lt;url&gt;http://dx.doi.org/10.1139/gen-2014-0003&lt;/url&gt;&lt;/related-urls&gt;&lt;/urls&gt;&lt;electronic-resource-num&gt;10.1139/gen-2014-0003&lt;/electronic-resource-num&gt;&lt;access-date&gt;2015/04/12&lt;/access-date&gt;&lt;/record&gt;&lt;/Cite&gt;&lt;/EndNote&gt;</w:instrText>
      </w:r>
      <w:r>
        <w:fldChar w:fldCharType="separate"/>
      </w:r>
      <w:r w:rsidR="008574A6">
        <w:rPr>
          <w:noProof/>
        </w:rPr>
        <w:t>Labate, Robertson (14)</w:t>
      </w:r>
      <w:r>
        <w:fldChar w:fldCharType="end"/>
      </w:r>
      <w:r>
        <w:t xml:space="preserve">, </w:t>
      </w:r>
      <w:r>
        <w:rPr>
          <w:i/>
        </w:rPr>
        <w:t>hua</w:t>
      </w:r>
      <w:r>
        <w:t xml:space="preserve">-1360 appears to be an introgressed/hybrid lineage (LA1360 is #7 in their study) and other accessions of </w:t>
      </w:r>
      <w:r>
        <w:rPr>
          <w:i/>
        </w:rPr>
        <w:t xml:space="preserve">S. huaylasense </w:t>
      </w:r>
      <w:r>
        <w:t>show considerable evidence of gene flow with Arcanum group or Esculentum group species.  Based on gene tree relationships (</w:t>
      </w:r>
      <w:r w:rsidR="006C6FC9">
        <w:t>S4</w:t>
      </w:r>
      <w:r w:rsidR="006C6FC9" w:rsidRPr="00580650">
        <w:t>A</w:t>
      </w:r>
      <w:r w:rsidR="006C6FC9">
        <w:t>–</w:t>
      </w:r>
      <w:r w:rsidR="006C6FC9" w:rsidRPr="00580650">
        <w:t>B</w:t>
      </w:r>
      <w:r w:rsidR="006C6FC9">
        <w:t xml:space="preserve"> </w:t>
      </w:r>
      <w:r>
        <w:t xml:space="preserve">Fig), we infer that </w:t>
      </w:r>
      <w:r>
        <w:rPr>
          <w:i/>
        </w:rPr>
        <w:t>hua</w:t>
      </w:r>
      <w:r w:rsidRPr="00274791">
        <w:t>-13</w:t>
      </w:r>
      <w:r>
        <w:t>60 has been introgressed (perhaps relatively recently) by a species from the Esculentum group. This is consistent with the original collection notes in the TGRC database (</w:t>
      </w:r>
      <w:hyperlink r:id="rId11" w:history="1">
        <w:r w:rsidRPr="006D719D">
          <w:rPr>
            <w:rStyle w:val="Hyperlink"/>
          </w:rPr>
          <w:t>http://tgrc.ucdavis.edu</w:t>
        </w:r>
      </w:hyperlink>
      <w:r>
        <w:t xml:space="preserve">) for this accession that </w:t>
      </w:r>
      <w:r w:rsidRPr="005B5B1E">
        <w:t>r</w:t>
      </w:r>
      <w:r w:rsidRPr="00C70D50">
        <w:t>ecords</w:t>
      </w:r>
      <w:r>
        <w:t xml:space="preserve"> the presence of </w:t>
      </w:r>
      <w:r>
        <w:rPr>
          <w:i/>
        </w:rPr>
        <w:t xml:space="preserve">S. pimpinellifolium </w:t>
      </w:r>
      <w:r>
        <w:t xml:space="preserve">and </w:t>
      </w:r>
      <w:r>
        <w:rPr>
          <w:i/>
        </w:rPr>
        <w:t>S. habrochaites</w:t>
      </w:r>
      <w:r>
        <w:t xml:space="preserve"> in the same habitat, including in such close proximity that their branches were physically intermingled.</w:t>
      </w:r>
      <w:r w:rsidRPr="00C63784">
        <w:t xml:space="preserve"> </w:t>
      </w:r>
      <w:r>
        <w:t xml:space="preserve">The introgression of Esculentum group alleles into </w:t>
      </w:r>
      <w:r>
        <w:rPr>
          <w:i/>
        </w:rPr>
        <w:t>hua</w:t>
      </w:r>
      <w:r w:rsidRPr="00274791">
        <w:t>-13</w:t>
      </w:r>
      <w:r>
        <w:t>60 has a dramatic effect on the whole-</w:t>
      </w:r>
      <w:r w:rsidR="00631FB0">
        <w:t xml:space="preserve">transcriptome </w:t>
      </w:r>
      <w:r>
        <w:t>concatenated species tree when this accession is included (</w:t>
      </w:r>
      <w:r w:rsidR="006C6FC9">
        <w:t>S2</w:t>
      </w:r>
      <w:r w:rsidR="006C6FC9" w:rsidRPr="00580650">
        <w:t>A</w:t>
      </w:r>
      <w:r w:rsidR="006C6FC9">
        <w:t xml:space="preserve"> </w:t>
      </w:r>
      <w:r>
        <w:t xml:space="preserve">Fig </w:t>
      </w:r>
      <w:r w:rsidRPr="005B2AB3">
        <w:t xml:space="preserve">and </w:t>
      </w:r>
      <w:r w:rsidR="006C6FC9">
        <w:t>S2</w:t>
      </w:r>
      <w:r w:rsidR="00580650" w:rsidRPr="00580650">
        <w:t>C</w:t>
      </w:r>
      <w:r w:rsidR="006C6FC9">
        <w:t xml:space="preserve"> Fig</w:t>
      </w:r>
      <w:r>
        <w:t xml:space="preserve"> compared to</w:t>
      </w:r>
      <w:r w:rsidRPr="00276E95">
        <w:t xml:space="preserve"> Fig 2</w:t>
      </w:r>
      <w:r w:rsidR="006C6FC9">
        <w:t>,</w:t>
      </w:r>
      <w:r w:rsidRPr="00276E95">
        <w:t xml:space="preserve"> S</w:t>
      </w:r>
      <w:r>
        <w:t>2</w:t>
      </w:r>
      <w:r w:rsidR="00580650" w:rsidRPr="00580650">
        <w:t>B</w:t>
      </w:r>
      <w:r w:rsidR="006C6FC9">
        <w:t xml:space="preserve"> Fig</w:t>
      </w:r>
      <w:r w:rsidRPr="00276E95">
        <w:t>,</w:t>
      </w:r>
      <w:r w:rsidR="006C6FC9">
        <w:t xml:space="preserve"> and</w:t>
      </w:r>
      <w:r w:rsidRPr="00276E95">
        <w:t xml:space="preserve"> </w:t>
      </w:r>
      <w:r w:rsidR="006C6FC9">
        <w:t>S2</w:t>
      </w:r>
      <w:r w:rsidRPr="00580650">
        <w:t>D</w:t>
      </w:r>
      <w:r w:rsidR="006C6FC9">
        <w:t>–F</w:t>
      </w:r>
      <w:r w:rsidRPr="005B2AB3">
        <w:t xml:space="preserve"> </w:t>
      </w:r>
      <w:r w:rsidRPr="00580650">
        <w:t>F</w:t>
      </w:r>
      <w:r w:rsidR="006C6FC9">
        <w:t>ig</w:t>
      </w:r>
      <w:r w:rsidRPr="00276E95">
        <w:t>)</w:t>
      </w:r>
      <w:r>
        <w:t>.</w:t>
      </w:r>
    </w:p>
    <w:p w14:paraId="1B1F8906" w14:textId="3D34056D" w:rsidR="001824CA" w:rsidRDefault="001824CA" w:rsidP="001824CA">
      <w:pPr>
        <w:ind w:firstLine="720"/>
      </w:pPr>
      <w:r>
        <w:t xml:space="preserve">From the consensus phylogeny and gene trees, we also infer that </w:t>
      </w:r>
      <w:r>
        <w:rPr>
          <w:i/>
        </w:rPr>
        <w:t>hua</w:t>
      </w:r>
      <w:r>
        <w:t xml:space="preserve">-1364 is either related to </w:t>
      </w:r>
      <w:r>
        <w:rPr>
          <w:i/>
        </w:rPr>
        <w:t>hua</w:t>
      </w:r>
      <w:r>
        <w:rPr>
          <w:i/>
        </w:rPr>
        <w:softHyphen/>
      </w:r>
      <w:r>
        <w:t>-1360 and/or independently introgressed by an Esculentum/Arcanum population, though to a lesser degree than in the preceding case (</w:t>
      </w:r>
      <w:r w:rsidR="006C6FC9">
        <w:t xml:space="preserve">S4C </w:t>
      </w:r>
      <w:r>
        <w:t xml:space="preserve">Fig). The Chilean accession </w:t>
      </w:r>
      <w:r>
        <w:rPr>
          <w:i/>
        </w:rPr>
        <w:t>per</w:t>
      </w:r>
      <w:r>
        <w:t xml:space="preserve">-2744 also appears to have a marginally closer relationship to the Esculentum/Arcanum lineage or to the two </w:t>
      </w:r>
      <w:r>
        <w:rPr>
          <w:i/>
        </w:rPr>
        <w:t>S. huaylasense</w:t>
      </w:r>
      <w:r>
        <w:t xml:space="preserve"> accessions (or both) than other </w:t>
      </w:r>
      <w:r>
        <w:rPr>
          <w:i/>
        </w:rPr>
        <w:t xml:space="preserve">S. corneliomulleri </w:t>
      </w:r>
      <w:r>
        <w:t xml:space="preserve">and </w:t>
      </w:r>
      <w:r>
        <w:rPr>
          <w:i/>
        </w:rPr>
        <w:t>S. peruvianum</w:t>
      </w:r>
      <w:r>
        <w:t xml:space="preserve"> accessions. The close relationship may be the result of older introgression and/or geographic population structure, since previous surveys that have shown evidence that population markers generally associated with more northern </w:t>
      </w:r>
      <w:r>
        <w:rPr>
          <w:i/>
        </w:rPr>
        <w:t xml:space="preserve">S. peruvianum </w:t>
      </w:r>
      <w:r>
        <w:t xml:space="preserve">accessions are also found in the isolated habitat region of Chile where </w:t>
      </w:r>
      <w:r>
        <w:rPr>
          <w:i/>
        </w:rPr>
        <w:t>per</w:t>
      </w:r>
      <w:r w:rsidRPr="00647D70">
        <w:softHyphen/>
        <w:t>-2744</w:t>
      </w:r>
      <w:r>
        <w:rPr>
          <w:i/>
        </w:rPr>
        <w:t xml:space="preserve"> </w:t>
      </w:r>
      <w:r>
        <w:t xml:space="preserve">was sampled </w:t>
      </w:r>
      <w:r>
        <w:fldChar w:fldCharType="begin">
          <w:fldData xml:space="preserve">PEVuZE5vdGU+PENpdGU+PEF1dGhvcj5OYWthemF0bzwvQXV0aG9yPjxZZWFyPjIwMTI8L1llYXI+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</w:fldData>
        </w:fldChar>
      </w:r>
      <w:r w:rsidR="001E127F">
        <w:instrText xml:space="preserve"> ADDIN EN.CITE </w:instrText>
      </w:r>
      <w:r w:rsidR="001E127F">
        <w:fldChar w:fldCharType="begin">
          <w:fldData xml:space="preserve">PEVuZE5vdGU+PENpdGU+PEF1dGhvcj5OYWthemF0bzwvQXV0aG9yPjxZZWFyPjIwMTI8L1llYXI+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</w:fldData>
        </w:fldChar>
      </w:r>
      <w:r w:rsidR="001E127F">
        <w:instrText xml:space="preserve"> ADDIN EN.CITE.DATA </w:instrText>
      </w:r>
      <w:r w:rsidR="001E127F">
        <w:fldChar w:fldCharType="end"/>
      </w:r>
      <w:r>
        <w:fldChar w:fldCharType="separate"/>
      </w:r>
      <w:r w:rsidR="001E127F">
        <w:rPr>
          <w:noProof/>
        </w:rPr>
        <w:t>[46,48]</w:t>
      </w:r>
      <w:r>
        <w:fldChar w:fldCharType="end"/>
      </w:r>
      <w:r>
        <w:t>.</w:t>
      </w:r>
    </w:p>
    <w:p w14:paraId="23D86D91" w14:textId="5CADCAD7" w:rsidR="001824CA" w:rsidRPr="008D0A89" w:rsidRDefault="001824CA" w:rsidP="001824CA">
      <w:pPr>
        <w:ind w:firstLine="720"/>
        <w:rPr>
          <w:vertAlign w:val="subscript"/>
        </w:rPr>
      </w:pPr>
      <w:r>
        <w:lastRenderedPageBreak/>
        <w:t xml:space="preserve">Unlike the other two </w:t>
      </w:r>
      <w:r>
        <w:rPr>
          <w:i/>
        </w:rPr>
        <w:t>S. huaylasense</w:t>
      </w:r>
      <w:r>
        <w:t xml:space="preserve"> accessions, </w:t>
      </w:r>
      <w:r>
        <w:rPr>
          <w:i/>
        </w:rPr>
        <w:t>hua</w:t>
      </w:r>
      <w:r>
        <w:rPr>
          <w:i/>
        </w:rPr>
        <w:softHyphen/>
      </w:r>
      <w:r>
        <w:rPr>
          <w:i/>
          <w:vertAlign w:val="subscript"/>
        </w:rPr>
        <w:softHyphen/>
      </w:r>
      <w:r>
        <w:rPr>
          <w:vertAlign w:val="subscript"/>
        </w:rPr>
        <w:softHyphen/>
      </w:r>
      <w:r>
        <w:rPr>
          <w:i/>
          <w:vertAlign w:val="subscript"/>
        </w:rPr>
        <w:softHyphen/>
      </w:r>
      <w:r>
        <w:rPr>
          <w:i/>
          <w:vertAlign w:val="subscript"/>
        </w:rPr>
        <w:softHyphen/>
      </w:r>
      <w:r w:rsidRPr="009D3CF6">
        <w:t>-13</w:t>
      </w:r>
      <w:r>
        <w:t xml:space="preserve">58 does not show evidence of hybridization with species outside the Peruvianum group but does have a close relationship with </w:t>
      </w:r>
      <w:r>
        <w:rPr>
          <w:i/>
        </w:rPr>
        <w:t>S. corneliomulleri</w:t>
      </w:r>
      <w:r>
        <w:t xml:space="preserve"> (particularly </w:t>
      </w:r>
      <w:r>
        <w:rPr>
          <w:i/>
        </w:rPr>
        <w:t>cor</w:t>
      </w:r>
      <w:r>
        <w:t xml:space="preserve">-0107), likely as the result of recent introgression. Large, spatially localized sequence regions of strong phylogenetic support and reduced pairwise sequence distance with </w:t>
      </w:r>
      <w:r w:rsidRPr="00205A3D">
        <w:rPr>
          <w:i/>
        </w:rPr>
        <w:t>cor</w:t>
      </w:r>
      <w:r>
        <w:t>-0107 are observed on chromosomes 1, 2, 4, 5, and 9 (</w:t>
      </w:r>
      <w:r w:rsidR="006C6FC9">
        <w:t>S5</w:t>
      </w:r>
      <w:r w:rsidR="006C6FC9" w:rsidRPr="00580650">
        <w:t>D</w:t>
      </w:r>
      <w:r w:rsidR="006C6FC9">
        <w:t xml:space="preserve"> </w:t>
      </w:r>
      <w:r>
        <w:t xml:space="preserve">Fig). These patterns are reflected in the phylogenies of these chromosomes </w:t>
      </w:r>
      <w:r w:rsidRPr="0041018B">
        <w:t>(</w:t>
      </w:r>
      <w:r w:rsidR="006C6FC9">
        <w:t xml:space="preserve">S2 </w:t>
      </w:r>
      <w:r>
        <w:t xml:space="preserve">Table), where the two </w:t>
      </w:r>
      <w:r>
        <w:rPr>
          <w:i/>
        </w:rPr>
        <w:t xml:space="preserve">S. corneliomulleri </w:t>
      </w:r>
      <w:r>
        <w:t xml:space="preserve">accessions are not sister. Accordingly, introgression appears to be a factor that distorts the relationships of all three </w:t>
      </w:r>
      <w:r>
        <w:rPr>
          <w:i/>
        </w:rPr>
        <w:t>S. huaylasense</w:t>
      </w:r>
      <w:r>
        <w:t xml:space="preserve"> accessions used in this study, and may indicate a broader pattern of admixture specifically for other accessions that have been labelled as </w:t>
      </w:r>
      <w:r>
        <w:rPr>
          <w:i/>
        </w:rPr>
        <w:t>S. huaylasense</w:t>
      </w:r>
      <w:r>
        <w:t xml:space="preserve">, as indicated by </w:t>
      </w:r>
      <w:r>
        <w:fldChar w:fldCharType="begin"/>
      </w:r>
      <w:r w:rsidR="008574A6">
        <w:instrText xml:space="preserve"> ADDIN EN.CITE &lt;EndNote&gt;&lt;Cite AuthorYear="1"&gt;&lt;Author&gt;Labate&lt;/Author&gt;&lt;Year&gt;2014&lt;/Year&gt;&lt;RecNum&gt;27&lt;/RecNum&gt;&lt;DisplayText&gt;Labate, Robertson (14)&lt;/DisplayText&gt;&lt;record&gt;&lt;rec-number&gt;27&lt;/rec-number&gt;&lt;foreign-keys&gt;&lt;key app="EN" db-id="f9vwasa0gexxtgertapp090cxeev902aawf5" timestamp="1428854961"&gt;27&lt;/key&gt;&lt;/foreign-keys&gt;&lt;ref-type name="Journal Article"&gt;17&lt;/ref-type&gt;&lt;contributors&gt;&lt;authors&gt;&lt;author&gt;Labate, Joanne A.&lt;/author&gt;&lt;author&gt;Robertson, Larry D.&lt;/author&gt;&lt;author&gt;Strickler, Susan R.&lt;/author&gt;&lt;author&gt;Mueller, Lukas A.&lt;/author&gt;&lt;/authors&gt;&lt;/contributors&gt;&lt;titles&gt;&lt;title&gt;&lt;style face="normal" font="default" size="100%"&gt;Genetic structure of the four wild tomato species in the&lt;/style&gt;&lt;style face="italic" font="default" size="100%"&gt; Solanum peruvianum&lt;/style&gt;&lt;style face="normal" font="default" size="100%"&gt; &lt;/style&gt;&lt;style face="italic" font="default" size="100%"&gt;s.l.&lt;/style&gt;&lt;style face="normal" font="default" size="100%"&gt; species complex&lt;/style&gt;&lt;/title&gt;&lt;secondary-title&gt;Genome&lt;/secondary-title&gt;&lt;/titles&gt;&lt;periodical&gt;&lt;full-title&gt;Genome&lt;/full-title&gt;&lt;abbr-1&gt;Genome&lt;/abbr-1&gt;&lt;/periodical&gt;&lt;pages&gt;169–180&lt;/pages&gt;&lt;volume&gt;57&lt;/volume&gt;&lt;number&gt;3&lt;/number&gt;&lt;dates&gt;&lt;year&gt;2014&lt;/year&gt;&lt;pub-dates&gt;&lt;date&gt;2014/03/01&lt;/date&gt;&lt;/pub-dates&gt;&lt;/dates&gt;&lt;publisher&gt;NRC Research Press&lt;/publisher&gt;&lt;isbn&gt;0831-2796&lt;/isbn&gt;&lt;urls&gt;&lt;related-urls&gt;&lt;url&gt;http://dx.doi.org/10.1139/gen-2014-0003&lt;/url&gt;&lt;/related-urls&gt;&lt;/urls&gt;&lt;electronic-resource-num&gt;10.1139/gen-2014-0003&lt;/electronic-resource-num&gt;&lt;access-date&gt;2015/04/12&lt;/access-date&gt;&lt;/record&gt;&lt;/Cite&gt;&lt;/EndNote&gt;</w:instrText>
      </w:r>
      <w:r>
        <w:fldChar w:fldCharType="separate"/>
      </w:r>
      <w:r w:rsidR="008574A6">
        <w:rPr>
          <w:noProof/>
        </w:rPr>
        <w:t>Labate, Robertson (14)</w:t>
      </w:r>
      <w:r>
        <w:fldChar w:fldCharType="end"/>
      </w:r>
      <w:r>
        <w:t xml:space="preserve">.  The observation of apparently pervasive introgression/hybridization involving </w:t>
      </w:r>
      <w:r w:rsidRPr="00012770">
        <w:rPr>
          <w:i/>
        </w:rPr>
        <w:t>S. huay</w:t>
      </w:r>
      <w:r w:rsidR="000C165B">
        <w:rPr>
          <w:i/>
        </w:rPr>
        <w:t>la</w:t>
      </w:r>
      <w:r w:rsidRPr="00012770">
        <w:rPr>
          <w:i/>
        </w:rPr>
        <w:t>sense</w:t>
      </w:r>
      <w:r>
        <w:t xml:space="preserve"> is consistent with the uncertain phylogenetic status of this species, its limited geographic range (collected from only three valleys in Peru, </w:t>
      </w:r>
      <w:r w:rsidR="006C6FC9">
        <w:t xml:space="preserve">S1 </w:t>
      </w:r>
      <w:r>
        <w:t>Fig), and the frequent observation of high phenotypic variability in the collection notes (</w:t>
      </w:r>
      <w:hyperlink r:id="rId12" w:history="1">
        <w:r w:rsidRPr="007B602B">
          <w:rPr>
            <w:rStyle w:val="Hyperlink"/>
            <w:color w:val="0070C0"/>
          </w:rPr>
          <w:t>http://tgrc.ucdavis.edu</w:t>
        </w:r>
      </w:hyperlink>
      <w:r w:rsidRPr="00AA43A7">
        <w:rPr>
          <w:rStyle w:val="Hyperlink"/>
          <w:color w:val="000000" w:themeColor="text1"/>
          <w:u w:val="none"/>
        </w:rPr>
        <w:t>).</w:t>
      </w:r>
    </w:p>
    <w:p w14:paraId="40F02AF8" w14:textId="54441C61" w:rsidR="001824CA" w:rsidRDefault="001824CA" w:rsidP="001824CA">
      <w:pPr>
        <w:ind w:firstLine="720"/>
      </w:pPr>
      <w:r>
        <w:t xml:space="preserve">Similar to the analysis using </w:t>
      </w:r>
      <w:r>
        <w:rPr>
          <w:i/>
        </w:rPr>
        <w:t xml:space="preserve">S. habrochaites, </w:t>
      </w:r>
      <w:r>
        <w:rPr>
          <w:rFonts w:eastAsia="Times New Roman"/>
          <w:color w:val="000000"/>
        </w:rPr>
        <w:t xml:space="preserve">we tested for ancestral introgression between the species in the Peruvianum group and other major subgroups of wild tomatoes, using </w:t>
      </w:r>
      <w:r>
        <w:rPr>
          <w:rFonts w:eastAsia="Times New Roman"/>
          <w:i/>
          <w:color w:val="000000"/>
        </w:rPr>
        <w:t>chi</w:t>
      </w:r>
      <w:r>
        <w:rPr>
          <w:rFonts w:eastAsia="Times New Roman"/>
          <w:i/>
          <w:color w:val="000000"/>
        </w:rPr>
        <w:softHyphen/>
      </w:r>
      <w:r>
        <w:rPr>
          <w:rFonts w:eastAsia="Times New Roman"/>
          <w:color w:val="000000"/>
        </w:rPr>
        <w:t xml:space="preserve">-4117A and </w:t>
      </w:r>
      <w:r>
        <w:rPr>
          <w:rFonts w:eastAsia="Times New Roman"/>
          <w:i/>
          <w:color w:val="000000"/>
        </w:rPr>
        <w:t>cor</w:t>
      </w:r>
      <w:r>
        <w:rPr>
          <w:rFonts w:eastAsia="Times New Roman"/>
          <w:color w:val="000000"/>
        </w:rPr>
        <w:t xml:space="preserve">-0107 as representative accessions. We observed that the </w:t>
      </w:r>
      <w:r>
        <w:rPr>
          <w:rFonts w:eastAsia="Times New Roman"/>
          <w:i/>
          <w:color w:val="000000"/>
        </w:rPr>
        <w:t xml:space="preserve">S. peruvianum </w:t>
      </w:r>
      <w:r>
        <w:rPr>
          <w:rFonts w:eastAsia="Times New Roman"/>
          <w:color w:val="000000"/>
        </w:rPr>
        <w:t xml:space="preserve">+ </w:t>
      </w:r>
      <w:r>
        <w:rPr>
          <w:rFonts w:eastAsia="Times New Roman"/>
          <w:i/>
          <w:color w:val="000000"/>
        </w:rPr>
        <w:t>corneliomulleri</w:t>
      </w:r>
      <w:r>
        <w:rPr>
          <w:rFonts w:eastAsia="Times New Roman"/>
          <w:color w:val="000000"/>
        </w:rPr>
        <w:t xml:space="preserve"> ancestral lineage shows signs of ancient introgression with the Esculentum group in ~8.8% of genes, relative to </w:t>
      </w:r>
      <w:r w:rsidRPr="00205A3D">
        <w:rPr>
          <w:rFonts w:eastAsia="Times New Roman"/>
          <w:i/>
          <w:color w:val="000000"/>
        </w:rPr>
        <w:t>S. chilense</w:t>
      </w:r>
      <w:r>
        <w:rPr>
          <w:rFonts w:eastAsia="Times New Roman"/>
          <w:color w:val="000000"/>
        </w:rPr>
        <w:t xml:space="preserve"> (</w:t>
      </w:r>
      <w:r w:rsidR="006C6FC9">
        <w:rPr>
          <w:rFonts w:eastAsia="Times New Roman"/>
          <w:color w:val="000000"/>
        </w:rPr>
        <w:t>S4</w:t>
      </w:r>
      <w:r w:rsidR="006C6FC9" w:rsidRPr="00580650">
        <w:rPr>
          <w:rFonts w:eastAsia="Times New Roman"/>
          <w:color w:val="000000"/>
        </w:rPr>
        <w:t>F</w:t>
      </w:r>
      <w:r w:rsidR="006C6FC9">
        <w:rPr>
          <w:rFonts w:eastAsia="Times New Roman"/>
          <w:color w:val="000000"/>
        </w:rPr>
        <w:t xml:space="preserve"> </w:t>
      </w:r>
      <w:r>
        <w:rPr>
          <w:rFonts w:eastAsia="Times New Roman"/>
          <w:color w:val="000000"/>
        </w:rPr>
        <w:t xml:space="preserve">Fig and </w:t>
      </w:r>
      <w:r w:rsidR="006C6FC9">
        <w:rPr>
          <w:rFonts w:eastAsia="Times New Roman"/>
          <w:color w:val="000000"/>
        </w:rPr>
        <w:t xml:space="preserve">S1 </w:t>
      </w:r>
      <w:r>
        <w:rPr>
          <w:rFonts w:eastAsia="Times New Roman"/>
          <w:color w:val="000000"/>
        </w:rPr>
        <w:t xml:space="preserve">Data 1.6). </w:t>
      </w:r>
      <w:r>
        <w:t xml:space="preserve">Finally, we wanted to assess whether the observed introgressions and reticulations involving members of the Peruvianum group were affecting the inferred relationships among the major subgroups. When the three accessions that phylogenetically group with the Esculentum and Arcanum lineages are removed and the phylogeny is recomputed </w:t>
      </w:r>
      <w:r w:rsidRPr="0041018B">
        <w:t>(</w:t>
      </w:r>
      <w:r w:rsidR="006C6FC9">
        <w:t xml:space="preserve">S2B </w:t>
      </w:r>
      <w:r w:rsidRPr="0041018B">
        <w:t>Fig),</w:t>
      </w:r>
      <w:r>
        <w:t xml:space="preserve"> the Peruvianum group still appears as sister to the Esculentum and Arcanum groups, demonstrating that the group relationships in the consensus tree are not driven by gene flow involving the three specific accessions that have unusually high signatures of discordance/introgression. </w:t>
      </w:r>
    </w:p>
    <w:p w14:paraId="2B76C0CA" w14:textId="77777777" w:rsidR="00F42576" w:rsidRPr="00877FB3" w:rsidRDefault="00F42576" w:rsidP="00F42576"/>
    <w:p w14:paraId="05CED0C4" w14:textId="540191C6" w:rsidR="00F42576" w:rsidRDefault="00F42576" w:rsidP="00F42576">
      <w:pPr>
        <w:pStyle w:val="Heading2"/>
      </w:pPr>
      <w:bookmarkStart w:id="22" w:name="_Toc438152022"/>
      <w:r>
        <w:t>7.6: Biogeographic interpretations of the phylogeny</w:t>
      </w:r>
      <w:bookmarkEnd w:id="22"/>
    </w:p>
    <w:p w14:paraId="6A2B9856" w14:textId="17828BA5" w:rsidR="00F42576" w:rsidRDefault="00F42576" w:rsidP="00F42576">
      <w:r>
        <w:tab/>
        <w:t>Using our consensus phylogeny and the inferred regions of possible ancestral and recent introgression, in conjunction with current species ranges (</w:t>
      </w:r>
      <w:r w:rsidR="006C6FC9">
        <w:t xml:space="preserve">S1 </w:t>
      </w:r>
      <w:r>
        <w:t>Fig) and historical/geological information about this region, we can hypothesize a tentative model for the historical geographic spread and diversification of lineages of wild tomato (</w:t>
      </w:r>
      <w:r w:rsidR="006C6FC9">
        <w:t xml:space="preserve">S6 </w:t>
      </w:r>
      <w:r>
        <w:t xml:space="preserve">Fig). The Peruvianum group shows high levels of ancestral variation and sympatry with </w:t>
      </w:r>
      <w:r>
        <w:rPr>
          <w:i/>
        </w:rPr>
        <w:t xml:space="preserve">S. sitiens </w:t>
      </w:r>
      <w:r>
        <w:t xml:space="preserve">and </w:t>
      </w:r>
      <w:r>
        <w:rPr>
          <w:i/>
        </w:rPr>
        <w:t>S. lycopersicoides</w:t>
      </w:r>
      <w:r>
        <w:t xml:space="preserve"> in the Atacama region of northern Chile. Recent evidence suggests that this region has been desert since at least 14 Ma and possibly continuously since 150 Ma </w:t>
      </w:r>
      <w:r>
        <w:fldChar w:fldCharType="begin">
          <w:fldData xml:space="preserve">PEVuZE5vdGU+PENpdGU+PEF1dGhvcj5IYXJ0bGV5PC9BdXRob3I+PFllYXI+MjAwNTwvWWVhcj48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</w:fldData>
        </w:fldChar>
      </w:r>
      <w:r w:rsidR="001E127F">
        <w:instrText xml:space="preserve"> ADDIN EN.CITE </w:instrText>
      </w:r>
      <w:r w:rsidR="001E127F">
        <w:fldChar w:fldCharType="begin">
          <w:fldData xml:space="preserve">PEVuZE5vdGU+PENpdGU+PEF1dGhvcj5IYXJ0bGV5PC9BdXRob3I+PFllYXI+MjAwNTwvWWVhcj48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</w:fldData>
        </w:fldChar>
      </w:r>
      <w:r w:rsidR="001E127F">
        <w:instrText xml:space="preserve"> ADDIN EN.CITE.DATA </w:instrText>
      </w:r>
      <w:r w:rsidR="001E127F">
        <w:fldChar w:fldCharType="end"/>
      </w:r>
      <w:r>
        <w:fldChar w:fldCharType="separate"/>
      </w:r>
      <w:r w:rsidR="001E127F">
        <w:rPr>
          <w:noProof/>
        </w:rPr>
        <w:t>[49,50]</w:t>
      </w:r>
      <w:r>
        <w:fldChar w:fldCharType="end"/>
      </w:r>
      <w:r>
        <w:t xml:space="preserve">. These two factors indicate that the Peruvianum group likely is the extant lineage with the most similarity to the ancestral </w:t>
      </w:r>
      <w:r>
        <w:rPr>
          <w:i/>
        </w:rPr>
        <w:t xml:space="preserve">Lycopersicon </w:t>
      </w:r>
      <w:r>
        <w:t>population.</w:t>
      </w:r>
    </w:p>
    <w:p w14:paraId="258010BB" w14:textId="2E57A55A" w:rsidR="00F42576" w:rsidRDefault="00F42576" w:rsidP="00F42576">
      <w:pPr>
        <w:ind w:firstLine="720"/>
      </w:pPr>
      <w:r>
        <w:rPr>
          <w:i/>
        </w:rPr>
        <w:t xml:space="preserve">S. pennellii </w:t>
      </w:r>
      <w:r>
        <w:t xml:space="preserve">and </w:t>
      </w:r>
      <w:r>
        <w:rPr>
          <w:i/>
        </w:rPr>
        <w:t>S. habrochaites</w:t>
      </w:r>
      <w:r>
        <w:t xml:space="preserve"> are found in sympatry with each other and with Peruvianum species. However, </w:t>
      </w:r>
      <w:r>
        <w:rPr>
          <w:i/>
        </w:rPr>
        <w:t xml:space="preserve">S. pennellii </w:t>
      </w:r>
      <w:r>
        <w:t xml:space="preserve">is generally restricted to the coastal zone below altitudes of 1500m, while southern populations of </w:t>
      </w:r>
      <w:r>
        <w:rPr>
          <w:i/>
        </w:rPr>
        <w:t>S. habrochaites</w:t>
      </w:r>
      <w:r>
        <w:t xml:space="preserve"> are almost exclusively found inland at higher altitudes. Our data suggests ancestral introgression between the Arcanum/Esculentum ancestral lineage</w:t>
      </w:r>
      <w:r>
        <w:rPr>
          <w:i/>
        </w:rPr>
        <w:t xml:space="preserve"> </w:t>
      </w:r>
      <w:r>
        <w:t xml:space="preserve">and </w:t>
      </w:r>
      <w:r>
        <w:rPr>
          <w:i/>
        </w:rPr>
        <w:t xml:space="preserve">S. habrochaites </w:t>
      </w:r>
      <w:r>
        <w:t xml:space="preserve">(prior to the split of the two populations we sampled); this implies that </w:t>
      </w:r>
      <w:r>
        <w:rPr>
          <w:i/>
        </w:rPr>
        <w:t xml:space="preserve">S. pennellii </w:t>
      </w:r>
      <w:r>
        <w:t xml:space="preserve">and </w:t>
      </w:r>
      <w:r>
        <w:rPr>
          <w:i/>
        </w:rPr>
        <w:t xml:space="preserve">S. habrochaites </w:t>
      </w:r>
      <w:r>
        <w:t xml:space="preserve">likely diverged nearer to the northern end of their range, as this places </w:t>
      </w:r>
      <w:r>
        <w:rPr>
          <w:i/>
        </w:rPr>
        <w:t xml:space="preserve">S. habrochaites </w:t>
      </w:r>
      <w:r>
        <w:t xml:space="preserve">in earlier (more ancient) contact with Arcanum/Esculentum lineage populations. This is supported by evidence of population structure in </w:t>
      </w:r>
      <w:r>
        <w:rPr>
          <w:i/>
        </w:rPr>
        <w:t xml:space="preserve">S. habrochaites </w:t>
      </w:r>
      <w:r>
        <w:t xml:space="preserve">and </w:t>
      </w:r>
      <w:r>
        <w:rPr>
          <w:i/>
        </w:rPr>
        <w:t>S. pennellii</w:t>
      </w:r>
      <w:r>
        <w:t xml:space="preserve"> that is centered on the Amotape-Huancabamba zone (AHZ), although other interpretations of the genetic variability in this region have been proposed </w:t>
      </w:r>
      <w:r>
        <w:fldChar w:fldCharType="begin">
          <w:fldData xml:space="preserve">PEVuZE5vdGU+PENpdGU+PEF1dGhvcj5SaWNrPC9BdXRob3I+PFllYXI+MTk4MTwvWWVhcj48UmVj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</w:fldData>
        </w:fldChar>
      </w:r>
      <w:r w:rsidR="001E127F">
        <w:instrText xml:space="preserve"> ADDIN EN.CITE </w:instrText>
      </w:r>
      <w:r w:rsidR="001E127F">
        <w:fldChar w:fldCharType="begin">
          <w:fldData xml:space="preserve">PEVuZE5vdGU+PENpdGU+PEF1dGhvcj5SaWNrPC9BdXRob3I+PFllYXI+MTk4MTwvWWVhcj48UmVj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</w:fldData>
        </w:fldChar>
      </w:r>
      <w:r w:rsidR="001E127F">
        <w:instrText xml:space="preserve"> ADDIN EN.CITE.DATA </w:instrText>
      </w:r>
      <w:r w:rsidR="001E127F">
        <w:fldChar w:fldCharType="end"/>
      </w:r>
      <w:r>
        <w:fldChar w:fldCharType="separate"/>
      </w:r>
      <w:r w:rsidR="001E127F">
        <w:rPr>
          <w:noProof/>
        </w:rPr>
        <w:t>[51,52]</w:t>
      </w:r>
      <w:r>
        <w:fldChar w:fldCharType="end"/>
      </w:r>
      <w:r>
        <w:t>.</w:t>
      </w:r>
    </w:p>
    <w:p w14:paraId="3D0EA894" w14:textId="6461C236" w:rsidR="00F42576" w:rsidRDefault="00F42576" w:rsidP="00F42576">
      <w:r>
        <w:tab/>
        <w:t xml:space="preserve">We also infer that the ancestral Arcanum + Esculentum lineage likely split from the Peruvianum group near the AHZ. This is supported by the present range distributions of members of this group, including </w:t>
      </w:r>
      <w:r>
        <w:rPr>
          <w:i/>
        </w:rPr>
        <w:t>S. arcanum</w:t>
      </w:r>
      <w:r>
        <w:t xml:space="preserve">—which has only been observed around the AHZ region—and </w:t>
      </w:r>
      <w:r>
        <w:rPr>
          <w:i/>
        </w:rPr>
        <w:t>S. pimpinellifolium</w:t>
      </w:r>
      <w:r>
        <w:t xml:space="preserve">—whose range is approximately centered on the AHZ. The Arcanum group and </w:t>
      </w:r>
      <w:r>
        <w:rPr>
          <w:i/>
        </w:rPr>
        <w:t>S. lycopersicum</w:t>
      </w:r>
      <w:r>
        <w:t xml:space="preserve"> are the only species observed east of the Andean ridge on the Eastern Cordillera and in the Amazon basin. Given the current distribution of the three Arcanum group accessions and the topography of the region, we hypothesize that the members of the Arcanum group dispersed and diversified via </w:t>
      </w:r>
      <w:r>
        <w:lastRenderedPageBreak/>
        <w:t>eastern migration of their ancestral (</w:t>
      </w:r>
      <w:r>
        <w:rPr>
          <w:i/>
        </w:rPr>
        <w:t>S. arcanum-</w:t>
      </w:r>
      <w:r>
        <w:t xml:space="preserve">like) lineage through the Huancabamba depression along the Río Marañón valley. Subsequently, </w:t>
      </w:r>
      <w:r>
        <w:rPr>
          <w:i/>
        </w:rPr>
        <w:t>S. neorickii</w:t>
      </w:r>
      <w:r>
        <w:t xml:space="preserve"> and </w:t>
      </w:r>
      <w:r>
        <w:rPr>
          <w:i/>
        </w:rPr>
        <w:t>S. chmielewskii</w:t>
      </w:r>
      <w:r>
        <w:t xml:space="preserve"> expanded their ranges north and south along the foothills of the Eastern Cordillera to their present ranges. This migration via the AHZ region appears to be the most likely route even though the current southern </w:t>
      </w:r>
      <w:r>
        <w:rPr>
          <w:i/>
        </w:rPr>
        <w:t xml:space="preserve">S. chmielewskii </w:t>
      </w:r>
      <w:r>
        <w:t xml:space="preserve">and </w:t>
      </w:r>
      <w:r>
        <w:rPr>
          <w:i/>
        </w:rPr>
        <w:t>S. neorickii</w:t>
      </w:r>
      <w:r>
        <w:t xml:space="preserve"> are geographically closer to current southern populations of </w:t>
      </w:r>
      <w:r>
        <w:rPr>
          <w:i/>
        </w:rPr>
        <w:t xml:space="preserve">S. </w:t>
      </w:r>
      <w:r w:rsidR="000C165B">
        <w:rPr>
          <w:i/>
        </w:rPr>
        <w:t>habrochaites</w:t>
      </w:r>
      <w:r>
        <w:rPr>
          <w:i/>
        </w:rPr>
        <w:t xml:space="preserve"> </w:t>
      </w:r>
      <w:r>
        <w:t xml:space="preserve">and to the Peruvianum group; the Andean range between these groups is mostly &gt;4000m in altitude—higher than where any modern tomato population has been observed—therefore this section of the Andes likely presented a considerable (likely unpassable) biogeographical barrier. </w:t>
      </w:r>
    </w:p>
    <w:p w14:paraId="76661D04" w14:textId="30E97A6F" w:rsidR="00F42576" w:rsidRPr="00304414" w:rsidRDefault="00F42576" w:rsidP="00F42576">
      <w:r>
        <w:tab/>
        <w:t xml:space="preserve">Given the present distribution of mainland </w:t>
      </w:r>
      <w:r>
        <w:rPr>
          <w:i/>
        </w:rPr>
        <w:t xml:space="preserve">S. pimpinellifolium </w:t>
      </w:r>
      <w:r>
        <w:t xml:space="preserve">and wild </w:t>
      </w:r>
      <w:r>
        <w:rPr>
          <w:i/>
        </w:rPr>
        <w:t xml:space="preserve">S. lycopersicum </w:t>
      </w:r>
      <w:r>
        <w:t>populations, it is plausible that the Esculentum group</w:t>
      </w:r>
      <w:r>
        <w:rPr>
          <w:i/>
        </w:rPr>
        <w:t xml:space="preserve"> </w:t>
      </w:r>
      <w:r>
        <w:t xml:space="preserve">also diverged from the Arcanum group in the AHZ. From this central, location </w:t>
      </w:r>
      <w:r>
        <w:rPr>
          <w:i/>
        </w:rPr>
        <w:t xml:space="preserve">S. pimpinellifolium </w:t>
      </w:r>
      <w:r>
        <w:t xml:space="preserve">likely spread north and south along the coastal region and east along the Río Marañón (though not as far as Arcanum group species). The presence of </w:t>
      </w:r>
      <w:r>
        <w:rPr>
          <w:i/>
        </w:rPr>
        <w:t xml:space="preserve">S. cheesmaniae </w:t>
      </w:r>
      <w:r>
        <w:t xml:space="preserve">and </w:t>
      </w:r>
      <w:r>
        <w:rPr>
          <w:i/>
        </w:rPr>
        <w:t>S. galapagense</w:t>
      </w:r>
      <w:r>
        <w:t xml:space="preserve"> only on the Galápagos Islands, indicates the endemic species diverged on the islands likely from an ancestral </w:t>
      </w:r>
      <w:r>
        <w:rPr>
          <w:i/>
        </w:rPr>
        <w:t xml:space="preserve">S. pimpinellifolium </w:t>
      </w:r>
      <w:r>
        <w:t xml:space="preserve">or </w:t>
      </w:r>
      <w:r>
        <w:rPr>
          <w:i/>
        </w:rPr>
        <w:t xml:space="preserve">S. lycopersicum </w:t>
      </w:r>
      <w:r>
        <w:t xml:space="preserve">migrant from mainland Ecuador, as hypothesized by </w:t>
      </w:r>
      <w:r>
        <w:fldChar w:fldCharType="begin"/>
      </w:r>
      <w:r w:rsidR="008574A6">
        <w:instrText xml:space="preserve"> ADDIN EN.CITE &lt;EndNote&gt;&lt;Cite AuthorYear="1"&gt;&lt;Author&gt;Darwin&lt;/Author&gt;&lt;Year&gt;2003&lt;/Year&gt;&lt;RecNum&gt;44&lt;/RecNum&gt;&lt;DisplayText&gt;Darwin, Knapp (33)&lt;/DisplayText&gt;&lt;record&gt;&lt;rec-number&gt;44&lt;/rec-number&gt;&lt;foreign-keys&gt;&lt;key app="EN" db-id="f9vwasa0gexxtgertapp090cxeev902aawf5" timestamp="1429451755"&gt;44&lt;/key&gt;&lt;/foreign-keys&gt;&lt;ref-type name="Journal Article"&gt;17&lt;/ref-type&gt;&lt;contributors&gt;&lt;authors&gt;&lt;author&gt;Darwin, Sarah C&lt;/author&gt;&lt;author&gt;Knapp, Sandra&lt;/author&gt;&lt;author&gt;Peralta, Iris E&lt;/author&gt;&lt;/authors&gt;&lt;/contributors&gt;&lt;titles&gt;&lt;title&gt;&lt;style face="normal" font="default" size="100%"&gt;Taxonomy of tomatoes in the Galápagos Islands: native and introduced species of &lt;/style&gt;&lt;style face="italic" font="default" size="100%"&gt;Solanum&lt;/style&gt;&lt;style face="normal" font="default" size="100%"&gt; section &lt;/style&gt;&lt;style face="italic" font="default" size="100%"&gt;Lycopersicon&lt;/style&gt;&lt;style face="normal" font="default" size="100%"&gt; (Solanaceae)&lt;/style&gt;&lt;/title&gt;&lt;secondary-title&gt;Systematics and Biodiversity&lt;/secondary-title&gt;&lt;/titles&gt;&lt;periodical&gt;&lt;full-title&gt;Systematics and Biodiversity&lt;/full-title&gt;&lt;abbr-1&gt;Syst Biodivers&lt;/abbr-1&gt;&lt;/periodical&gt;&lt;pages&gt;29-53&lt;/pages&gt;&lt;volume&gt;1&lt;/volume&gt;&lt;number&gt;1&lt;/number&gt;&lt;dates&gt;&lt;year&gt;2003&lt;/year&gt;&lt;/dates&gt;&lt;isbn&gt;1477-2000&lt;/isbn&gt;&lt;urls&gt;&lt;/urls&gt;&lt;electronic-resource-num&gt;10.1017/S1477200003001026&lt;/electronic-resource-num&gt;&lt;/record&gt;&lt;/Cite&gt;&lt;/EndNote&gt;</w:instrText>
      </w:r>
      <w:r>
        <w:fldChar w:fldCharType="separate"/>
      </w:r>
      <w:r w:rsidR="008574A6">
        <w:rPr>
          <w:noProof/>
        </w:rPr>
        <w:t>Darwin, Knapp (33)</w:t>
      </w:r>
      <w:r>
        <w:fldChar w:fldCharType="end"/>
      </w:r>
      <w:r>
        <w:t xml:space="preserve">. The currently reported accessions of </w:t>
      </w:r>
      <w:r>
        <w:rPr>
          <w:i/>
        </w:rPr>
        <w:t xml:space="preserve">S. pimpinellifolium </w:t>
      </w:r>
      <w:r>
        <w:t xml:space="preserve">and </w:t>
      </w:r>
      <w:r>
        <w:rPr>
          <w:i/>
        </w:rPr>
        <w:t>S. lycopersicum</w:t>
      </w:r>
      <w:r>
        <w:t xml:space="preserve"> found on the Galápagos are likely to be more recent introductions via humans, although we cannot exclude more ancestral associations with the endemic species without sampling these specific populations. </w:t>
      </w:r>
    </w:p>
    <w:p w14:paraId="467407D5" w14:textId="2549E62F" w:rsidR="00F42576" w:rsidRDefault="00F42576" w:rsidP="00F42576">
      <w:pPr>
        <w:spacing w:after="160" w:line="259" w:lineRule="auto"/>
      </w:pPr>
      <w:r>
        <w:tab/>
        <w:t xml:space="preserve">This general south-to-north trajectory mirrors many other animal and plant lineages that appear to have spread from the Atacama region up the Peruvianum coastal desert into Ecuador </w:t>
      </w:r>
      <w:r>
        <w:fldChar w:fldCharType="begin">
          <w:fldData xml:space="preserve">PEVuZE5vdGU+PENpdGU+PEF1dGhvcj5QaWNhcmQ8L0F1dGhvcj48WWVhcj4yMDA4PC9ZZWFyPjxS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</w:fldData>
        </w:fldChar>
      </w:r>
      <w:r w:rsidR="008574A6">
        <w:instrText xml:space="preserve"> ADDIN EN.CITE </w:instrText>
      </w:r>
      <w:r w:rsidR="008574A6">
        <w:fldChar w:fldCharType="begin">
          <w:fldData xml:space="preserve">PEVuZE5vdGU+PENpdGU+PEF1dGhvcj5QaWNhcmQ8L0F1dGhvcj48WWVhcj4yMDA4PC9ZZWFyPjxS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</w:fldData>
        </w:fldChar>
      </w:r>
      <w:r w:rsidR="008574A6">
        <w:instrText xml:space="preserve"> ADDIN EN.CITE.DATA </w:instrText>
      </w:r>
      <w:r w:rsidR="008574A6">
        <w:fldChar w:fldCharType="end"/>
      </w:r>
      <w:r>
        <w:fldChar w:fldCharType="separate"/>
      </w:r>
      <w:r w:rsidR="008574A6">
        <w:rPr>
          <w:noProof/>
        </w:rPr>
        <w:t>[53-58]</w:t>
      </w:r>
      <w:r>
        <w:fldChar w:fldCharType="end"/>
      </w:r>
      <w:r>
        <w:t>. Based on geological and climatological evidence, this general migration pattern may have been in response to increased desertification of the Peruvian coast. This drying is hypothesized to be due to dry air from the Humboldt/Peru current</w:t>
      </w:r>
      <w:r w:rsidR="00171CBD">
        <w:t>,</w:t>
      </w:r>
      <w:r>
        <w:t xml:space="preserve"> reinforced by the rain shadow created by the Andean uplift </w:t>
      </w:r>
      <w:r>
        <w:fldChar w:fldCharType="begin">
          <w:fldData xml:space="preserve">PEVuZE5vdGU+PENpdGU+PEF1dGhvcj5HYXJ6aW9uZTwvQXV0aG9yPjxZZWFyPjIwMDg8L1llYXI+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</w:fldData>
        </w:fldChar>
      </w:r>
      <w:r w:rsidR="008574A6">
        <w:instrText xml:space="preserve"> ADDIN EN.CITE </w:instrText>
      </w:r>
      <w:r w:rsidR="008574A6">
        <w:fldChar w:fldCharType="begin">
          <w:fldData xml:space="preserve">PEVuZE5vdGU+PENpdGU+PEF1dGhvcj5HYXJ6aW9uZTwvQXV0aG9yPjxZZWFyPjIwMDg8L1llYXI+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</w:fldData>
        </w:fldChar>
      </w:r>
      <w:r w:rsidR="008574A6">
        <w:instrText xml:space="preserve"> ADDIN EN.CITE.DATA </w:instrText>
      </w:r>
      <w:r w:rsidR="008574A6">
        <w:fldChar w:fldCharType="end"/>
      </w:r>
      <w:r>
        <w:fldChar w:fldCharType="separate"/>
      </w:r>
      <w:r w:rsidR="008574A6">
        <w:rPr>
          <w:noProof/>
        </w:rPr>
        <w:t>[59-62]</w:t>
      </w:r>
      <w:r>
        <w:fldChar w:fldCharType="end"/>
      </w:r>
      <w:r>
        <w:t xml:space="preserve">. This period also overlaps or closely follows a global climate shift that appears to have expanded dry grasslands worldwide </w:t>
      </w:r>
      <w:r>
        <w:fldChar w:fldCharType="begin">
          <w:fldData xml:space="preserve">PEVuZE5vdGU+PENpdGU+PEF1dGhvcj5FZHdhcmRzPC9BdXRob3I+PFllYXI+MjAxMDwvWWVhcj48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</w:fldData>
        </w:fldChar>
      </w:r>
      <w:r w:rsidR="001E127F">
        <w:instrText xml:space="preserve"> ADDIN EN.CITE </w:instrText>
      </w:r>
      <w:r w:rsidR="001E127F">
        <w:fldChar w:fldCharType="begin">
          <w:fldData xml:space="preserve">PEVuZE5vdGU+PENpdGU+PEF1dGhvcj5FZHdhcmRzPC9BdXRob3I+PFllYXI+MjAxMDwvWWVhcj48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</w:fldData>
        </w:fldChar>
      </w:r>
      <w:r w:rsidR="001E127F">
        <w:instrText xml:space="preserve"> ADDIN EN.CITE.DATA </w:instrText>
      </w:r>
      <w:r w:rsidR="001E127F">
        <w:fldChar w:fldCharType="end"/>
      </w:r>
      <w:r>
        <w:fldChar w:fldCharType="separate"/>
      </w:r>
      <w:r w:rsidR="001E127F">
        <w:rPr>
          <w:noProof/>
        </w:rPr>
        <w:t>[63,64]</w:t>
      </w:r>
      <w:r>
        <w:fldChar w:fldCharType="end"/>
      </w:r>
      <w:r>
        <w:t xml:space="preserve">, including in the Andean region and Argentina. Therefore, we also see support from other phylogenetic groups and climate models for a general south-to-north migration pattern of wild tomato species. </w:t>
      </w:r>
    </w:p>
    <w:p w14:paraId="6014C716" w14:textId="77777777" w:rsidR="00A85C62" w:rsidRPr="00F72484" w:rsidRDefault="00A85C62" w:rsidP="0082173F"/>
    <w:p w14:paraId="6E80364B" w14:textId="11497350" w:rsidR="00465895" w:rsidRDefault="0072569C" w:rsidP="00BB49C7">
      <w:pPr>
        <w:pStyle w:val="Heading1"/>
      </w:pPr>
      <w:bookmarkStart w:id="23" w:name="_Toc438152023"/>
      <w:r>
        <w:t xml:space="preserve">S1 Text </w:t>
      </w:r>
      <w:r w:rsidR="00465895">
        <w:t>References:</w:t>
      </w:r>
      <w:bookmarkEnd w:id="23"/>
    </w:p>
    <w:p w14:paraId="47AFBB61" w14:textId="77777777" w:rsidR="003B0D8E" w:rsidRDefault="003B0D8E" w:rsidP="003B0D8E"/>
    <w:p w14:paraId="7430FE24" w14:textId="77777777" w:rsidR="001E127F" w:rsidRPr="001E127F" w:rsidRDefault="003B0D8E" w:rsidP="001E127F">
      <w:pPr>
        <w:pStyle w:val="EndNoteBibliography"/>
        <w:ind w:left="0" w:firstLine="0"/>
      </w:pPr>
      <w:r>
        <w:fldChar w:fldCharType="begin"/>
      </w:r>
      <w:r>
        <w:instrText xml:space="preserve"> ADDIN EN.REFLIST </w:instrText>
      </w:r>
      <w:r>
        <w:fldChar w:fldCharType="separate"/>
      </w:r>
      <w:r w:rsidR="001E127F" w:rsidRPr="001E127F">
        <w:t>1.</w:t>
      </w:r>
      <w:r w:rsidR="001E127F" w:rsidRPr="001E127F">
        <w:tab/>
        <w:t>Peralta IE, Spooner DM, Knapp S. Taxonomy of wild tomatoes and their relatives (</w:t>
      </w:r>
      <w:r w:rsidR="001E127F" w:rsidRPr="001E127F">
        <w:rPr>
          <w:i/>
        </w:rPr>
        <w:t>Solanum</w:t>
      </w:r>
      <w:r w:rsidR="001E127F" w:rsidRPr="001E127F">
        <w:t xml:space="preserve"> sect. </w:t>
      </w:r>
      <w:r w:rsidR="001E127F" w:rsidRPr="001E127F">
        <w:rPr>
          <w:i/>
        </w:rPr>
        <w:t>Lycopersicoides</w:t>
      </w:r>
      <w:r w:rsidR="001E127F" w:rsidRPr="001E127F">
        <w:t>, sect.</w:t>
      </w:r>
      <w:r w:rsidR="001E127F" w:rsidRPr="001E127F">
        <w:rPr>
          <w:i/>
        </w:rPr>
        <w:t xml:space="preserve"> Juglandifolia</w:t>
      </w:r>
      <w:r w:rsidR="001E127F" w:rsidRPr="001E127F">
        <w:t>, sect.</w:t>
      </w:r>
      <w:r w:rsidR="001E127F" w:rsidRPr="001E127F">
        <w:rPr>
          <w:i/>
        </w:rPr>
        <w:t xml:space="preserve"> Lycopersicon</w:t>
      </w:r>
      <w:r w:rsidR="001E127F" w:rsidRPr="001E127F">
        <w:t>; Solanaceae). Syst Bot Monogr. 2008;84:1–186.</w:t>
      </w:r>
    </w:p>
    <w:p w14:paraId="357906F7" w14:textId="77777777" w:rsidR="001E127F" w:rsidRPr="001E127F" w:rsidRDefault="001E127F" w:rsidP="001E127F">
      <w:pPr>
        <w:pStyle w:val="EndNoteBibliography"/>
        <w:ind w:left="0" w:firstLine="0"/>
      </w:pPr>
      <w:r w:rsidRPr="001E127F">
        <w:t>2.</w:t>
      </w:r>
      <w:r w:rsidRPr="001E127F">
        <w:tab/>
        <w:t xml:space="preserve">Grandillo S, Chetelat R, Knapp S, Spooner D, Peralta I, Cammareri M, et al. </w:t>
      </w:r>
      <w:r w:rsidRPr="001E127F">
        <w:rPr>
          <w:i/>
        </w:rPr>
        <w:t>Solanum</w:t>
      </w:r>
      <w:r w:rsidRPr="001E127F">
        <w:t xml:space="preserve"> sect. </w:t>
      </w:r>
      <w:r w:rsidRPr="001E127F">
        <w:rPr>
          <w:i/>
        </w:rPr>
        <w:t>Lycopersicon</w:t>
      </w:r>
      <w:r w:rsidRPr="001E127F">
        <w:t>. In: Kole C, editor. Wild Crop Relatives: Genomic and Breeding Resources: Springer Berlin Heidelberg; 2011. p. 129–215.</w:t>
      </w:r>
    </w:p>
    <w:p w14:paraId="174960E9" w14:textId="77777777" w:rsidR="001E127F" w:rsidRPr="001E127F" w:rsidRDefault="001E127F" w:rsidP="001E127F">
      <w:pPr>
        <w:pStyle w:val="EndNoteBibliography"/>
        <w:ind w:left="0" w:firstLine="0"/>
      </w:pPr>
      <w:r w:rsidRPr="001E127F">
        <w:t>3.</w:t>
      </w:r>
      <w:r w:rsidRPr="001E127F">
        <w:tab/>
        <w:t xml:space="preserve">Ranc N, Munos S, Santoni S, Causse M. A clarified position for </w:t>
      </w:r>
      <w:r w:rsidRPr="001E127F">
        <w:rPr>
          <w:i/>
        </w:rPr>
        <w:t>Solanum</w:t>
      </w:r>
      <w:r w:rsidRPr="001E127F">
        <w:t xml:space="preserve"> </w:t>
      </w:r>
      <w:r w:rsidRPr="001E127F">
        <w:rPr>
          <w:i/>
        </w:rPr>
        <w:t>lycopersicum</w:t>
      </w:r>
      <w:r w:rsidRPr="001E127F">
        <w:t xml:space="preserve"> var. </w:t>
      </w:r>
      <w:r w:rsidRPr="001E127F">
        <w:rPr>
          <w:i/>
        </w:rPr>
        <w:t>cerasiforme</w:t>
      </w:r>
      <w:r w:rsidRPr="001E127F">
        <w:t xml:space="preserve"> in the evolutionary history of tomatoes (Solanaceae). BMC Plant Biol. 2008;8(1):130. doi: 10.1186/1471-2229-8-130.</w:t>
      </w:r>
    </w:p>
    <w:p w14:paraId="143FAF48" w14:textId="77777777" w:rsidR="001E127F" w:rsidRPr="001E127F" w:rsidRDefault="001E127F" w:rsidP="001E127F">
      <w:pPr>
        <w:pStyle w:val="EndNoteBibliography"/>
        <w:ind w:left="0" w:firstLine="0"/>
      </w:pPr>
      <w:r w:rsidRPr="001E127F">
        <w:t>4.</w:t>
      </w:r>
      <w:r w:rsidRPr="001E127F">
        <w:tab/>
        <w:t xml:space="preserve">Marshall JA, Knapp S, Davey MR, Power JB, Cocking EC, Bennett MD, et al. Molecular systematics of </w:t>
      </w:r>
      <w:r w:rsidRPr="001E127F">
        <w:rPr>
          <w:i/>
        </w:rPr>
        <w:t>Solanum</w:t>
      </w:r>
      <w:r w:rsidRPr="001E127F">
        <w:t xml:space="preserve"> section </w:t>
      </w:r>
      <w:r w:rsidRPr="001E127F">
        <w:rPr>
          <w:i/>
        </w:rPr>
        <w:t xml:space="preserve">Lycopersicum </w:t>
      </w:r>
      <w:r w:rsidRPr="001E127F">
        <w:t>(</w:t>
      </w:r>
      <w:r w:rsidRPr="001E127F">
        <w:rPr>
          <w:i/>
        </w:rPr>
        <w:t>Lycopersicon</w:t>
      </w:r>
      <w:r w:rsidRPr="001E127F">
        <w:t>) using the nuclear ITS rDNA region. Theor Appl Genet. 2001;103(8):1216-22. doi: 10.1007/s001220100671.</w:t>
      </w:r>
    </w:p>
    <w:p w14:paraId="47A1E5C6" w14:textId="77777777" w:rsidR="001E127F" w:rsidRPr="001E127F" w:rsidRDefault="001E127F" w:rsidP="001E127F">
      <w:pPr>
        <w:pStyle w:val="EndNoteBibliography"/>
        <w:ind w:left="0" w:firstLine="0"/>
      </w:pPr>
      <w:r w:rsidRPr="001E127F">
        <w:t>5.</w:t>
      </w:r>
      <w:r w:rsidRPr="001E127F">
        <w:tab/>
        <w:t>Rick CM. Biosystematic studies in</w:t>
      </w:r>
      <w:r w:rsidRPr="001E127F">
        <w:rPr>
          <w:i/>
        </w:rPr>
        <w:t xml:space="preserve"> Lycopersicon</w:t>
      </w:r>
      <w:r w:rsidRPr="001E127F">
        <w:t xml:space="preserve"> and closely related species of</w:t>
      </w:r>
      <w:r w:rsidRPr="001E127F">
        <w:rPr>
          <w:i/>
        </w:rPr>
        <w:t xml:space="preserve"> Solanum</w:t>
      </w:r>
      <w:r w:rsidRPr="001E127F">
        <w:t>. In: Hawkes JG, Lester RN, Skelding AD, editors. The Biology and Taxonomy of</w:t>
      </w:r>
      <w:r w:rsidRPr="001E127F">
        <w:rPr>
          <w:i/>
        </w:rPr>
        <w:t xml:space="preserve"> Solanaceae</w:t>
      </w:r>
      <w:r w:rsidRPr="001E127F">
        <w:t>. New York: Academic Press; 1979. p. 667–77.</w:t>
      </w:r>
    </w:p>
    <w:p w14:paraId="4C45D004" w14:textId="77777777" w:rsidR="001E127F" w:rsidRPr="001E127F" w:rsidRDefault="001E127F" w:rsidP="001E127F">
      <w:pPr>
        <w:pStyle w:val="EndNoteBibliography"/>
        <w:ind w:left="0" w:firstLine="0"/>
      </w:pPr>
      <w:r w:rsidRPr="001E127F">
        <w:t>6.</w:t>
      </w:r>
      <w:r w:rsidRPr="001E127F">
        <w:tab/>
        <w:t>Dobin A, Davis CA, Schlesinger F, Drenkow J, Zaleski C, Jha S, et al. STAR: ultrafast universal RNA-seq aligner. Bioinformatics. 2013;29(1):15–21. doi: 10.1093/bioinformatics/bts635.</w:t>
      </w:r>
    </w:p>
    <w:p w14:paraId="0CA0B815" w14:textId="77777777" w:rsidR="001E127F" w:rsidRPr="001E127F" w:rsidRDefault="001E127F" w:rsidP="001E127F">
      <w:pPr>
        <w:pStyle w:val="EndNoteBibliography"/>
        <w:ind w:left="0" w:firstLine="0"/>
      </w:pPr>
      <w:r w:rsidRPr="001E127F">
        <w:t>7.</w:t>
      </w:r>
      <w:r w:rsidRPr="001E127F">
        <w:tab/>
        <w:t>Li H, Handsaker B, Wysoker A, Fennell T, Ruan J, Homer N, et al. The Sequence Alignment/Map format and SAMtools. Bioinformatics. 2009;25(16):2078–9. doi: 10.1093/bioinformatics/btp352.</w:t>
      </w:r>
    </w:p>
    <w:p w14:paraId="3D2E3069" w14:textId="77777777" w:rsidR="001E127F" w:rsidRPr="001E127F" w:rsidRDefault="001E127F" w:rsidP="001E127F">
      <w:pPr>
        <w:pStyle w:val="EndNoteBibliography"/>
        <w:ind w:left="0" w:firstLine="0"/>
      </w:pPr>
      <w:r w:rsidRPr="001E127F">
        <w:lastRenderedPageBreak/>
        <w:t>8.</w:t>
      </w:r>
      <w:r w:rsidRPr="001E127F">
        <w:tab/>
        <w:t>Pease JB, Rosenzweig BK. Encoding data using biological principles: the Multisample Variant Format for phylogenomics and population genomics. Trans Comp Biol Bioinformat. 2015; (In Press.).</w:t>
      </w:r>
    </w:p>
    <w:p w14:paraId="7013DE54" w14:textId="77777777" w:rsidR="001E127F" w:rsidRPr="001E127F" w:rsidRDefault="001E127F" w:rsidP="001E127F">
      <w:pPr>
        <w:pStyle w:val="EndNoteBibliography"/>
        <w:ind w:left="0" w:firstLine="0"/>
      </w:pPr>
      <w:r w:rsidRPr="001E127F">
        <w:t>9.</w:t>
      </w:r>
      <w:r w:rsidRPr="001E127F">
        <w:tab/>
        <w:t>Grabherr MG, Haas BJ, Yassour M, Levin JZ, Thompson DA, Amit I, et al. Full-length transcriptome assembly from RNA-Seq data without a reference genome. Nat Biotechnol. 2011;29(7):644-52. doi: 10.1038/nbt.1883. PubMed Central PMCID: PMC3571712.</w:t>
      </w:r>
    </w:p>
    <w:p w14:paraId="2522C900" w14:textId="77777777" w:rsidR="001E127F" w:rsidRPr="001E127F" w:rsidRDefault="001E127F" w:rsidP="001E127F">
      <w:pPr>
        <w:pStyle w:val="EndNoteBibliography"/>
        <w:ind w:left="0" w:firstLine="0"/>
      </w:pPr>
      <w:r w:rsidRPr="001E127F">
        <w:t>10.</w:t>
      </w:r>
      <w:r w:rsidRPr="001E127F">
        <w:tab/>
        <w:t>Wu TD, Watanabe CK. GMAP: a genomic mapping and alignment program for mRNA and EST sequences. Bioinformatics. 2005;21(9):1859-75. doi: 10.1093/bioinformatics/bti310.</w:t>
      </w:r>
    </w:p>
    <w:p w14:paraId="1FFA26DF" w14:textId="77777777" w:rsidR="001E127F" w:rsidRPr="001E127F" w:rsidRDefault="001E127F" w:rsidP="001E127F">
      <w:pPr>
        <w:pStyle w:val="EndNoteBibliography"/>
        <w:ind w:left="0" w:firstLine="0"/>
      </w:pPr>
      <w:r w:rsidRPr="001E127F">
        <w:t>11.</w:t>
      </w:r>
      <w:r w:rsidRPr="001E127F">
        <w:tab/>
        <w:t>Stamatakis A. RAxML version 8: A tool for phylogenetic analysis and post-analysis of large phylogenies. Bioinformatics. 2014;30(9):1312–3. doi: 10.1093/bioinformatics/btu033.</w:t>
      </w:r>
    </w:p>
    <w:p w14:paraId="33015A09" w14:textId="77777777" w:rsidR="001E127F" w:rsidRPr="001E127F" w:rsidRDefault="001E127F" w:rsidP="001E127F">
      <w:pPr>
        <w:pStyle w:val="EndNoteBibliography"/>
        <w:ind w:left="0" w:firstLine="0"/>
      </w:pPr>
      <w:r w:rsidRPr="001E127F">
        <w:t>12.</w:t>
      </w:r>
      <w:r w:rsidRPr="001E127F">
        <w:tab/>
        <w:t>Mirarab S, Reaz R, Bayzid MS, Zimmermann T, Swenson MS, Warnow T. ASTRAL: genome-scale coalescent-based species tree estimation. Bioinformatics. 2014;30(17):i541–i8. doi: 10.1093/bioinformatics/btu462.</w:t>
      </w:r>
    </w:p>
    <w:p w14:paraId="7F6076B0" w14:textId="77777777" w:rsidR="001E127F" w:rsidRPr="001E127F" w:rsidRDefault="001E127F" w:rsidP="001E127F">
      <w:pPr>
        <w:pStyle w:val="EndNoteBibliography"/>
        <w:ind w:left="0" w:firstLine="0"/>
      </w:pPr>
      <w:r w:rsidRPr="001E127F">
        <w:t>13.</w:t>
      </w:r>
      <w:r w:rsidRPr="001E127F">
        <w:tab/>
        <w:t>Liu L, Yu L, Edwards S. A maximum pseudo-likelihood approach for estimating species trees under the coalescent model. BMC Evol Biol. 2010;10(1):302. doi: 10.1186/1471-2148-10-302.</w:t>
      </w:r>
    </w:p>
    <w:p w14:paraId="45B3AC0D" w14:textId="77777777" w:rsidR="001E127F" w:rsidRPr="001E127F" w:rsidRDefault="001E127F" w:rsidP="001E127F">
      <w:pPr>
        <w:pStyle w:val="EndNoteBibliography"/>
        <w:ind w:left="0" w:firstLine="0"/>
      </w:pPr>
      <w:r w:rsidRPr="001E127F">
        <w:t>14.</w:t>
      </w:r>
      <w:r w:rsidRPr="001E127F">
        <w:tab/>
        <w:t>Labate JA, Robertson LD, Strickler SR, Mueller LA. Genetic structure of the four wild tomato species in the</w:t>
      </w:r>
      <w:r w:rsidRPr="001E127F">
        <w:rPr>
          <w:i/>
        </w:rPr>
        <w:t xml:space="preserve"> Solanum peruvianum</w:t>
      </w:r>
      <w:r w:rsidRPr="001E127F">
        <w:t xml:space="preserve"> </w:t>
      </w:r>
      <w:r w:rsidRPr="001E127F">
        <w:rPr>
          <w:i/>
        </w:rPr>
        <w:t>s.l.</w:t>
      </w:r>
      <w:r w:rsidRPr="001E127F">
        <w:t xml:space="preserve"> species complex. Genome. 2014;57(3):169–80. doi: 10.1139/gen-2014-0003.</w:t>
      </w:r>
    </w:p>
    <w:p w14:paraId="56FDC0CB" w14:textId="5F4AA129" w:rsidR="001E127F" w:rsidRPr="001E127F" w:rsidRDefault="001E127F" w:rsidP="001E127F">
      <w:pPr>
        <w:pStyle w:val="EndNoteBibliography"/>
        <w:ind w:left="0" w:firstLine="0"/>
      </w:pPr>
      <w:r w:rsidRPr="001E127F">
        <w:t>15.</w:t>
      </w:r>
      <w:r w:rsidRPr="001E127F">
        <w:tab/>
        <w:t xml:space="preserve">Maddison WP, Maddison DR. Mesquite: a modular system for evolutionary analysis.  Version 3.04 2010. Available from: </w:t>
      </w:r>
      <w:hyperlink r:id="rId13" w:history="1">
        <w:r w:rsidRPr="001E127F">
          <w:rPr>
            <w:rStyle w:val="Hyperlink"/>
          </w:rPr>
          <w:t>http://mesquiteproject.org</w:t>
        </w:r>
      </w:hyperlink>
      <w:r w:rsidRPr="001E127F">
        <w:t>.</w:t>
      </w:r>
    </w:p>
    <w:p w14:paraId="0B734BE7" w14:textId="77777777" w:rsidR="001E127F" w:rsidRPr="001E127F" w:rsidRDefault="001E127F" w:rsidP="001E127F">
      <w:pPr>
        <w:pStyle w:val="EndNoteBibliography"/>
        <w:ind w:left="0" w:firstLine="0"/>
      </w:pPr>
      <w:r w:rsidRPr="001E127F">
        <w:t>16.</w:t>
      </w:r>
      <w:r w:rsidRPr="001E127F">
        <w:tab/>
        <w:t>Aberer AJ, Krompass D, Stamatakis A. Pruning rogue taxa improves phylogenetic accuracy: an efficient algorithm and webservice. Syst Biol. 2013;62(1):162-6. doi: 10.1093/sysbio/sys078.</w:t>
      </w:r>
    </w:p>
    <w:p w14:paraId="1EA57761" w14:textId="77777777" w:rsidR="001E127F" w:rsidRPr="001E127F" w:rsidRDefault="001E127F" w:rsidP="001E127F">
      <w:pPr>
        <w:pStyle w:val="EndNoteBibliography"/>
        <w:ind w:left="0" w:firstLine="0"/>
      </w:pPr>
      <w:r w:rsidRPr="001E127F">
        <w:t>17.</w:t>
      </w:r>
      <w:r w:rsidRPr="001E127F">
        <w:tab/>
        <w:t>Maddison WP. Gene trees in species trees. Syst Biol. 1997;46(3):523-36. doi: 10.1093/sysbio/46.3.523.</w:t>
      </w:r>
    </w:p>
    <w:p w14:paraId="0086BB7C" w14:textId="77777777" w:rsidR="001E127F" w:rsidRPr="001E127F" w:rsidRDefault="001E127F" w:rsidP="001E127F">
      <w:pPr>
        <w:pStyle w:val="EndNoteBibliography"/>
        <w:ind w:left="0" w:firstLine="0"/>
      </w:pPr>
      <w:r w:rsidRPr="001E127F">
        <w:t>18.</w:t>
      </w:r>
      <w:r w:rsidRPr="001E127F">
        <w:tab/>
        <w:t>Bouckaert RR. DensiTree: making sense of sets of phylogenetic trees. Bioinformatics. 2010;26(10):1372-3. doi: 10.1093/bioinformatics/btq110.</w:t>
      </w:r>
    </w:p>
    <w:p w14:paraId="1EA292ED" w14:textId="77777777" w:rsidR="001E127F" w:rsidRPr="001E127F" w:rsidRDefault="001E127F" w:rsidP="001E127F">
      <w:pPr>
        <w:pStyle w:val="EndNoteBibliography"/>
        <w:ind w:left="0" w:firstLine="0"/>
      </w:pPr>
      <w:r w:rsidRPr="001E127F">
        <w:t>19.</w:t>
      </w:r>
      <w:r w:rsidRPr="001E127F">
        <w:tab/>
        <w:t>Paradis E, Claude J, Strimmer K. APE: Analyses of Phylogenetics and Evolution in R language. Bioinformatics. 2004;20(2):289-90. doi: 10.1093/bioinformatics/btg412.</w:t>
      </w:r>
    </w:p>
    <w:p w14:paraId="1A1B7AF0" w14:textId="77777777" w:rsidR="001E127F" w:rsidRPr="001E127F" w:rsidRDefault="001E127F" w:rsidP="001E127F">
      <w:pPr>
        <w:pStyle w:val="EndNoteBibliography"/>
        <w:ind w:left="0" w:firstLine="0"/>
      </w:pPr>
      <w:r w:rsidRPr="001E127F">
        <w:t>20.</w:t>
      </w:r>
      <w:r w:rsidRPr="001E127F">
        <w:tab/>
        <w:t>Suh A, Smeds L, Ellegren H. The dynamics of incomplete lineage sorting across the ancient adaptive radiation of Neoavian birds. PLoS Biol. 2015;13(8):e1002224. doi: 10.1371/journal.pbio.1002224.</w:t>
      </w:r>
    </w:p>
    <w:p w14:paraId="072FEF58" w14:textId="77777777" w:rsidR="001E127F" w:rsidRPr="001E127F" w:rsidRDefault="001E127F" w:rsidP="001E127F">
      <w:pPr>
        <w:pStyle w:val="EndNoteBibliography"/>
        <w:ind w:left="0" w:firstLine="0"/>
      </w:pPr>
      <w:r w:rsidRPr="001E127F">
        <w:t>21.</w:t>
      </w:r>
      <w:r w:rsidRPr="001E127F">
        <w:tab/>
        <w:t>Yang Z. PAML 4: Phylogenetic Analysis by Maximum Likelihood. Mol Biol Evol. 2007;24(8):1586–91. doi: 10.1093/molbev/msm088.</w:t>
      </w:r>
    </w:p>
    <w:p w14:paraId="4DC6C7E0" w14:textId="77777777" w:rsidR="001E127F" w:rsidRPr="001E127F" w:rsidRDefault="001E127F" w:rsidP="001E127F">
      <w:pPr>
        <w:pStyle w:val="EndNoteBibliography"/>
        <w:ind w:left="0" w:firstLine="0"/>
      </w:pPr>
      <w:r w:rsidRPr="001E127F">
        <w:t>22.</w:t>
      </w:r>
      <w:r w:rsidRPr="001E127F">
        <w:tab/>
        <w:t>Sanderson MJ. r8s: inferring absolute rates of molecular evolution and divergence times in the absence of a molecular clock. Bioinformatics. 2003;19(2):301–2. doi: 10.1093/bioinformatics/19.2.301.</w:t>
      </w:r>
    </w:p>
    <w:p w14:paraId="11CBC384" w14:textId="77777777" w:rsidR="001E127F" w:rsidRPr="001E127F" w:rsidRDefault="001E127F" w:rsidP="001E127F">
      <w:pPr>
        <w:pStyle w:val="EndNoteBibliography"/>
        <w:ind w:left="0" w:firstLine="0"/>
      </w:pPr>
      <w:r w:rsidRPr="001E127F">
        <w:t>23.</w:t>
      </w:r>
      <w:r w:rsidRPr="001E127F">
        <w:tab/>
        <w:t>Särkinen T, Bohs L, Olmstead R, Knapp S. A phylogenetic framework for evolutionary study of the nightshades (Solanaceae): a dated 1000-tip tree. BMC Evol Biol. 2013;13(1):214. doi: 10.1186/1471-2148-13-214.</w:t>
      </w:r>
    </w:p>
    <w:p w14:paraId="2F413F10" w14:textId="77777777" w:rsidR="001E127F" w:rsidRPr="001E127F" w:rsidRDefault="001E127F" w:rsidP="001E127F">
      <w:pPr>
        <w:pStyle w:val="EndNoteBibliography"/>
        <w:ind w:left="0" w:firstLine="0"/>
      </w:pPr>
      <w:r w:rsidRPr="001E127F">
        <w:t>24.</w:t>
      </w:r>
      <w:r w:rsidRPr="001E127F">
        <w:tab/>
        <w:t>The Tomato Genome Consortium. The tomato genome sequence provides insights into fleshy fruit evolution. Nature. 2012;485(7400):635–41. doi: 10.1038/nature11119.</w:t>
      </w:r>
    </w:p>
    <w:p w14:paraId="5E79B4C3" w14:textId="77777777" w:rsidR="001E127F" w:rsidRPr="001E127F" w:rsidRDefault="001E127F" w:rsidP="001E127F">
      <w:pPr>
        <w:pStyle w:val="EndNoteBibliography"/>
        <w:ind w:left="0" w:firstLine="0"/>
      </w:pPr>
      <w:r w:rsidRPr="001E127F">
        <w:t>25.</w:t>
      </w:r>
      <w:r w:rsidRPr="001E127F">
        <w:tab/>
        <w:t>Hudson RR. Generating samples under a Wright–Fisher neutral model of genetic variation. Bioinformatics. 2002;18(2):337–8. doi: 10.1093/bioinformatics/18.2.337.</w:t>
      </w:r>
    </w:p>
    <w:p w14:paraId="01E04445" w14:textId="77777777" w:rsidR="001E127F" w:rsidRPr="001E127F" w:rsidRDefault="001E127F" w:rsidP="001E127F">
      <w:pPr>
        <w:pStyle w:val="EndNoteBibliography"/>
        <w:ind w:left="0" w:firstLine="0"/>
      </w:pPr>
      <w:r w:rsidRPr="001E127F">
        <w:t>26.</w:t>
      </w:r>
      <w:r w:rsidRPr="001E127F">
        <w:tab/>
        <w:t>Rodriguez F, Wu F, Ané C, Tanksley S, Spooner D. Do potatoes and tomatoes have a single evolutionary history, and what proportion of the genome supports this history? BMC Evol Biol. 2009;9(1):191. doi: 10.1186/1471-2148-9-191.</w:t>
      </w:r>
    </w:p>
    <w:p w14:paraId="26700DBF" w14:textId="77777777" w:rsidR="001E127F" w:rsidRPr="001E127F" w:rsidRDefault="001E127F" w:rsidP="001E127F">
      <w:pPr>
        <w:pStyle w:val="EndNoteBibliography"/>
        <w:ind w:left="0" w:firstLine="0"/>
      </w:pPr>
      <w:r w:rsidRPr="001E127F">
        <w:t>27.</w:t>
      </w:r>
      <w:r w:rsidRPr="001E127F">
        <w:tab/>
        <w:t>Peralta IE, Spooner DM. Granule-bound starch synthase (GBSSI) gene phylogeny of wild tomatoes (</w:t>
      </w:r>
      <w:r w:rsidRPr="001E127F">
        <w:rPr>
          <w:i/>
        </w:rPr>
        <w:t>Solanum</w:t>
      </w:r>
      <w:r w:rsidRPr="001E127F">
        <w:t xml:space="preserve"> L. section</w:t>
      </w:r>
      <w:r w:rsidRPr="001E127F">
        <w:rPr>
          <w:i/>
        </w:rPr>
        <w:t xml:space="preserve"> Lycopersicon </w:t>
      </w:r>
      <w:r w:rsidRPr="001E127F">
        <w:t xml:space="preserve">[Mill.] Wettst. subsection </w:t>
      </w:r>
      <w:r w:rsidRPr="001E127F">
        <w:rPr>
          <w:i/>
        </w:rPr>
        <w:t>Lycopersicon</w:t>
      </w:r>
      <w:r w:rsidRPr="001E127F">
        <w:t>). Am J Bot. 2001;88(10):1888-902.</w:t>
      </w:r>
    </w:p>
    <w:p w14:paraId="3956E7C6" w14:textId="77777777" w:rsidR="001E127F" w:rsidRPr="001E127F" w:rsidRDefault="001E127F" w:rsidP="001E127F">
      <w:pPr>
        <w:pStyle w:val="EndNoteBibliography"/>
        <w:ind w:left="0" w:firstLine="0"/>
      </w:pPr>
      <w:r w:rsidRPr="001E127F">
        <w:t>28.</w:t>
      </w:r>
      <w:r w:rsidRPr="001E127F">
        <w:tab/>
        <w:t xml:space="preserve">Palmer JD, Zamir D. Chloroplast DNA evolution and phylogenetic relationships in </w:t>
      </w:r>
      <w:r w:rsidRPr="001E127F">
        <w:rPr>
          <w:i/>
        </w:rPr>
        <w:t>Lycopersicon</w:t>
      </w:r>
      <w:r w:rsidRPr="001E127F">
        <w:t>. Proc Natl Acad Sci USA. 1982;79(16):5006–10.</w:t>
      </w:r>
    </w:p>
    <w:p w14:paraId="7D2ED1ED" w14:textId="77777777" w:rsidR="001E127F" w:rsidRPr="001E127F" w:rsidRDefault="001E127F" w:rsidP="001E127F">
      <w:pPr>
        <w:pStyle w:val="EndNoteBibliography"/>
        <w:ind w:left="0" w:firstLine="0"/>
      </w:pPr>
      <w:r w:rsidRPr="001E127F">
        <w:t>29.</w:t>
      </w:r>
      <w:r w:rsidRPr="001E127F">
        <w:tab/>
        <w:t>Spooner DM, Peralta IE, Knapp S. Comparison of AFLPs with other markers for phylogenetic inference in wild tomatoes [</w:t>
      </w:r>
      <w:r w:rsidRPr="001E127F">
        <w:rPr>
          <w:i/>
        </w:rPr>
        <w:t>Solanum</w:t>
      </w:r>
      <w:r w:rsidRPr="001E127F">
        <w:t xml:space="preserve"> L. section </w:t>
      </w:r>
      <w:r w:rsidRPr="001E127F">
        <w:rPr>
          <w:i/>
        </w:rPr>
        <w:t>Lycopersicon</w:t>
      </w:r>
      <w:r w:rsidRPr="001E127F">
        <w:t xml:space="preserve"> (Mill.) Wettst.]. Taxon. 2005;54(1):43-61.</w:t>
      </w:r>
    </w:p>
    <w:p w14:paraId="3C66E51B" w14:textId="77777777" w:rsidR="001E127F" w:rsidRPr="001E127F" w:rsidRDefault="001E127F" w:rsidP="001E127F">
      <w:pPr>
        <w:pStyle w:val="EndNoteBibliography"/>
        <w:ind w:left="0" w:firstLine="0"/>
      </w:pPr>
      <w:r w:rsidRPr="001E127F">
        <w:lastRenderedPageBreak/>
        <w:t>30.</w:t>
      </w:r>
      <w:r w:rsidRPr="001E127F">
        <w:tab/>
        <w:t>Peralta IE, Spooner DM. Morphological characterization and relationships of wild tomatoes (</w:t>
      </w:r>
      <w:r w:rsidRPr="001E127F">
        <w:rPr>
          <w:i/>
        </w:rPr>
        <w:t>Solanum</w:t>
      </w:r>
      <w:r w:rsidRPr="001E127F">
        <w:t xml:space="preserve"> L. Sect. </w:t>
      </w:r>
      <w:r w:rsidRPr="001E127F">
        <w:rPr>
          <w:i/>
        </w:rPr>
        <w:t>Lycopersicon</w:t>
      </w:r>
      <w:r w:rsidRPr="001E127F">
        <w:t>). Syst Bot Monogr. 2005;104:227.</w:t>
      </w:r>
    </w:p>
    <w:p w14:paraId="317DABD7" w14:textId="77777777" w:rsidR="001E127F" w:rsidRPr="001E127F" w:rsidRDefault="001E127F" w:rsidP="001E127F">
      <w:pPr>
        <w:pStyle w:val="EndNoteBibliography"/>
        <w:ind w:left="0" w:firstLine="0"/>
      </w:pPr>
      <w:r w:rsidRPr="001E127F">
        <w:t>31.</w:t>
      </w:r>
      <w:r w:rsidRPr="001E127F">
        <w:tab/>
        <w:t xml:space="preserve">Szinay D, Wijnker E, van den Berg R, Visser RGF, de Jong H, Bai Y. Chromosome evolution in </w:t>
      </w:r>
      <w:r w:rsidRPr="001E127F">
        <w:rPr>
          <w:i/>
        </w:rPr>
        <w:t>Solanum</w:t>
      </w:r>
      <w:r w:rsidRPr="001E127F">
        <w:t xml:space="preserve"> traced by cross-species BAC-FISH. New Phytol. 2012;195(3):688–98. doi: 10.1111/j.1469-8137.2012.04195.x.</w:t>
      </w:r>
    </w:p>
    <w:p w14:paraId="12CE8208" w14:textId="77777777" w:rsidR="001E127F" w:rsidRPr="001E127F" w:rsidRDefault="001E127F" w:rsidP="001E127F">
      <w:pPr>
        <w:pStyle w:val="EndNoteBibliography"/>
        <w:ind w:left="0" w:firstLine="0"/>
      </w:pPr>
      <w:r w:rsidRPr="001E127F">
        <w:t>32.</w:t>
      </w:r>
      <w:r w:rsidRPr="001E127F">
        <w:tab/>
        <w:t>Anderson LK, Covey PA, Larsen LR, Bedinger P, Stack SM. Structural differences in chromosomes distinguish species in the tomato clade. Cytogenet Genome Res. 2010;129(1–3):24–34. doi: 10.1159/000313850.</w:t>
      </w:r>
    </w:p>
    <w:p w14:paraId="7F14E08F" w14:textId="77777777" w:rsidR="001E127F" w:rsidRPr="001E127F" w:rsidRDefault="001E127F" w:rsidP="001E127F">
      <w:pPr>
        <w:pStyle w:val="EndNoteBibliography"/>
        <w:ind w:left="0" w:firstLine="0"/>
      </w:pPr>
      <w:r w:rsidRPr="001E127F">
        <w:t>33.</w:t>
      </w:r>
      <w:r w:rsidRPr="001E127F">
        <w:tab/>
        <w:t xml:space="preserve">Darwin SC, Knapp S, Peralta IE. Taxonomy of tomatoes in the Galápagos Islands: native and introduced species of </w:t>
      </w:r>
      <w:r w:rsidRPr="001E127F">
        <w:rPr>
          <w:i/>
        </w:rPr>
        <w:t>Solanum</w:t>
      </w:r>
      <w:r w:rsidRPr="001E127F">
        <w:t xml:space="preserve"> section </w:t>
      </w:r>
      <w:r w:rsidRPr="001E127F">
        <w:rPr>
          <w:i/>
        </w:rPr>
        <w:t>Lycopersicon</w:t>
      </w:r>
      <w:r w:rsidRPr="001E127F">
        <w:t xml:space="preserve"> (Solanaceae). Syst Biodivers. 2003;1(1):29-53. doi: 10.1017/S1477200003001026.</w:t>
      </w:r>
    </w:p>
    <w:p w14:paraId="151A26FE" w14:textId="77777777" w:rsidR="001E127F" w:rsidRPr="001E127F" w:rsidRDefault="001E127F" w:rsidP="001E127F">
      <w:pPr>
        <w:pStyle w:val="EndNoteBibliography"/>
        <w:ind w:left="0" w:firstLine="0"/>
      </w:pPr>
      <w:r w:rsidRPr="001E127F">
        <w:t>34.</w:t>
      </w:r>
      <w:r w:rsidRPr="001E127F">
        <w:tab/>
        <w:t xml:space="preserve">Rick CM, Fobes JF, Holle M. Genetic variation in </w:t>
      </w:r>
      <w:r w:rsidRPr="001E127F">
        <w:rPr>
          <w:i/>
        </w:rPr>
        <w:t>Lycopersicon pimpinellifolium</w:t>
      </w:r>
      <w:r w:rsidRPr="001E127F">
        <w:t>: Evidence of evolutionary change in mating systems. Pl Syst Evol. 1977;127(2-3):139-70. doi: 10.1007/BF00984147.</w:t>
      </w:r>
    </w:p>
    <w:p w14:paraId="06B704BA" w14:textId="77777777" w:rsidR="001E127F" w:rsidRPr="001E127F" w:rsidRDefault="001E127F" w:rsidP="001E127F">
      <w:pPr>
        <w:pStyle w:val="EndNoteBibliography"/>
        <w:ind w:left="0" w:firstLine="0"/>
      </w:pPr>
      <w:r w:rsidRPr="001E127F">
        <w:t>35.</w:t>
      </w:r>
      <w:r w:rsidRPr="001E127F">
        <w:tab/>
        <w:t xml:space="preserve">Zuriaga E, Blanca JM, Cordero L, Sifres A, Blas-Cerdán WG, Morales R, et al. Genetic and bioclimatic variation in </w:t>
      </w:r>
      <w:r w:rsidRPr="001E127F">
        <w:rPr>
          <w:i/>
        </w:rPr>
        <w:t>Solanum pimpinellifolium</w:t>
      </w:r>
      <w:r w:rsidRPr="001E127F">
        <w:t>. Genet Resour Crop Evol. 2009;56(1):39-51. doi: 10.1007/s10722-008-9340-z.</w:t>
      </w:r>
    </w:p>
    <w:p w14:paraId="60FEA99A" w14:textId="77777777" w:rsidR="001E127F" w:rsidRPr="001E127F" w:rsidRDefault="001E127F" w:rsidP="001E127F">
      <w:pPr>
        <w:pStyle w:val="EndNoteBibliography"/>
        <w:ind w:left="0" w:firstLine="0"/>
      </w:pPr>
      <w:r w:rsidRPr="001E127F">
        <w:t>36.</w:t>
      </w:r>
      <w:r w:rsidRPr="001E127F">
        <w:tab/>
        <w:t>Nakazato T, Housworth EA. Spatial genetics of wild tomato species reveals roles of the Andean geography on demographic history. Am J Bot. 2011;98(1):88-98. doi: 10.3732/ajb.1000272.</w:t>
      </w:r>
    </w:p>
    <w:p w14:paraId="48295229" w14:textId="77777777" w:rsidR="001E127F" w:rsidRPr="001E127F" w:rsidRDefault="001E127F" w:rsidP="001E127F">
      <w:pPr>
        <w:pStyle w:val="EndNoteBibliography"/>
        <w:ind w:left="0" w:firstLine="0"/>
      </w:pPr>
      <w:r w:rsidRPr="001E127F">
        <w:t>37.</w:t>
      </w:r>
      <w:r w:rsidRPr="001E127F">
        <w:tab/>
        <w:t xml:space="preserve">Caicedo AL. Geographic diversity cline of R gene homologs in wild populations of </w:t>
      </w:r>
      <w:r w:rsidRPr="001E127F">
        <w:rPr>
          <w:i/>
        </w:rPr>
        <w:t>Solanum pimpinellifolium</w:t>
      </w:r>
      <w:r w:rsidRPr="001E127F">
        <w:t xml:space="preserve"> (Solanaceae). Am J Bot. 2008;95(3):393-8. doi: 10.3732/ajb.95.3.393.</w:t>
      </w:r>
    </w:p>
    <w:p w14:paraId="53FF99B4" w14:textId="77777777" w:rsidR="001E127F" w:rsidRPr="001E127F" w:rsidRDefault="001E127F" w:rsidP="001E127F">
      <w:pPr>
        <w:pStyle w:val="EndNoteBibliography"/>
        <w:ind w:left="0" w:firstLine="0"/>
      </w:pPr>
      <w:r w:rsidRPr="001E127F">
        <w:t>38.</w:t>
      </w:r>
      <w:r w:rsidRPr="001E127F">
        <w:tab/>
        <w:t>Koenig D, Jiménez-Gómez JM, Kimura S, Fulop D, Chitwood DH, Headland LR, et al. Comparative transcriptomics reveals patterns of selection in domesticated and wild tomato. Proc Natl Acad Sci USA. 2013;110(28):E2655-E62. doi: 10.1073/pnas.1309606110.</w:t>
      </w:r>
    </w:p>
    <w:p w14:paraId="02390F41" w14:textId="77777777" w:rsidR="001E127F" w:rsidRPr="001E127F" w:rsidRDefault="001E127F" w:rsidP="001E127F">
      <w:pPr>
        <w:pStyle w:val="EndNoteBibliography"/>
        <w:ind w:left="0" w:firstLine="0"/>
      </w:pPr>
      <w:r w:rsidRPr="001E127F">
        <w:t>39.</w:t>
      </w:r>
      <w:r w:rsidRPr="001E127F">
        <w:tab/>
        <w:t>Labate J, Robertson L. Evidence of cryptic introgression in tomato (</w:t>
      </w:r>
      <w:r w:rsidRPr="001E127F">
        <w:rPr>
          <w:i/>
        </w:rPr>
        <w:t>Solanum lycopersicum</w:t>
      </w:r>
      <w:r w:rsidRPr="001E127F">
        <w:t xml:space="preserve"> L.) based on wild tomato species alleles. BMC Plant Biol. 2012;12(1):133. doi: 10.1186/1471-2229-12-133.</w:t>
      </w:r>
    </w:p>
    <w:p w14:paraId="00A46122" w14:textId="77777777" w:rsidR="001E127F" w:rsidRPr="001E127F" w:rsidRDefault="001E127F" w:rsidP="001E127F">
      <w:pPr>
        <w:pStyle w:val="EndNoteBibliography"/>
        <w:ind w:left="0" w:firstLine="0"/>
      </w:pPr>
      <w:r w:rsidRPr="001E127F">
        <w:t>40.</w:t>
      </w:r>
      <w:r w:rsidRPr="001E127F">
        <w:tab/>
        <w:t>Blanca J, Cañizares J, Cordero L, Pascual L, Diez MJ, Nuez F. Variation revealed by SNP genotyping and morphology provides insight into the origin of the tomato. PLoS One. 2012;7(10):e48198. doi: 10.1371/journal.pone.0048198.</w:t>
      </w:r>
    </w:p>
    <w:p w14:paraId="7F3C75E7" w14:textId="77777777" w:rsidR="001E127F" w:rsidRPr="001E127F" w:rsidRDefault="001E127F" w:rsidP="001E127F">
      <w:pPr>
        <w:pStyle w:val="EndNoteBibliography"/>
        <w:ind w:left="0" w:firstLine="0"/>
      </w:pPr>
      <w:r w:rsidRPr="001E127F">
        <w:t>41.</w:t>
      </w:r>
      <w:r w:rsidRPr="001E127F">
        <w:tab/>
        <w:t>Lucatti A, van Heusden A, de Vos R, Visser R, Vosman B. Differences in insect resistance between tomato species endemic to the Galapagos Islands. BMC Evol Biol. 2013;13(1):175. doi: 10.1186/1471-2148-13-175.</w:t>
      </w:r>
    </w:p>
    <w:p w14:paraId="3608CF5E" w14:textId="77777777" w:rsidR="001E127F" w:rsidRPr="001E127F" w:rsidRDefault="001E127F" w:rsidP="001E127F">
      <w:pPr>
        <w:pStyle w:val="EndNoteBibliography"/>
        <w:ind w:left="0" w:firstLine="0"/>
      </w:pPr>
      <w:r w:rsidRPr="001E127F">
        <w:t>42.</w:t>
      </w:r>
      <w:r w:rsidRPr="001E127F">
        <w:tab/>
        <w:t>Baek YS, Covey PA, Petersen JJ, Chetelat RT, McClure B, Bedinger PA. Testing the SI × SC rule: pollen–pistil interactions in interspecific crosses between members of the tomato clade (</w:t>
      </w:r>
      <w:r w:rsidRPr="001E127F">
        <w:rPr>
          <w:i/>
        </w:rPr>
        <w:t>Solanum</w:t>
      </w:r>
      <w:r w:rsidRPr="001E127F">
        <w:t xml:space="preserve"> section </w:t>
      </w:r>
      <w:r w:rsidRPr="001E127F">
        <w:rPr>
          <w:i/>
        </w:rPr>
        <w:t>Lycopersicon</w:t>
      </w:r>
      <w:r w:rsidRPr="001E127F">
        <w:t>, Solanaceae). Am J Bot. 2015;102(2):302–11</w:t>
      </w:r>
    </w:p>
    <w:p w14:paraId="51C01AC1" w14:textId="77777777" w:rsidR="001E127F" w:rsidRPr="001E127F" w:rsidRDefault="001E127F" w:rsidP="001E127F">
      <w:pPr>
        <w:pStyle w:val="EndNoteBibliography"/>
        <w:ind w:left="0" w:firstLine="0"/>
      </w:pPr>
      <w:r w:rsidRPr="001E127F">
        <w:t>doi: 10.3732/ajb.1400484.</w:t>
      </w:r>
    </w:p>
    <w:p w14:paraId="17460A6F" w14:textId="77777777" w:rsidR="001E127F" w:rsidRPr="001E127F" w:rsidRDefault="001E127F" w:rsidP="001E127F">
      <w:pPr>
        <w:pStyle w:val="EndNoteBibliography"/>
        <w:ind w:left="0" w:firstLine="0"/>
      </w:pPr>
      <w:r w:rsidRPr="001E127F">
        <w:t>43.</w:t>
      </w:r>
      <w:r w:rsidRPr="001E127F">
        <w:tab/>
        <w:t>Moyle LC. Ecological and evolutionary genomics in the wild tomatoes (</w:t>
      </w:r>
      <w:r w:rsidRPr="001E127F">
        <w:rPr>
          <w:i/>
        </w:rPr>
        <w:t>Solanum</w:t>
      </w:r>
      <w:r w:rsidRPr="001E127F">
        <w:t xml:space="preserve"> sect. </w:t>
      </w:r>
      <w:r w:rsidRPr="001E127F">
        <w:rPr>
          <w:i/>
        </w:rPr>
        <w:t>Lycopersicon</w:t>
      </w:r>
      <w:r w:rsidRPr="001E127F">
        <w:t>). Evolution. 2008;62(12):2995–3013. doi: 10.1111/j.1558-5646.2008.00487.x.</w:t>
      </w:r>
    </w:p>
    <w:p w14:paraId="6A3EFCEC" w14:textId="77777777" w:rsidR="001E127F" w:rsidRPr="001E127F" w:rsidRDefault="001E127F" w:rsidP="001E127F">
      <w:pPr>
        <w:pStyle w:val="EndNoteBibliography"/>
        <w:ind w:left="0" w:firstLine="0"/>
      </w:pPr>
      <w:r w:rsidRPr="001E127F">
        <w:t>44.</w:t>
      </w:r>
      <w:r w:rsidRPr="001E127F">
        <w:tab/>
        <w:t>Vosters SL, Jewell CP, Sherman NA, Einterz F, Blackman BK, Moyle LC. The timing of molecular and morphological changes underlying reproductive transitions in wild tomatoes (</w:t>
      </w:r>
      <w:r w:rsidRPr="001E127F">
        <w:rPr>
          <w:i/>
        </w:rPr>
        <w:t>Solanum</w:t>
      </w:r>
      <w:r w:rsidRPr="001E127F">
        <w:t xml:space="preserve"> sect. </w:t>
      </w:r>
      <w:r w:rsidRPr="001E127F">
        <w:rPr>
          <w:i/>
        </w:rPr>
        <w:t>Lycopersicon</w:t>
      </w:r>
      <w:r w:rsidRPr="001E127F">
        <w:t>). Mol Ecol. 2014;23(8):1965–78. doi: 10.1111/mec.12708.</w:t>
      </w:r>
    </w:p>
    <w:p w14:paraId="65BD4F99" w14:textId="77777777" w:rsidR="001E127F" w:rsidRPr="001E127F" w:rsidRDefault="001E127F" w:rsidP="001E127F">
      <w:pPr>
        <w:pStyle w:val="EndNoteBibliography"/>
        <w:ind w:left="0" w:firstLine="0"/>
      </w:pPr>
      <w:r w:rsidRPr="001E127F">
        <w:t>45.</w:t>
      </w:r>
      <w:r w:rsidRPr="001E127F">
        <w:tab/>
        <w:t>Peralta IE, Knapp SK, Spooner DM. New species of wild tomatoes (</w:t>
      </w:r>
      <w:r w:rsidRPr="001E127F">
        <w:rPr>
          <w:i/>
        </w:rPr>
        <w:t>Solanum</w:t>
      </w:r>
      <w:r w:rsidRPr="001E127F">
        <w:t xml:space="preserve"> section </w:t>
      </w:r>
      <w:r w:rsidRPr="001E127F">
        <w:rPr>
          <w:i/>
        </w:rPr>
        <w:t>Lycopersicon</w:t>
      </w:r>
      <w:r w:rsidRPr="001E127F">
        <w:t>: Solanaceae) from Northern Peru. Syst Bot. 2005;30(2):424–34. doi: 10.1600/0363644054223657.</w:t>
      </w:r>
    </w:p>
    <w:p w14:paraId="13101D20" w14:textId="77777777" w:rsidR="001E127F" w:rsidRPr="001E127F" w:rsidRDefault="001E127F" w:rsidP="001E127F">
      <w:pPr>
        <w:pStyle w:val="EndNoteBibliography"/>
        <w:ind w:left="0" w:firstLine="0"/>
      </w:pPr>
      <w:r w:rsidRPr="001E127F">
        <w:t>46.</w:t>
      </w:r>
      <w:r w:rsidRPr="001E127F">
        <w:tab/>
        <w:t xml:space="preserve">Nakazato T, Franklin RA, Kirk BC, Housworth EA. Population structure, demographic history, and evolutionary patterns of a green-fruited tomato, </w:t>
      </w:r>
      <w:r w:rsidRPr="001E127F">
        <w:rPr>
          <w:i/>
        </w:rPr>
        <w:t>Solanum peruvianum</w:t>
      </w:r>
      <w:r w:rsidRPr="001E127F">
        <w:t xml:space="preserve"> (Solanaceae), revealed by spatial genetics analyses. Am J Bot. 2012;99(7):1207-16. doi: 10.3732/ajb.1100210.</w:t>
      </w:r>
    </w:p>
    <w:p w14:paraId="643E317F" w14:textId="77777777" w:rsidR="001E127F" w:rsidRPr="001E127F" w:rsidRDefault="001E127F" w:rsidP="001E127F">
      <w:pPr>
        <w:pStyle w:val="EndNoteBibliography"/>
        <w:ind w:left="0" w:firstLine="0"/>
      </w:pPr>
      <w:r w:rsidRPr="001E127F">
        <w:t>47.</w:t>
      </w:r>
      <w:r w:rsidRPr="001E127F">
        <w:tab/>
        <w:t>Nakazato T, Warren DL, Moyle LC. Ecological and geographic modes of species divergence in wild tomatoes. Am J Bot. 2010;97(4):680–93. doi: 10.3732/ajb.0900216.</w:t>
      </w:r>
    </w:p>
    <w:p w14:paraId="67A9DAA9" w14:textId="77777777" w:rsidR="001E127F" w:rsidRPr="001E127F" w:rsidRDefault="001E127F" w:rsidP="001E127F">
      <w:pPr>
        <w:pStyle w:val="EndNoteBibliography"/>
        <w:ind w:left="0" w:firstLine="0"/>
      </w:pPr>
      <w:r w:rsidRPr="001E127F">
        <w:t>48.</w:t>
      </w:r>
      <w:r w:rsidRPr="001E127F">
        <w:tab/>
        <w:t xml:space="preserve">Miller J, Kostyun J. Functional gametophytic self-incompatibility in a peripheral population of </w:t>
      </w:r>
      <w:r w:rsidRPr="001E127F">
        <w:rPr>
          <w:i/>
        </w:rPr>
        <w:t xml:space="preserve">Solanum peruvianum </w:t>
      </w:r>
      <w:r w:rsidRPr="001E127F">
        <w:t>(Solanaceae). Heredity. 2011;107(1):30-9. doi: 10.1038/hdy.2010.151.</w:t>
      </w:r>
    </w:p>
    <w:p w14:paraId="16CD25FC" w14:textId="77777777" w:rsidR="001E127F" w:rsidRPr="001E127F" w:rsidRDefault="001E127F" w:rsidP="001E127F">
      <w:pPr>
        <w:pStyle w:val="EndNoteBibliography"/>
        <w:ind w:left="0" w:firstLine="0"/>
      </w:pPr>
      <w:r w:rsidRPr="001E127F">
        <w:lastRenderedPageBreak/>
        <w:t>49.</w:t>
      </w:r>
      <w:r w:rsidRPr="001E127F">
        <w:tab/>
        <w:t>Hartley AJ, Chong G, Houston J, Mather AE. 150 million years of climatic stability: evidence from the Atacama Desert, northern Chile. J Geol Soc London. 2005;162(3):421–4. doi: 10.1144/0016-764904-071.</w:t>
      </w:r>
    </w:p>
    <w:p w14:paraId="31376D66" w14:textId="77777777" w:rsidR="001E127F" w:rsidRPr="001E127F" w:rsidRDefault="001E127F" w:rsidP="001E127F">
      <w:pPr>
        <w:pStyle w:val="EndNoteBibliography"/>
        <w:ind w:left="0" w:firstLine="0"/>
      </w:pPr>
      <w:r w:rsidRPr="001E127F">
        <w:t>50.</w:t>
      </w:r>
      <w:r w:rsidRPr="001E127F">
        <w:tab/>
        <w:t>Rech JA, Currie BS, Michalski G, Cowan AM. Neogene climate change and uplift in the Atacama Desert, Chile. Geology. 2006;34(9):761-4. doi: 10.1130/g22444.1.</w:t>
      </w:r>
    </w:p>
    <w:p w14:paraId="3DECCE94" w14:textId="77777777" w:rsidR="001E127F" w:rsidRPr="001E127F" w:rsidRDefault="001E127F" w:rsidP="001E127F">
      <w:pPr>
        <w:pStyle w:val="EndNoteBibliography"/>
        <w:ind w:left="0" w:firstLine="0"/>
      </w:pPr>
      <w:r w:rsidRPr="001E127F">
        <w:t>51.</w:t>
      </w:r>
      <w:r w:rsidRPr="001E127F">
        <w:tab/>
        <w:t xml:space="preserve">Rick CM, Tanksley SD. Genetic variation in </w:t>
      </w:r>
      <w:r w:rsidRPr="001E127F">
        <w:rPr>
          <w:i/>
        </w:rPr>
        <w:t>Solanum pennellii</w:t>
      </w:r>
      <w:r w:rsidRPr="001E127F">
        <w:t>: Comparisons with two other sympatric tomato species. Pl Syst Evol. 1981;139(1-2):11-45. doi: 10.1007/BF00983920.</w:t>
      </w:r>
    </w:p>
    <w:p w14:paraId="2F15F710" w14:textId="77777777" w:rsidR="001E127F" w:rsidRPr="001E127F" w:rsidRDefault="001E127F" w:rsidP="001E127F">
      <w:pPr>
        <w:pStyle w:val="EndNoteBibliography"/>
        <w:ind w:left="0" w:firstLine="0"/>
      </w:pPr>
      <w:r w:rsidRPr="001E127F">
        <w:t>52.</w:t>
      </w:r>
      <w:r w:rsidRPr="001E127F">
        <w:tab/>
        <w:t xml:space="preserve">Sifres A, Blanca J, Nuez F. Pattern of genetic variability of </w:t>
      </w:r>
      <w:r w:rsidRPr="001E127F">
        <w:rPr>
          <w:i/>
        </w:rPr>
        <w:t>Solanum habrochaites</w:t>
      </w:r>
      <w:r w:rsidRPr="001E127F">
        <w:t xml:space="preserve"> in its natural area of distribution. Genet Resour Crop Evol. 2011;58(3):347-60. doi: 10.1007/s10722-010-9578-0.</w:t>
      </w:r>
    </w:p>
    <w:p w14:paraId="50FAAE83" w14:textId="77777777" w:rsidR="001E127F" w:rsidRPr="001E127F" w:rsidRDefault="001E127F" w:rsidP="001E127F">
      <w:pPr>
        <w:pStyle w:val="EndNoteBibliography"/>
        <w:ind w:left="0" w:firstLine="0"/>
      </w:pPr>
      <w:r w:rsidRPr="001E127F">
        <w:t>53.</w:t>
      </w:r>
      <w:r w:rsidRPr="001E127F">
        <w:tab/>
        <w:t>Picard D, Sempere T, Plantard O. Direction and timing of uplift propagation in the Peruvian Andes deduced from molecular phylogenetics of highland biotaxa. Earth Planet Sci Lett. 2008;271(1–4):326–36. doi: 10.1016/j.epsl.2008.04.024.</w:t>
      </w:r>
    </w:p>
    <w:p w14:paraId="4046C836" w14:textId="77777777" w:rsidR="001E127F" w:rsidRPr="001E127F" w:rsidRDefault="001E127F" w:rsidP="001E127F">
      <w:pPr>
        <w:pStyle w:val="EndNoteBibliography"/>
        <w:ind w:left="0" w:firstLine="0"/>
      </w:pPr>
      <w:r w:rsidRPr="001E127F">
        <w:t>54.</w:t>
      </w:r>
      <w:r w:rsidRPr="001E127F">
        <w:tab/>
        <w:t>Doan TM. A south</w:t>
      </w:r>
      <w:r w:rsidRPr="001E127F">
        <w:rPr>
          <w:rFonts w:ascii="Cambria Math" w:hAnsi="Cambria Math" w:cs="Cambria Math"/>
        </w:rPr>
        <w:t>‐</w:t>
      </w:r>
      <w:r w:rsidRPr="001E127F">
        <w:t>to</w:t>
      </w:r>
      <w:r w:rsidRPr="001E127F">
        <w:rPr>
          <w:rFonts w:ascii="Cambria Math" w:hAnsi="Cambria Math" w:cs="Cambria Math"/>
        </w:rPr>
        <w:t>‐</w:t>
      </w:r>
      <w:r w:rsidRPr="001E127F">
        <w:t xml:space="preserve">north biogeographic hypothesis for Andean speciation: evidence from the lizard genus </w:t>
      </w:r>
      <w:r w:rsidRPr="001E127F">
        <w:rPr>
          <w:i/>
        </w:rPr>
        <w:t>Proctoporus</w:t>
      </w:r>
      <w:r w:rsidRPr="001E127F">
        <w:t xml:space="preserve"> (Reptilia, Gymnophthalmidae). J Biogeogr. 2003;30(3):361–74. doi: 10.1046/j.1365-2699.2003.00833.x.</w:t>
      </w:r>
    </w:p>
    <w:p w14:paraId="682515D5" w14:textId="77777777" w:rsidR="001E127F" w:rsidRPr="001E127F" w:rsidRDefault="001E127F" w:rsidP="001E127F">
      <w:pPr>
        <w:pStyle w:val="EndNoteBibliography"/>
        <w:ind w:left="0" w:firstLine="0"/>
      </w:pPr>
      <w:r w:rsidRPr="001E127F">
        <w:t>55.</w:t>
      </w:r>
      <w:r w:rsidRPr="001E127F">
        <w:tab/>
        <w:t>Hughes C, Eastwood R. Island radiation on a continental scale: exceptional rates of plant diversification after uplift of the Andes. Proc Natl Acad Sci USA. 2006;103(27):10334-9. doi: 10.1073/pnas.0601928103.</w:t>
      </w:r>
    </w:p>
    <w:p w14:paraId="192EF7F4" w14:textId="77777777" w:rsidR="001E127F" w:rsidRPr="001E127F" w:rsidRDefault="001E127F" w:rsidP="001E127F">
      <w:pPr>
        <w:pStyle w:val="EndNoteBibliography"/>
        <w:ind w:left="0" w:firstLine="0"/>
      </w:pPr>
      <w:r w:rsidRPr="001E127F">
        <w:t>56.</w:t>
      </w:r>
      <w:r w:rsidRPr="001E127F">
        <w:tab/>
        <w:t xml:space="preserve">Chaves JA, Weir JT, Smith TB. Diversification in </w:t>
      </w:r>
      <w:r w:rsidRPr="001E127F">
        <w:rPr>
          <w:i/>
        </w:rPr>
        <w:t xml:space="preserve">Adelomyia </w:t>
      </w:r>
      <w:r w:rsidRPr="001E127F">
        <w:t>hummingbirds follows Andean uplift. Mol Ecol. 2011;20(21):4564-76. doi: 10.1111/j.1365-294X.2011.05304.x.</w:t>
      </w:r>
    </w:p>
    <w:p w14:paraId="093E1D12" w14:textId="77777777" w:rsidR="001E127F" w:rsidRPr="001E127F" w:rsidRDefault="001E127F" w:rsidP="001E127F">
      <w:pPr>
        <w:pStyle w:val="EndNoteBibliography"/>
        <w:ind w:left="0" w:firstLine="0"/>
      </w:pPr>
      <w:r w:rsidRPr="001E127F">
        <w:t>57.</w:t>
      </w:r>
      <w:r w:rsidRPr="001E127F">
        <w:tab/>
        <w:t>Luebert F, Weigend M. Phylogenetic insights into Andean plant diversification. Front Ecol Evol. 2014;2:27. doi: 10.3389/fevo.2014.00027.</w:t>
      </w:r>
    </w:p>
    <w:p w14:paraId="4929A593" w14:textId="77777777" w:rsidR="001E127F" w:rsidRPr="001E127F" w:rsidRDefault="001E127F" w:rsidP="001E127F">
      <w:pPr>
        <w:pStyle w:val="EndNoteBibliography"/>
        <w:ind w:left="0" w:firstLine="0"/>
      </w:pPr>
      <w:r w:rsidRPr="001E127F">
        <w:t>58.</w:t>
      </w:r>
      <w:r w:rsidRPr="001E127F">
        <w:tab/>
        <w:t xml:space="preserve">Dillon MO, Tu T, Xie L, Quipuscoa Silvestre V, Wen J. Biogeographic diversification in </w:t>
      </w:r>
      <w:r w:rsidRPr="001E127F">
        <w:rPr>
          <w:i/>
        </w:rPr>
        <w:t xml:space="preserve">Nolana </w:t>
      </w:r>
      <w:r w:rsidRPr="001E127F">
        <w:t>(Solanaceae), a ubiquitous member of the Atacama and Peruvian Deserts along the western coast of South America. J Syst Evol. 2009;47(5):457–76. doi: 10.1111/j.1759-6831.2009.00040.x.</w:t>
      </w:r>
    </w:p>
    <w:p w14:paraId="6EDF4F60" w14:textId="77777777" w:rsidR="001E127F" w:rsidRPr="001E127F" w:rsidRDefault="001E127F" w:rsidP="001E127F">
      <w:pPr>
        <w:pStyle w:val="EndNoteBibliography"/>
        <w:ind w:left="0" w:firstLine="0"/>
      </w:pPr>
      <w:r w:rsidRPr="001E127F">
        <w:t>59.</w:t>
      </w:r>
      <w:r w:rsidRPr="001E127F">
        <w:tab/>
        <w:t>Garzione CN, Hoke GD, Libarkin JC, Withers S, MacFadden B, Eiler J, et al. Rise of the Andes. Science. 2008;320(5881):1304–7. doi: 10.1126/science.1148615.</w:t>
      </w:r>
    </w:p>
    <w:p w14:paraId="0751E9DD" w14:textId="77777777" w:rsidR="001E127F" w:rsidRPr="001E127F" w:rsidRDefault="001E127F" w:rsidP="001E127F">
      <w:pPr>
        <w:pStyle w:val="EndNoteBibliography"/>
        <w:ind w:left="0" w:firstLine="0"/>
      </w:pPr>
      <w:r w:rsidRPr="001E127F">
        <w:t>60.</w:t>
      </w:r>
      <w:r w:rsidRPr="001E127F">
        <w:tab/>
        <w:t>Baker PA, Fritz SC, Dick CW, Eckert AJ, Horton BK, Manzoni S, et al. The emerging field of geogenomics: constraining geological problems with genetic data. Earth-Sci Rev. 2014;135(0):38-47. doi: 10.1016/j.earscirev.2014.04.001.</w:t>
      </w:r>
    </w:p>
    <w:p w14:paraId="23A047B1" w14:textId="77777777" w:rsidR="001E127F" w:rsidRPr="001E127F" w:rsidRDefault="001E127F" w:rsidP="001E127F">
      <w:pPr>
        <w:pStyle w:val="EndNoteBibliography"/>
        <w:ind w:left="0" w:firstLine="0"/>
      </w:pPr>
      <w:r w:rsidRPr="001E127F">
        <w:t>61.</w:t>
      </w:r>
      <w:r w:rsidRPr="001E127F">
        <w:tab/>
        <w:t>Garzione CN, Auerbach DJ, Jin-Sook Smith J, Rosario JJ, Passey BH, Jordan TE, et al. Clumped isotope evidence for diachronous surface cooling of the Altiplano and pulsed surface uplift of the Central Andes. Earth Planet Sci Lett. 2014;393(0):173–81. doi: 10.1016/j.epsl.2014.02.029.</w:t>
      </w:r>
    </w:p>
    <w:p w14:paraId="29650AAE" w14:textId="77777777" w:rsidR="001E127F" w:rsidRPr="001E127F" w:rsidRDefault="001E127F" w:rsidP="001E127F">
      <w:pPr>
        <w:pStyle w:val="EndNoteBibliography"/>
        <w:ind w:left="0" w:firstLine="0"/>
      </w:pPr>
      <w:r w:rsidRPr="001E127F">
        <w:t>62.</w:t>
      </w:r>
      <w:r w:rsidRPr="001E127F">
        <w:tab/>
        <w:t>Garreaud RD, Molina A, Farias M. Andean uplift, ocean cooling and Atacama hyperaridity: a climate modeling perspective. Earth Planet Sci Lett. 2010;292(1–2):39–50. doi: 10.1016/j.epsl.2010.01.017.</w:t>
      </w:r>
    </w:p>
    <w:p w14:paraId="2EF71EC1" w14:textId="77777777" w:rsidR="001E127F" w:rsidRPr="001E127F" w:rsidRDefault="001E127F" w:rsidP="001E127F">
      <w:pPr>
        <w:pStyle w:val="EndNoteBibliography"/>
        <w:ind w:left="0" w:firstLine="0"/>
      </w:pPr>
      <w:r w:rsidRPr="001E127F">
        <w:t>63.</w:t>
      </w:r>
      <w:r w:rsidRPr="001E127F">
        <w:tab/>
        <w:t>Edwards EJ, Osborne CP, Strömberg CA, Smith SA. The origins of C</w:t>
      </w:r>
      <w:r w:rsidRPr="001E127F">
        <w:rPr>
          <w:vertAlign w:val="subscript"/>
        </w:rPr>
        <w:t>4</w:t>
      </w:r>
      <w:r w:rsidRPr="001E127F">
        <w:t xml:space="preserve"> grasslands: integrating evolutionary and ecosystem science. Science. 2010;328(5978):587-91. doi: 10.1126/science.1177216.</w:t>
      </w:r>
    </w:p>
    <w:p w14:paraId="0924FCD6" w14:textId="77777777" w:rsidR="001E127F" w:rsidRPr="001E127F" w:rsidRDefault="001E127F" w:rsidP="001E127F">
      <w:pPr>
        <w:pStyle w:val="EndNoteBibliography"/>
        <w:ind w:left="0" w:firstLine="0"/>
      </w:pPr>
      <w:r w:rsidRPr="001E127F">
        <w:t>64.</w:t>
      </w:r>
      <w:r w:rsidRPr="001E127F">
        <w:tab/>
        <w:t>Särkinen T, Pennington RT, Lavin M, Simon MF, Hughes CE. Evolutionary islands in the Andes: persistence and isolation explain high endemism in Andean dry tropical forests. J Biogeogr. 2012;39(5):884-900. doi: 10.1111/j.1365-2699.2011.02644.x.</w:t>
      </w:r>
    </w:p>
    <w:p w14:paraId="594333C0" w14:textId="3BFA596A" w:rsidR="0072569C" w:rsidRDefault="003B0D8E" w:rsidP="001E127F">
      <w:pPr>
        <w:pStyle w:val="EndNoteBibliography"/>
        <w:ind w:left="0" w:firstLine="0"/>
      </w:pPr>
      <w:r>
        <w:fldChar w:fldCharType="end"/>
      </w:r>
      <w:bookmarkStart w:id="24" w:name="_GoBack"/>
      <w:bookmarkEnd w:id="24"/>
    </w:p>
    <w:sectPr w:rsidR="0072569C">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87AF56" w14:textId="77777777" w:rsidR="00830CBC" w:rsidRDefault="00830CBC" w:rsidP="005F2B5F">
      <w:r>
        <w:separator/>
      </w:r>
    </w:p>
  </w:endnote>
  <w:endnote w:type="continuationSeparator" w:id="0">
    <w:p w14:paraId="281311DB" w14:textId="77777777" w:rsidR="00830CBC" w:rsidRDefault="00830CBC" w:rsidP="005F2B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Segoe UI">
    <w:altName w:val="Times New Roman"/>
    <w:charset w:val="00"/>
    <w:family w:val="swiss"/>
    <w:pitch w:val="variable"/>
    <w:sig w:usb0="E10022FF" w:usb1="C000E47F" w:usb2="00000029" w:usb3="00000000" w:csb0="000001D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00C48A" w14:textId="77777777" w:rsidR="006C6FC9" w:rsidRDefault="006C6FC9" w:rsidP="006645D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3F1475" w14:textId="77777777" w:rsidR="006C6FC9" w:rsidRDefault="006C6FC9" w:rsidP="00B4354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5C50D1" w14:textId="77777777" w:rsidR="006C6FC9" w:rsidRDefault="006C6FC9" w:rsidP="006645D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47D70">
      <w:rPr>
        <w:rStyle w:val="PageNumber"/>
        <w:noProof/>
      </w:rPr>
      <w:t>2</w:t>
    </w:r>
    <w:r>
      <w:rPr>
        <w:rStyle w:val="PageNumber"/>
      </w:rPr>
      <w:fldChar w:fldCharType="end"/>
    </w:r>
  </w:p>
  <w:p w14:paraId="7AAC91A5" w14:textId="77777777" w:rsidR="006C6FC9" w:rsidRDefault="006C6FC9" w:rsidP="005F2B5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045A05" w14:textId="77777777" w:rsidR="00830CBC" w:rsidRDefault="00830CBC" w:rsidP="005F2B5F">
      <w:r>
        <w:separator/>
      </w:r>
    </w:p>
  </w:footnote>
  <w:footnote w:type="continuationSeparator" w:id="0">
    <w:p w14:paraId="22A4007E" w14:textId="77777777" w:rsidR="00830CBC" w:rsidRDefault="00830CBC" w:rsidP="005F2B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8E36525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66A41D0"/>
    <w:multiLevelType w:val="hybridMultilevel"/>
    <w:tmpl w:val="2C448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DA72DA"/>
    <w:multiLevelType w:val="hybridMultilevel"/>
    <w:tmpl w:val="64CC45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4E74E8D"/>
    <w:multiLevelType w:val="hybridMultilevel"/>
    <w:tmpl w:val="602605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AF7E98"/>
    <w:multiLevelType w:val="hybridMultilevel"/>
    <w:tmpl w:val="CDC0C5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9E9346C"/>
    <w:multiLevelType w:val="hybridMultilevel"/>
    <w:tmpl w:val="429CE48E"/>
    <w:lvl w:ilvl="0" w:tplc="1C9009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4"/>
  </w:num>
  <w:num w:numId="4">
    <w:abstractNumId w:val="3"/>
  </w:num>
  <w:num w:numId="5">
    <w:abstractNumId w:val="0"/>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Pease">
    <w15:presenceInfo w15:providerId="None" w15:userId="James Peas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Feb2015&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vwasa0gexxtgertapp090cxeev902aawf5&quot;&gt;tomato_phylo_SI&lt;record-ids&gt;&lt;item&gt;1&lt;/item&gt;&lt;item&gt;2&lt;/item&gt;&lt;item&gt;3&lt;/item&gt;&lt;item&gt;4&lt;/item&gt;&lt;item&gt;5&lt;/item&gt;&lt;item&gt;6&lt;/item&gt;&lt;item&gt;7&lt;/item&gt;&lt;item&gt;8&lt;/item&gt;&lt;item&gt;9&lt;/item&gt;&lt;item&gt;10&lt;/item&gt;&lt;item&gt;11&lt;/item&gt;&lt;item&gt;13&lt;/item&gt;&lt;item&gt;17&lt;/item&gt;&lt;item&gt;18&lt;/item&gt;&lt;item&gt;22&lt;/item&gt;&lt;item&gt;23&lt;/item&gt;&lt;item&gt;24&lt;/item&gt;&lt;item&gt;25&lt;/item&gt;&lt;item&gt;26&lt;/item&gt;&lt;item&gt;27&lt;/item&gt;&lt;item&gt;29&lt;/item&gt;&lt;item&gt;30&lt;/item&gt;&lt;item&gt;31&lt;/item&gt;&lt;item&gt;32&lt;/item&gt;&lt;item&gt;33&lt;/item&gt;&lt;item&gt;34&lt;/item&gt;&lt;item&gt;36&lt;/item&gt;&lt;item&gt;37&lt;/item&gt;&lt;item&gt;38&lt;/item&gt;&lt;item&gt;40&lt;/item&gt;&lt;item&gt;41&lt;/item&gt;&lt;item&gt;43&lt;/item&gt;&lt;item&gt;44&lt;/item&gt;&lt;item&gt;45&lt;/item&gt;&lt;item&gt;46&lt;/item&gt;&lt;item&gt;47&lt;/item&gt;&lt;item&gt;54&lt;/item&gt;&lt;item&gt;55&lt;/item&gt;&lt;item&gt;56&lt;/item&gt;&lt;item&gt;57&lt;/item&gt;&lt;item&gt;58&lt;/item&gt;&lt;item&gt;73&lt;/item&gt;&lt;item&gt;100&lt;/item&gt;&lt;item&gt;101&lt;/item&gt;&lt;item&gt;106&lt;/item&gt;&lt;item&gt;112&lt;/item&gt;&lt;item&gt;135&lt;/item&gt;&lt;item&gt;136&lt;/item&gt;&lt;item&gt;137&lt;/item&gt;&lt;item&gt;138&lt;/item&gt;&lt;item&gt;139&lt;/item&gt;&lt;item&gt;140&lt;/item&gt;&lt;item&gt;141&lt;/item&gt;&lt;item&gt;142&lt;/item&gt;&lt;item&gt;143&lt;/item&gt;&lt;item&gt;144&lt;/item&gt;&lt;item&gt;145&lt;/item&gt;&lt;item&gt;146&lt;/item&gt;&lt;item&gt;147&lt;/item&gt;&lt;item&gt;163&lt;/item&gt;&lt;item&gt;166&lt;/item&gt;&lt;item&gt;170&lt;/item&gt;&lt;item&gt;177&lt;/item&gt;&lt;item&gt;178&lt;/item&gt;&lt;/record-ids&gt;&lt;/item&gt;&lt;/Libraries&gt;"/>
  </w:docVars>
  <w:rsids>
    <w:rsidRoot w:val="00767B44"/>
    <w:rsid w:val="00000AD6"/>
    <w:rsid w:val="000010F8"/>
    <w:rsid w:val="00002668"/>
    <w:rsid w:val="00002898"/>
    <w:rsid w:val="00005B17"/>
    <w:rsid w:val="00007292"/>
    <w:rsid w:val="00012770"/>
    <w:rsid w:val="00015B20"/>
    <w:rsid w:val="000174C1"/>
    <w:rsid w:val="0001791A"/>
    <w:rsid w:val="0002128B"/>
    <w:rsid w:val="00021538"/>
    <w:rsid w:val="00021F18"/>
    <w:rsid w:val="000222F8"/>
    <w:rsid w:val="00023A54"/>
    <w:rsid w:val="00024A17"/>
    <w:rsid w:val="00030360"/>
    <w:rsid w:val="00031739"/>
    <w:rsid w:val="00031EAC"/>
    <w:rsid w:val="000327B5"/>
    <w:rsid w:val="00032A36"/>
    <w:rsid w:val="0003439E"/>
    <w:rsid w:val="00035CC2"/>
    <w:rsid w:val="00036268"/>
    <w:rsid w:val="0004069C"/>
    <w:rsid w:val="00040D68"/>
    <w:rsid w:val="00041373"/>
    <w:rsid w:val="00042746"/>
    <w:rsid w:val="00044CDC"/>
    <w:rsid w:val="00045161"/>
    <w:rsid w:val="00045733"/>
    <w:rsid w:val="00046542"/>
    <w:rsid w:val="00050E50"/>
    <w:rsid w:val="00051724"/>
    <w:rsid w:val="00053370"/>
    <w:rsid w:val="000552FF"/>
    <w:rsid w:val="00073608"/>
    <w:rsid w:val="00075D0B"/>
    <w:rsid w:val="00091D3A"/>
    <w:rsid w:val="0009281C"/>
    <w:rsid w:val="000939DD"/>
    <w:rsid w:val="00094395"/>
    <w:rsid w:val="00094DCF"/>
    <w:rsid w:val="000951DD"/>
    <w:rsid w:val="000952E2"/>
    <w:rsid w:val="00096E1F"/>
    <w:rsid w:val="000A0C47"/>
    <w:rsid w:val="000A1C2A"/>
    <w:rsid w:val="000A1C6C"/>
    <w:rsid w:val="000A5881"/>
    <w:rsid w:val="000A5F43"/>
    <w:rsid w:val="000A7FD5"/>
    <w:rsid w:val="000B23BA"/>
    <w:rsid w:val="000B3CF9"/>
    <w:rsid w:val="000B5ADF"/>
    <w:rsid w:val="000B5F51"/>
    <w:rsid w:val="000B6CED"/>
    <w:rsid w:val="000B7927"/>
    <w:rsid w:val="000B7E18"/>
    <w:rsid w:val="000C165B"/>
    <w:rsid w:val="000C3D61"/>
    <w:rsid w:val="000C405E"/>
    <w:rsid w:val="000C4FC2"/>
    <w:rsid w:val="000C7501"/>
    <w:rsid w:val="000D26AE"/>
    <w:rsid w:val="000D2C5B"/>
    <w:rsid w:val="000D39C6"/>
    <w:rsid w:val="000D5E72"/>
    <w:rsid w:val="000E43F2"/>
    <w:rsid w:val="000E4EF3"/>
    <w:rsid w:val="000F09F5"/>
    <w:rsid w:val="000F118A"/>
    <w:rsid w:val="000F3456"/>
    <w:rsid w:val="000F4A6F"/>
    <w:rsid w:val="000F4FBF"/>
    <w:rsid w:val="000F522D"/>
    <w:rsid w:val="000F64A2"/>
    <w:rsid w:val="00100EA3"/>
    <w:rsid w:val="00101DFD"/>
    <w:rsid w:val="001026EF"/>
    <w:rsid w:val="00103A55"/>
    <w:rsid w:val="00105409"/>
    <w:rsid w:val="00105635"/>
    <w:rsid w:val="001201EA"/>
    <w:rsid w:val="00121DEC"/>
    <w:rsid w:val="0012225C"/>
    <w:rsid w:val="001225A1"/>
    <w:rsid w:val="0013089C"/>
    <w:rsid w:val="00130C5D"/>
    <w:rsid w:val="00130CE7"/>
    <w:rsid w:val="00132266"/>
    <w:rsid w:val="00133B64"/>
    <w:rsid w:val="00136AAC"/>
    <w:rsid w:val="00136FE6"/>
    <w:rsid w:val="001411E7"/>
    <w:rsid w:val="00141834"/>
    <w:rsid w:val="00143D27"/>
    <w:rsid w:val="00152CB6"/>
    <w:rsid w:val="00155134"/>
    <w:rsid w:val="001638CF"/>
    <w:rsid w:val="00171CBD"/>
    <w:rsid w:val="001728D6"/>
    <w:rsid w:val="00173563"/>
    <w:rsid w:val="00174433"/>
    <w:rsid w:val="0017492F"/>
    <w:rsid w:val="0017533B"/>
    <w:rsid w:val="001824CA"/>
    <w:rsid w:val="001826F2"/>
    <w:rsid w:val="00182B0A"/>
    <w:rsid w:val="00182CD8"/>
    <w:rsid w:val="001864E7"/>
    <w:rsid w:val="00187081"/>
    <w:rsid w:val="00190FBB"/>
    <w:rsid w:val="0019178D"/>
    <w:rsid w:val="001924E2"/>
    <w:rsid w:val="00194711"/>
    <w:rsid w:val="00194CDE"/>
    <w:rsid w:val="00195147"/>
    <w:rsid w:val="00196B73"/>
    <w:rsid w:val="00196F9F"/>
    <w:rsid w:val="001A10D0"/>
    <w:rsid w:val="001A1E69"/>
    <w:rsid w:val="001A3141"/>
    <w:rsid w:val="001A4F5F"/>
    <w:rsid w:val="001B1D0A"/>
    <w:rsid w:val="001B3441"/>
    <w:rsid w:val="001B4701"/>
    <w:rsid w:val="001C1701"/>
    <w:rsid w:val="001C1A4D"/>
    <w:rsid w:val="001C2327"/>
    <w:rsid w:val="001C3EDA"/>
    <w:rsid w:val="001C6620"/>
    <w:rsid w:val="001C7219"/>
    <w:rsid w:val="001D1CE9"/>
    <w:rsid w:val="001D4790"/>
    <w:rsid w:val="001D5890"/>
    <w:rsid w:val="001E127F"/>
    <w:rsid w:val="001E446C"/>
    <w:rsid w:val="001E4D97"/>
    <w:rsid w:val="001F045D"/>
    <w:rsid w:val="001F1F2D"/>
    <w:rsid w:val="001F3A6F"/>
    <w:rsid w:val="001F722A"/>
    <w:rsid w:val="0020016F"/>
    <w:rsid w:val="00201C63"/>
    <w:rsid w:val="002034C2"/>
    <w:rsid w:val="00205A3D"/>
    <w:rsid w:val="00205CF2"/>
    <w:rsid w:val="0021114E"/>
    <w:rsid w:val="002112D6"/>
    <w:rsid w:val="00213402"/>
    <w:rsid w:val="0021431A"/>
    <w:rsid w:val="002160C7"/>
    <w:rsid w:val="00216B84"/>
    <w:rsid w:val="002205E1"/>
    <w:rsid w:val="0022208E"/>
    <w:rsid w:val="00222631"/>
    <w:rsid w:val="0022355A"/>
    <w:rsid w:val="002270E5"/>
    <w:rsid w:val="00230898"/>
    <w:rsid w:val="00231514"/>
    <w:rsid w:val="00231F0C"/>
    <w:rsid w:val="002329E1"/>
    <w:rsid w:val="002338FB"/>
    <w:rsid w:val="00234768"/>
    <w:rsid w:val="00235229"/>
    <w:rsid w:val="0023542E"/>
    <w:rsid w:val="00236708"/>
    <w:rsid w:val="0023680F"/>
    <w:rsid w:val="00237529"/>
    <w:rsid w:val="002414CB"/>
    <w:rsid w:val="00242822"/>
    <w:rsid w:val="00244150"/>
    <w:rsid w:val="00245A63"/>
    <w:rsid w:val="00247693"/>
    <w:rsid w:val="00247B48"/>
    <w:rsid w:val="0025053C"/>
    <w:rsid w:val="002527EF"/>
    <w:rsid w:val="00252F7B"/>
    <w:rsid w:val="00257D79"/>
    <w:rsid w:val="002608BE"/>
    <w:rsid w:val="00267E7D"/>
    <w:rsid w:val="00270D2F"/>
    <w:rsid w:val="002718DB"/>
    <w:rsid w:val="00274791"/>
    <w:rsid w:val="00275479"/>
    <w:rsid w:val="00276E95"/>
    <w:rsid w:val="00280395"/>
    <w:rsid w:val="002841D1"/>
    <w:rsid w:val="0028487E"/>
    <w:rsid w:val="00284F7C"/>
    <w:rsid w:val="00286AE5"/>
    <w:rsid w:val="00286F94"/>
    <w:rsid w:val="002916DA"/>
    <w:rsid w:val="002929FC"/>
    <w:rsid w:val="00292E3D"/>
    <w:rsid w:val="002A37FC"/>
    <w:rsid w:val="002A435D"/>
    <w:rsid w:val="002A478B"/>
    <w:rsid w:val="002A4C17"/>
    <w:rsid w:val="002A68D0"/>
    <w:rsid w:val="002A79DF"/>
    <w:rsid w:val="002A7FA1"/>
    <w:rsid w:val="002B1E16"/>
    <w:rsid w:val="002B3DDE"/>
    <w:rsid w:val="002B4DCF"/>
    <w:rsid w:val="002B5E1A"/>
    <w:rsid w:val="002C08D4"/>
    <w:rsid w:val="002C1696"/>
    <w:rsid w:val="002C4504"/>
    <w:rsid w:val="002D1898"/>
    <w:rsid w:val="002D1FA0"/>
    <w:rsid w:val="002D57BF"/>
    <w:rsid w:val="002E0B62"/>
    <w:rsid w:val="002E4BFE"/>
    <w:rsid w:val="002F02A1"/>
    <w:rsid w:val="002F1128"/>
    <w:rsid w:val="002F12A5"/>
    <w:rsid w:val="002F2E9F"/>
    <w:rsid w:val="002F36C9"/>
    <w:rsid w:val="002F7165"/>
    <w:rsid w:val="002F7BAD"/>
    <w:rsid w:val="00301625"/>
    <w:rsid w:val="00301EF8"/>
    <w:rsid w:val="00302C14"/>
    <w:rsid w:val="003039D1"/>
    <w:rsid w:val="00303D85"/>
    <w:rsid w:val="00304414"/>
    <w:rsid w:val="003045D7"/>
    <w:rsid w:val="00305C4A"/>
    <w:rsid w:val="00306042"/>
    <w:rsid w:val="003063FF"/>
    <w:rsid w:val="00311474"/>
    <w:rsid w:val="003117F4"/>
    <w:rsid w:val="00312C86"/>
    <w:rsid w:val="00313FE7"/>
    <w:rsid w:val="003157DE"/>
    <w:rsid w:val="00316285"/>
    <w:rsid w:val="00317EE5"/>
    <w:rsid w:val="00321799"/>
    <w:rsid w:val="00331CCA"/>
    <w:rsid w:val="00334922"/>
    <w:rsid w:val="003358ED"/>
    <w:rsid w:val="00340069"/>
    <w:rsid w:val="003402C8"/>
    <w:rsid w:val="00340342"/>
    <w:rsid w:val="003437C4"/>
    <w:rsid w:val="0034471A"/>
    <w:rsid w:val="00346BAF"/>
    <w:rsid w:val="003549EE"/>
    <w:rsid w:val="00357B2F"/>
    <w:rsid w:val="00361A8F"/>
    <w:rsid w:val="003623FB"/>
    <w:rsid w:val="00363D7C"/>
    <w:rsid w:val="0036582C"/>
    <w:rsid w:val="00365907"/>
    <w:rsid w:val="003666B7"/>
    <w:rsid w:val="00372201"/>
    <w:rsid w:val="00372A98"/>
    <w:rsid w:val="00375B7B"/>
    <w:rsid w:val="00383207"/>
    <w:rsid w:val="00383BE9"/>
    <w:rsid w:val="00393117"/>
    <w:rsid w:val="003941D3"/>
    <w:rsid w:val="00394C0E"/>
    <w:rsid w:val="003A0035"/>
    <w:rsid w:val="003A0810"/>
    <w:rsid w:val="003A0FE5"/>
    <w:rsid w:val="003A26BD"/>
    <w:rsid w:val="003A4E95"/>
    <w:rsid w:val="003A622D"/>
    <w:rsid w:val="003B00EA"/>
    <w:rsid w:val="003B0D8E"/>
    <w:rsid w:val="003B1E4C"/>
    <w:rsid w:val="003B266A"/>
    <w:rsid w:val="003B6D4F"/>
    <w:rsid w:val="003B7136"/>
    <w:rsid w:val="003B7BFD"/>
    <w:rsid w:val="003C0E2B"/>
    <w:rsid w:val="003C228F"/>
    <w:rsid w:val="003C22A7"/>
    <w:rsid w:val="003C33C2"/>
    <w:rsid w:val="003C6117"/>
    <w:rsid w:val="003C61D1"/>
    <w:rsid w:val="003C64D2"/>
    <w:rsid w:val="003C766B"/>
    <w:rsid w:val="003C794E"/>
    <w:rsid w:val="003D3AEA"/>
    <w:rsid w:val="003D6A05"/>
    <w:rsid w:val="003D6B2C"/>
    <w:rsid w:val="003E798C"/>
    <w:rsid w:val="003F3CF9"/>
    <w:rsid w:val="003F45E6"/>
    <w:rsid w:val="003F6A62"/>
    <w:rsid w:val="00401071"/>
    <w:rsid w:val="00401476"/>
    <w:rsid w:val="004066D6"/>
    <w:rsid w:val="0041018B"/>
    <w:rsid w:val="00412EAB"/>
    <w:rsid w:val="0042188F"/>
    <w:rsid w:val="004239CC"/>
    <w:rsid w:val="004247C4"/>
    <w:rsid w:val="004252C2"/>
    <w:rsid w:val="00426741"/>
    <w:rsid w:val="0043185A"/>
    <w:rsid w:val="00433D73"/>
    <w:rsid w:val="0043564A"/>
    <w:rsid w:val="00436C54"/>
    <w:rsid w:val="0043764D"/>
    <w:rsid w:val="00437EE8"/>
    <w:rsid w:val="00451A90"/>
    <w:rsid w:val="004542DA"/>
    <w:rsid w:val="00457F96"/>
    <w:rsid w:val="004601FA"/>
    <w:rsid w:val="004610E2"/>
    <w:rsid w:val="00461EA0"/>
    <w:rsid w:val="0046481C"/>
    <w:rsid w:val="00464BC8"/>
    <w:rsid w:val="00465895"/>
    <w:rsid w:val="004724E5"/>
    <w:rsid w:val="004730C9"/>
    <w:rsid w:val="004739B5"/>
    <w:rsid w:val="00473F91"/>
    <w:rsid w:val="00474F6D"/>
    <w:rsid w:val="00477ACC"/>
    <w:rsid w:val="00480014"/>
    <w:rsid w:val="00480ABB"/>
    <w:rsid w:val="00481E9E"/>
    <w:rsid w:val="00482BCD"/>
    <w:rsid w:val="00484C05"/>
    <w:rsid w:val="0048640D"/>
    <w:rsid w:val="0048725E"/>
    <w:rsid w:val="004912F8"/>
    <w:rsid w:val="00491D6E"/>
    <w:rsid w:val="00491FA6"/>
    <w:rsid w:val="00496FDD"/>
    <w:rsid w:val="004A0F71"/>
    <w:rsid w:val="004A1840"/>
    <w:rsid w:val="004A1F2C"/>
    <w:rsid w:val="004A2988"/>
    <w:rsid w:val="004A4A85"/>
    <w:rsid w:val="004A5F33"/>
    <w:rsid w:val="004A6DF2"/>
    <w:rsid w:val="004A71DA"/>
    <w:rsid w:val="004B17C4"/>
    <w:rsid w:val="004B2456"/>
    <w:rsid w:val="004B50DF"/>
    <w:rsid w:val="004C1B13"/>
    <w:rsid w:val="004C2E26"/>
    <w:rsid w:val="004C3123"/>
    <w:rsid w:val="004C380B"/>
    <w:rsid w:val="004C71B1"/>
    <w:rsid w:val="004D37DA"/>
    <w:rsid w:val="004D4A49"/>
    <w:rsid w:val="004E1A80"/>
    <w:rsid w:val="004E286A"/>
    <w:rsid w:val="004E537D"/>
    <w:rsid w:val="004E59EC"/>
    <w:rsid w:val="004E667B"/>
    <w:rsid w:val="004E74F6"/>
    <w:rsid w:val="004E7C30"/>
    <w:rsid w:val="004F11E0"/>
    <w:rsid w:val="004F1BC4"/>
    <w:rsid w:val="004F2275"/>
    <w:rsid w:val="004F38F6"/>
    <w:rsid w:val="004F6759"/>
    <w:rsid w:val="005054B9"/>
    <w:rsid w:val="00506948"/>
    <w:rsid w:val="00520CBF"/>
    <w:rsid w:val="005217BF"/>
    <w:rsid w:val="00521925"/>
    <w:rsid w:val="00523AC8"/>
    <w:rsid w:val="0052621D"/>
    <w:rsid w:val="0053207E"/>
    <w:rsid w:val="005327F7"/>
    <w:rsid w:val="00532889"/>
    <w:rsid w:val="005345A3"/>
    <w:rsid w:val="00537AB9"/>
    <w:rsid w:val="00540506"/>
    <w:rsid w:val="00541A0A"/>
    <w:rsid w:val="00543FCE"/>
    <w:rsid w:val="005454E4"/>
    <w:rsid w:val="005464AE"/>
    <w:rsid w:val="005500D6"/>
    <w:rsid w:val="00550B2F"/>
    <w:rsid w:val="00550C28"/>
    <w:rsid w:val="00551B83"/>
    <w:rsid w:val="00552330"/>
    <w:rsid w:val="00552D21"/>
    <w:rsid w:val="00554ED4"/>
    <w:rsid w:val="00555074"/>
    <w:rsid w:val="0055734B"/>
    <w:rsid w:val="0055777C"/>
    <w:rsid w:val="0056500D"/>
    <w:rsid w:val="00565151"/>
    <w:rsid w:val="00566528"/>
    <w:rsid w:val="00570E0D"/>
    <w:rsid w:val="0057242C"/>
    <w:rsid w:val="0058017D"/>
    <w:rsid w:val="00580650"/>
    <w:rsid w:val="00591DF5"/>
    <w:rsid w:val="005922B9"/>
    <w:rsid w:val="00593F19"/>
    <w:rsid w:val="00595DC8"/>
    <w:rsid w:val="005A5346"/>
    <w:rsid w:val="005A733A"/>
    <w:rsid w:val="005A7974"/>
    <w:rsid w:val="005B2AB3"/>
    <w:rsid w:val="005B32B4"/>
    <w:rsid w:val="005B5310"/>
    <w:rsid w:val="005B5B1E"/>
    <w:rsid w:val="005C297C"/>
    <w:rsid w:val="005C5CC6"/>
    <w:rsid w:val="005C68E4"/>
    <w:rsid w:val="005D1CD0"/>
    <w:rsid w:val="005D3ED3"/>
    <w:rsid w:val="005D4C08"/>
    <w:rsid w:val="005E0866"/>
    <w:rsid w:val="005E09DB"/>
    <w:rsid w:val="005E1777"/>
    <w:rsid w:val="005E41DD"/>
    <w:rsid w:val="005E7D91"/>
    <w:rsid w:val="005F1763"/>
    <w:rsid w:val="005F2AFC"/>
    <w:rsid w:val="005F2B5F"/>
    <w:rsid w:val="005F2D9B"/>
    <w:rsid w:val="005F66E4"/>
    <w:rsid w:val="005F6A12"/>
    <w:rsid w:val="005F7F52"/>
    <w:rsid w:val="00600953"/>
    <w:rsid w:val="00600FB9"/>
    <w:rsid w:val="0060393E"/>
    <w:rsid w:val="00604052"/>
    <w:rsid w:val="00610E25"/>
    <w:rsid w:val="00617713"/>
    <w:rsid w:val="00623461"/>
    <w:rsid w:val="00631FB0"/>
    <w:rsid w:val="00632824"/>
    <w:rsid w:val="00633507"/>
    <w:rsid w:val="00635244"/>
    <w:rsid w:val="00635849"/>
    <w:rsid w:val="00637F19"/>
    <w:rsid w:val="00640AB0"/>
    <w:rsid w:val="006422A7"/>
    <w:rsid w:val="00643F5A"/>
    <w:rsid w:val="00644B82"/>
    <w:rsid w:val="0064674B"/>
    <w:rsid w:val="00647D70"/>
    <w:rsid w:val="006519E9"/>
    <w:rsid w:val="0065203B"/>
    <w:rsid w:val="00652C3F"/>
    <w:rsid w:val="006542B8"/>
    <w:rsid w:val="0065521D"/>
    <w:rsid w:val="006556EE"/>
    <w:rsid w:val="00657D05"/>
    <w:rsid w:val="00657F06"/>
    <w:rsid w:val="006645DC"/>
    <w:rsid w:val="00664626"/>
    <w:rsid w:val="006676B8"/>
    <w:rsid w:val="00684880"/>
    <w:rsid w:val="00684DE4"/>
    <w:rsid w:val="0068508E"/>
    <w:rsid w:val="006852A6"/>
    <w:rsid w:val="00686549"/>
    <w:rsid w:val="00687738"/>
    <w:rsid w:val="00694BBF"/>
    <w:rsid w:val="00697E35"/>
    <w:rsid w:val="006A0569"/>
    <w:rsid w:val="006A0700"/>
    <w:rsid w:val="006A1CFD"/>
    <w:rsid w:val="006A3C5A"/>
    <w:rsid w:val="006B031B"/>
    <w:rsid w:val="006B3CC6"/>
    <w:rsid w:val="006B55C9"/>
    <w:rsid w:val="006B6DD8"/>
    <w:rsid w:val="006C0603"/>
    <w:rsid w:val="006C3668"/>
    <w:rsid w:val="006C5CE2"/>
    <w:rsid w:val="006C6FC9"/>
    <w:rsid w:val="006C772C"/>
    <w:rsid w:val="006D0525"/>
    <w:rsid w:val="006D09C3"/>
    <w:rsid w:val="006D240D"/>
    <w:rsid w:val="006D5761"/>
    <w:rsid w:val="006D63B3"/>
    <w:rsid w:val="006E026A"/>
    <w:rsid w:val="006E062B"/>
    <w:rsid w:val="006E39E4"/>
    <w:rsid w:val="006E4378"/>
    <w:rsid w:val="006E43CB"/>
    <w:rsid w:val="006E4EAB"/>
    <w:rsid w:val="006F2035"/>
    <w:rsid w:val="006F4A1B"/>
    <w:rsid w:val="006F53AA"/>
    <w:rsid w:val="006F6E63"/>
    <w:rsid w:val="00700601"/>
    <w:rsid w:val="00702547"/>
    <w:rsid w:val="00703CCB"/>
    <w:rsid w:val="00706C67"/>
    <w:rsid w:val="0071240D"/>
    <w:rsid w:val="00713F15"/>
    <w:rsid w:val="007156DC"/>
    <w:rsid w:val="00715A4E"/>
    <w:rsid w:val="007170DD"/>
    <w:rsid w:val="00720FC8"/>
    <w:rsid w:val="0072468C"/>
    <w:rsid w:val="0072569C"/>
    <w:rsid w:val="00730430"/>
    <w:rsid w:val="00730591"/>
    <w:rsid w:val="00734970"/>
    <w:rsid w:val="00734B8E"/>
    <w:rsid w:val="00735F69"/>
    <w:rsid w:val="007375BF"/>
    <w:rsid w:val="007377E1"/>
    <w:rsid w:val="00740500"/>
    <w:rsid w:val="00742B09"/>
    <w:rsid w:val="00744EB7"/>
    <w:rsid w:val="007456D8"/>
    <w:rsid w:val="007504FF"/>
    <w:rsid w:val="00752C60"/>
    <w:rsid w:val="00753427"/>
    <w:rsid w:val="00753E12"/>
    <w:rsid w:val="00756349"/>
    <w:rsid w:val="00760EC7"/>
    <w:rsid w:val="00762A43"/>
    <w:rsid w:val="00762BCC"/>
    <w:rsid w:val="007643AD"/>
    <w:rsid w:val="007643ED"/>
    <w:rsid w:val="00765D80"/>
    <w:rsid w:val="00767B44"/>
    <w:rsid w:val="007730CD"/>
    <w:rsid w:val="00781430"/>
    <w:rsid w:val="0078246C"/>
    <w:rsid w:val="0078359A"/>
    <w:rsid w:val="00784D9C"/>
    <w:rsid w:val="0078747A"/>
    <w:rsid w:val="00794508"/>
    <w:rsid w:val="00794C42"/>
    <w:rsid w:val="00796D58"/>
    <w:rsid w:val="00797D4D"/>
    <w:rsid w:val="007A0735"/>
    <w:rsid w:val="007A20F1"/>
    <w:rsid w:val="007A292E"/>
    <w:rsid w:val="007A36A6"/>
    <w:rsid w:val="007A5606"/>
    <w:rsid w:val="007A5BD5"/>
    <w:rsid w:val="007B4AE3"/>
    <w:rsid w:val="007B602B"/>
    <w:rsid w:val="007C181F"/>
    <w:rsid w:val="007C1B45"/>
    <w:rsid w:val="007C231B"/>
    <w:rsid w:val="007C24D2"/>
    <w:rsid w:val="007C345E"/>
    <w:rsid w:val="007C4610"/>
    <w:rsid w:val="007C686E"/>
    <w:rsid w:val="007C7E7A"/>
    <w:rsid w:val="007D0540"/>
    <w:rsid w:val="007D2D94"/>
    <w:rsid w:val="007D3D5F"/>
    <w:rsid w:val="007D4268"/>
    <w:rsid w:val="007E045D"/>
    <w:rsid w:val="007E05BA"/>
    <w:rsid w:val="007E452D"/>
    <w:rsid w:val="007E4630"/>
    <w:rsid w:val="007E7C55"/>
    <w:rsid w:val="007E7D37"/>
    <w:rsid w:val="007F2331"/>
    <w:rsid w:val="007F2BD9"/>
    <w:rsid w:val="007F2E9F"/>
    <w:rsid w:val="007F45A9"/>
    <w:rsid w:val="007F549D"/>
    <w:rsid w:val="007F5DCE"/>
    <w:rsid w:val="007F6D75"/>
    <w:rsid w:val="007F740C"/>
    <w:rsid w:val="00801014"/>
    <w:rsid w:val="0080594C"/>
    <w:rsid w:val="00805A0F"/>
    <w:rsid w:val="00806BF6"/>
    <w:rsid w:val="008079A6"/>
    <w:rsid w:val="00810239"/>
    <w:rsid w:val="00810B39"/>
    <w:rsid w:val="0081192B"/>
    <w:rsid w:val="00811E29"/>
    <w:rsid w:val="00812A00"/>
    <w:rsid w:val="00813238"/>
    <w:rsid w:val="008133E8"/>
    <w:rsid w:val="00813E2E"/>
    <w:rsid w:val="00813FF1"/>
    <w:rsid w:val="008144CE"/>
    <w:rsid w:val="0081661D"/>
    <w:rsid w:val="0082173F"/>
    <w:rsid w:val="0082355C"/>
    <w:rsid w:val="0082475C"/>
    <w:rsid w:val="008278B5"/>
    <w:rsid w:val="00830CBC"/>
    <w:rsid w:val="00830CD5"/>
    <w:rsid w:val="008311E8"/>
    <w:rsid w:val="00831D0B"/>
    <w:rsid w:val="00833723"/>
    <w:rsid w:val="00834B11"/>
    <w:rsid w:val="00834BD6"/>
    <w:rsid w:val="00835BA2"/>
    <w:rsid w:val="00836DF6"/>
    <w:rsid w:val="008370CF"/>
    <w:rsid w:val="00841517"/>
    <w:rsid w:val="0084170B"/>
    <w:rsid w:val="0084687C"/>
    <w:rsid w:val="00850826"/>
    <w:rsid w:val="00850BF3"/>
    <w:rsid w:val="00853014"/>
    <w:rsid w:val="008560B8"/>
    <w:rsid w:val="00856391"/>
    <w:rsid w:val="008567AA"/>
    <w:rsid w:val="008574A6"/>
    <w:rsid w:val="00863011"/>
    <w:rsid w:val="0086660C"/>
    <w:rsid w:val="00867638"/>
    <w:rsid w:val="0087002F"/>
    <w:rsid w:val="00870660"/>
    <w:rsid w:val="00870A66"/>
    <w:rsid w:val="00874E03"/>
    <w:rsid w:val="00875B19"/>
    <w:rsid w:val="00877786"/>
    <w:rsid w:val="00877FB3"/>
    <w:rsid w:val="00881DF9"/>
    <w:rsid w:val="00882DB5"/>
    <w:rsid w:val="00884569"/>
    <w:rsid w:val="00885AB1"/>
    <w:rsid w:val="00891309"/>
    <w:rsid w:val="00891BDA"/>
    <w:rsid w:val="00893311"/>
    <w:rsid w:val="00893CBB"/>
    <w:rsid w:val="0089415E"/>
    <w:rsid w:val="0089708D"/>
    <w:rsid w:val="008A2261"/>
    <w:rsid w:val="008A246B"/>
    <w:rsid w:val="008A2D1D"/>
    <w:rsid w:val="008A2E77"/>
    <w:rsid w:val="008A639F"/>
    <w:rsid w:val="008A6999"/>
    <w:rsid w:val="008A7796"/>
    <w:rsid w:val="008B1784"/>
    <w:rsid w:val="008B2BCB"/>
    <w:rsid w:val="008B3AFD"/>
    <w:rsid w:val="008B4559"/>
    <w:rsid w:val="008B4CE5"/>
    <w:rsid w:val="008B7C54"/>
    <w:rsid w:val="008B7F16"/>
    <w:rsid w:val="008C05F6"/>
    <w:rsid w:val="008C25C0"/>
    <w:rsid w:val="008C33F9"/>
    <w:rsid w:val="008C42BA"/>
    <w:rsid w:val="008C5912"/>
    <w:rsid w:val="008D0A25"/>
    <w:rsid w:val="008D0A89"/>
    <w:rsid w:val="008D17F8"/>
    <w:rsid w:val="008D1A26"/>
    <w:rsid w:val="008D2EDC"/>
    <w:rsid w:val="008D374B"/>
    <w:rsid w:val="008E0F00"/>
    <w:rsid w:val="008E226A"/>
    <w:rsid w:val="008E460C"/>
    <w:rsid w:val="008E7C07"/>
    <w:rsid w:val="008E7F33"/>
    <w:rsid w:val="008F0B3C"/>
    <w:rsid w:val="008F3F92"/>
    <w:rsid w:val="008F6E81"/>
    <w:rsid w:val="009060EA"/>
    <w:rsid w:val="00906660"/>
    <w:rsid w:val="0091336B"/>
    <w:rsid w:val="0092294E"/>
    <w:rsid w:val="00926353"/>
    <w:rsid w:val="00932E9A"/>
    <w:rsid w:val="009349F5"/>
    <w:rsid w:val="009417AA"/>
    <w:rsid w:val="00942F47"/>
    <w:rsid w:val="00945196"/>
    <w:rsid w:val="0096272E"/>
    <w:rsid w:val="00965E1F"/>
    <w:rsid w:val="00966FB0"/>
    <w:rsid w:val="00970EC2"/>
    <w:rsid w:val="00971C5D"/>
    <w:rsid w:val="00972CD5"/>
    <w:rsid w:val="00973077"/>
    <w:rsid w:val="009737F1"/>
    <w:rsid w:val="00973ACB"/>
    <w:rsid w:val="009752D5"/>
    <w:rsid w:val="009776FA"/>
    <w:rsid w:val="00981228"/>
    <w:rsid w:val="00983FF1"/>
    <w:rsid w:val="009859A2"/>
    <w:rsid w:val="009A0FD4"/>
    <w:rsid w:val="009A167B"/>
    <w:rsid w:val="009A322E"/>
    <w:rsid w:val="009A3A7C"/>
    <w:rsid w:val="009A6B4A"/>
    <w:rsid w:val="009B39C0"/>
    <w:rsid w:val="009B7139"/>
    <w:rsid w:val="009B7727"/>
    <w:rsid w:val="009C1156"/>
    <w:rsid w:val="009C3376"/>
    <w:rsid w:val="009C633A"/>
    <w:rsid w:val="009C72EE"/>
    <w:rsid w:val="009D03D6"/>
    <w:rsid w:val="009D2148"/>
    <w:rsid w:val="009D27FE"/>
    <w:rsid w:val="009D397D"/>
    <w:rsid w:val="009D3CF6"/>
    <w:rsid w:val="009D5B0C"/>
    <w:rsid w:val="009E21ED"/>
    <w:rsid w:val="009E2392"/>
    <w:rsid w:val="009E3E0D"/>
    <w:rsid w:val="009E527A"/>
    <w:rsid w:val="009E625A"/>
    <w:rsid w:val="009F1973"/>
    <w:rsid w:val="009F3A32"/>
    <w:rsid w:val="009F4689"/>
    <w:rsid w:val="009F5398"/>
    <w:rsid w:val="009F5A6F"/>
    <w:rsid w:val="009F611A"/>
    <w:rsid w:val="009F619B"/>
    <w:rsid w:val="009F7EB0"/>
    <w:rsid w:val="00A00900"/>
    <w:rsid w:val="00A0244F"/>
    <w:rsid w:val="00A0330B"/>
    <w:rsid w:val="00A03CD3"/>
    <w:rsid w:val="00A10E9D"/>
    <w:rsid w:val="00A14C3D"/>
    <w:rsid w:val="00A1564A"/>
    <w:rsid w:val="00A166FC"/>
    <w:rsid w:val="00A1695F"/>
    <w:rsid w:val="00A16E4C"/>
    <w:rsid w:val="00A21A01"/>
    <w:rsid w:val="00A220F5"/>
    <w:rsid w:val="00A273EF"/>
    <w:rsid w:val="00A32169"/>
    <w:rsid w:val="00A36D6A"/>
    <w:rsid w:val="00A37991"/>
    <w:rsid w:val="00A40C80"/>
    <w:rsid w:val="00A42782"/>
    <w:rsid w:val="00A4307C"/>
    <w:rsid w:val="00A44123"/>
    <w:rsid w:val="00A45A6E"/>
    <w:rsid w:val="00A45BD7"/>
    <w:rsid w:val="00A50BB0"/>
    <w:rsid w:val="00A50E69"/>
    <w:rsid w:val="00A5280F"/>
    <w:rsid w:val="00A53B23"/>
    <w:rsid w:val="00A542F4"/>
    <w:rsid w:val="00A54373"/>
    <w:rsid w:val="00A60CAC"/>
    <w:rsid w:val="00A62514"/>
    <w:rsid w:val="00A66750"/>
    <w:rsid w:val="00A732CF"/>
    <w:rsid w:val="00A73DC3"/>
    <w:rsid w:val="00A73F85"/>
    <w:rsid w:val="00A746A9"/>
    <w:rsid w:val="00A7724C"/>
    <w:rsid w:val="00A77943"/>
    <w:rsid w:val="00A801D8"/>
    <w:rsid w:val="00A80E2C"/>
    <w:rsid w:val="00A84B51"/>
    <w:rsid w:val="00A85C62"/>
    <w:rsid w:val="00A87844"/>
    <w:rsid w:val="00A916C8"/>
    <w:rsid w:val="00AA19D3"/>
    <w:rsid w:val="00AA29A3"/>
    <w:rsid w:val="00AA3992"/>
    <w:rsid w:val="00AA43A7"/>
    <w:rsid w:val="00AA68E7"/>
    <w:rsid w:val="00AB0B94"/>
    <w:rsid w:val="00AB50C4"/>
    <w:rsid w:val="00AB5DE6"/>
    <w:rsid w:val="00AB7851"/>
    <w:rsid w:val="00AC0A4A"/>
    <w:rsid w:val="00AC15F1"/>
    <w:rsid w:val="00AC38DF"/>
    <w:rsid w:val="00AC5E43"/>
    <w:rsid w:val="00AC66EC"/>
    <w:rsid w:val="00AC6751"/>
    <w:rsid w:val="00AC729B"/>
    <w:rsid w:val="00AD5E61"/>
    <w:rsid w:val="00AD6BCB"/>
    <w:rsid w:val="00AE135C"/>
    <w:rsid w:val="00AE33AE"/>
    <w:rsid w:val="00AE4C21"/>
    <w:rsid w:val="00AE50D8"/>
    <w:rsid w:val="00AE7289"/>
    <w:rsid w:val="00AE7C95"/>
    <w:rsid w:val="00AF063D"/>
    <w:rsid w:val="00AF2F9B"/>
    <w:rsid w:val="00AF31E1"/>
    <w:rsid w:val="00AF618B"/>
    <w:rsid w:val="00AF65D8"/>
    <w:rsid w:val="00AF7D94"/>
    <w:rsid w:val="00B002C3"/>
    <w:rsid w:val="00B01E22"/>
    <w:rsid w:val="00B03E87"/>
    <w:rsid w:val="00B06F1D"/>
    <w:rsid w:val="00B1259C"/>
    <w:rsid w:val="00B16707"/>
    <w:rsid w:val="00B21A67"/>
    <w:rsid w:val="00B24071"/>
    <w:rsid w:val="00B242CA"/>
    <w:rsid w:val="00B24480"/>
    <w:rsid w:val="00B26F68"/>
    <w:rsid w:val="00B33397"/>
    <w:rsid w:val="00B35778"/>
    <w:rsid w:val="00B361DC"/>
    <w:rsid w:val="00B419F2"/>
    <w:rsid w:val="00B4271F"/>
    <w:rsid w:val="00B42933"/>
    <w:rsid w:val="00B42E59"/>
    <w:rsid w:val="00B43548"/>
    <w:rsid w:val="00B47E0E"/>
    <w:rsid w:val="00B50B56"/>
    <w:rsid w:val="00B53B6E"/>
    <w:rsid w:val="00B54B10"/>
    <w:rsid w:val="00B54E35"/>
    <w:rsid w:val="00B55B38"/>
    <w:rsid w:val="00B562F1"/>
    <w:rsid w:val="00B56E2F"/>
    <w:rsid w:val="00B572A9"/>
    <w:rsid w:val="00B60E09"/>
    <w:rsid w:val="00B62137"/>
    <w:rsid w:val="00B62BD2"/>
    <w:rsid w:val="00B6520F"/>
    <w:rsid w:val="00B65BAC"/>
    <w:rsid w:val="00B67D19"/>
    <w:rsid w:val="00B70C04"/>
    <w:rsid w:val="00B7179A"/>
    <w:rsid w:val="00B74352"/>
    <w:rsid w:val="00B76672"/>
    <w:rsid w:val="00B775E2"/>
    <w:rsid w:val="00B813DA"/>
    <w:rsid w:val="00B86678"/>
    <w:rsid w:val="00B867CF"/>
    <w:rsid w:val="00B8681E"/>
    <w:rsid w:val="00B87C15"/>
    <w:rsid w:val="00B93493"/>
    <w:rsid w:val="00B93A76"/>
    <w:rsid w:val="00B94FBA"/>
    <w:rsid w:val="00B96739"/>
    <w:rsid w:val="00B96B2B"/>
    <w:rsid w:val="00BA0D43"/>
    <w:rsid w:val="00BA117E"/>
    <w:rsid w:val="00BA21C2"/>
    <w:rsid w:val="00BA62E9"/>
    <w:rsid w:val="00BB0FA5"/>
    <w:rsid w:val="00BB2B4B"/>
    <w:rsid w:val="00BB49C7"/>
    <w:rsid w:val="00BB5BD1"/>
    <w:rsid w:val="00BC5A3F"/>
    <w:rsid w:val="00BC6FA3"/>
    <w:rsid w:val="00BD03FD"/>
    <w:rsid w:val="00BD23E2"/>
    <w:rsid w:val="00BD4B23"/>
    <w:rsid w:val="00BD4EFC"/>
    <w:rsid w:val="00BD5A90"/>
    <w:rsid w:val="00BD628B"/>
    <w:rsid w:val="00BD7645"/>
    <w:rsid w:val="00BE3976"/>
    <w:rsid w:val="00BE4365"/>
    <w:rsid w:val="00BE6396"/>
    <w:rsid w:val="00BE7609"/>
    <w:rsid w:val="00BE7B68"/>
    <w:rsid w:val="00BF0FA7"/>
    <w:rsid w:val="00BF2007"/>
    <w:rsid w:val="00BF32F0"/>
    <w:rsid w:val="00BF3355"/>
    <w:rsid w:val="00BF34DE"/>
    <w:rsid w:val="00BF4C3C"/>
    <w:rsid w:val="00BF53D9"/>
    <w:rsid w:val="00BF748C"/>
    <w:rsid w:val="00C0296D"/>
    <w:rsid w:val="00C03E92"/>
    <w:rsid w:val="00C0501C"/>
    <w:rsid w:val="00C05B2C"/>
    <w:rsid w:val="00C05D7C"/>
    <w:rsid w:val="00C0699F"/>
    <w:rsid w:val="00C1294B"/>
    <w:rsid w:val="00C15AA6"/>
    <w:rsid w:val="00C17FDE"/>
    <w:rsid w:val="00C20E61"/>
    <w:rsid w:val="00C21BE4"/>
    <w:rsid w:val="00C222EF"/>
    <w:rsid w:val="00C2328A"/>
    <w:rsid w:val="00C25227"/>
    <w:rsid w:val="00C27078"/>
    <w:rsid w:val="00C27246"/>
    <w:rsid w:val="00C30FB6"/>
    <w:rsid w:val="00C3223D"/>
    <w:rsid w:val="00C341B8"/>
    <w:rsid w:val="00C3590B"/>
    <w:rsid w:val="00C36976"/>
    <w:rsid w:val="00C373A0"/>
    <w:rsid w:val="00C40117"/>
    <w:rsid w:val="00C401BB"/>
    <w:rsid w:val="00C402E8"/>
    <w:rsid w:val="00C41BBB"/>
    <w:rsid w:val="00C44106"/>
    <w:rsid w:val="00C46E42"/>
    <w:rsid w:val="00C51B89"/>
    <w:rsid w:val="00C54689"/>
    <w:rsid w:val="00C552AF"/>
    <w:rsid w:val="00C55BE8"/>
    <w:rsid w:val="00C57984"/>
    <w:rsid w:val="00C602A9"/>
    <w:rsid w:val="00C60673"/>
    <w:rsid w:val="00C62996"/>
    <w:rsid w:val="00C63784"/>
    <w:rsid w:val="00C641EB"/>
    <w:rsid w:val="00C65918"/>
    <w:rsid w:val="00C66282"/>
    <w:rsid w:val="00C67536"/>
    <w:rsid w:val="00C70C67"/>
    <w:rsid w:val="00C70D50"/>
    <w:rsid w:val="00C71AF0"/>
    <w:rsid w:val="00C721A1"/>
    <w:rsid w:val="00C74E74"/>
    <w:rsid w:val="00C81ED6"/>
    <w:rsid w:val="00C822E4"/>
    <w:rsid w:val="00C8243A"/>
    <w:rsid w:val="00C8257F"/>
    <w:rsid w:val="00C83B1C"/>
    <w:rsid w:val="00C84ED7"/>
    <w:rsid w:val="00C86621"/>
    <w:rsid w:val="00C87CFA"/>
    <w:rsid w:val="00C91876"/>
    <w:rsid w:val="00C94190"/>
    <w:rsid w:val="00C94619"/>
    <w:rsid w:val="00CB1089"/>
    <w:rsid w:val="00CB203D"/>
    <w:rsid w:val="00CB25AF"/>
    <w:rsid w:val="00CB285B"/>
    <w:rsid w:val="00CB3C22"/>
    <w:rsid w:val="00CB4F9F"/>
    <w:rsid w:val="00CB5CB7"/>
    <w:rsid w:val="00CB7357"/>
    <w:rsid w:val="00CC452A"/>
    <w:rsid w:val="00CC46A6"/>
    <w:rsid w:val="00CC66BD"/>
    <w:rsid w:val="00CC6BE1"/>
    <w:rsid w:val="00CC6D6E"/>
    <w:rsid w:val="00CD2F39"/>
    <w:rsid w:val="00CD654E"/>
    <w:rsid w:val="00CD705F"/>
    <w:rsid w:val="00CD7AE9"/>
    <w:rsid w:val="00CE1842"/>
    <w:rsid w:val="00CE648F"/>
    <w:rsid w:val="00CF046E"/>
    <w:rsid w:val="00CF46B3"/>
    <w:rsid w:val="00CF5517"/>
    <w:rsid w:val="00CF5A2D"/>
    <w:rsid w:val="00CF7384"/>
    <w:rsid w:val="00CF7B34"/>
    <w:rsid w:val="00CF7EF7"/>
    <w:rsid w:val="00D02AD1"/>
    <w:rsid w:val="00D03306"/>
    <w:rsid w:val="00D05C9A"/>
    <w:rsid w:val="00D11894"/>
    <w:rsid w:val="00D12099"/>
    <w:rsid w:val="00D16CD5"/>
    <w:rsid w:val="00D16D64"/>
    <w:rsid w:val="00D20139"/>
    <w:rsid w:val="00D2591C"/>
    <w:rsid w:val="00D25943"/>
    <w:rsid w:val="00D264EC"/>
    <w:rsid w:val="00D30549"/>
    <w:rsid w:val="00D31AC9"/>
    <w:rsid w:val="00D321FC"/>
    <w:rsid w:val="00D33A30"/>
    <w:rsid w:val="00D34B9E"/>
    <w:rsid w:val="00D36DE0"/>
    <w:rsid w:val="00D40707"/>
    <w:rsid w:val="00D40823"/>
    <w:rsid w:val="00D41B03"/>
    <w:rsid w:val="00D438EA"/>
    <w:rsid w:val="00D44F55"/>
    <w:rsid w:val="00D45884"/>
    <w:rsid w:val="00D45C07"/>
    <w:rsid w:val="00D46D6B"/>
    <w:rsid w:val="00D50DDE"/>
    <w:rsid w:val="00D52E01"/>
    <w:rsid w:val="00D558FD"/>
    <w:rsid w:val="00D56099"/>
    <w:rsid w:val="00D572D5"/>
    <w:rsid w:val="00D6208D"/>
    <w:rsid w:val="00D62A02"/>
    <w:rsid w:val="00D62C0D"/>
    <w:rsid w:val="00D63C16"/>
    <w:rsid w:val="00D6722D"/>
    <w:rsid w:val="00D75069"/>
    <w:rsid w:val="00D75E10"/>
    <w:rsid w:val="00D775F0"/>
    <w:rsid w:val="00D8046A"/>
    <w:rsid w:val="00D81D0E"/>
    <w:rsid w:val="00D84110"/>
    <w:rsid w:val="00D8433C"/>
    <w:rsid w:val="00D849DB"/>
    <w:rsid w:val="00D84D9C"/>
    <w:rsid w:val="00D85712"/>
    <w:rsid w:val="00D870EE"/>
    <w:rsid w:val="00D90036"/>
    <w:rsid w:val="00D90971"/>
    <w:rsid w:val="00D916F1"/>
    <w:rsid w:val="00D91D8E"/>
    <w:rsid w:val="00D962DC"/>
    <w:rsid w:val="00DA1074"/>
    <w:rsid w:val="00DA19E8"/>
    <w:rsid w:val="00DA1B82"/>
    <w:rsid w:val="00DA37F6"/>
    <w:rsid w:val="00DA4200"/>
    <w:rsid w:val="00DA742B"/>
    <w:rsid w:val="00DA7A47"/>
    <w:rsid w:val="00DB081E"/>
    <w:rsid w:val="00DB164A"/>
    <w:rsid w:val="00DB3563"/>
    <w:rsid w:val="00DB3E2B"/>
    <w:rsid w:val="00DB52F3"/>
    <w:rsid w:val="00DC13B3"/>
    <w:rsid w:val="00DC3773"/>
    <w:rsid w:val="00DC4CD6"/>
    <w:rsid w:val="00DC7BCC"/>
    <w:rsid w:val="00DD0315"/>
    <w:rsid w:val="00DD0B2C"/>
    <w:rsid w:val="00DD300B"/>
    <w:rsid w:val="00DD6943"/>
    <w:rsid w:val="00DE1CEF"/>
    <w:rsid w:val="00DE34F3"/>
    <w:rsid w:val="00DE790C"/>
    <w:rsid w:val="00DF239D"/>
    <w:rsid w:val="00DF26C4"/>
    <w:rsid w:val="00DF5552"/>
    <w:rsid w:val="00E0226F"/>
    <w:rsid w:val="00E0607B"/>
    <w:rsid w:val="00E071B5"/>
    <w:rsid w:val="00E10847"/>
    <w:rsid w:val="00E229C9"/>
    <w:rsid w:val="00E23390"/>
    <w:rsid w:val="00E26C57"/>
    <w:rsid w:val="00E27057"/>
    <w:rsid w:val="00E33002"/>
    <w:rsid w:val="00E347B8"/>
    <w:rsid w:val="00E34ABA"/>
    <w:rsid w:val="00E35329"/>
    <w:rsid w:val="00E35364"/>
    <w:rsid w:val="00E36B46"/>
    <w:rsid w:val="00E44D14"/>
    <w:rsid w:val="00E4574F"/>
    <w:rsid w:val="00E4661F"/>
    <w:rsid w:val="00E5020C"/>
    <w:rsid w:val="00E515E8"/>
    <w:rsid w:val="00E51847"/>
    <w:rsid w:val="00E540DB"/>
    <w:rsid w:val="00E54F47"/>
    <w:rsid w:val="00E6028B"/>
    <w:rsid w:val="00E6298F"/>
    <w:rsid w:val="00E62CCD"/>
    <w:rsid w:val="00E66407"/>
    <w:rsid w:val="00E66B2F"/>
    <w:rsid w:val="00E701DB"/>
    <w:rsid w:val="00E72E5C"/>
    <w:rsid w:val="00E75D91"/>
    <w:rsid w:val="00E7608F"/>
    <w:rsid w:val="00E846F6"/>
    <w:rsid w:val="00E84751"/>
    <w:rsid w:val="00E84F05"/>
    <w:rsid w:val="00E85644"/>
    <w:rsid w:val="00E8643B"/>
    <w:rsid w:val="00E87798"/>
    <w:rsid w:val="00E87BE9"/>
    <w:rsid w:val="00E91A23"/>
    <w:rsid w:val="00E9544C"/>
    <w:rsid w:val="00E95A0B"/>
    <w:rsid w:val="00E96189"/>
    <w:rsid w:val="00EA0162"/>
    <w:rsid w:val="00EA12FF"/>
    <w:rsid w:val="00EA1CBF"/>
    <w:rsid w:val="00EA2EF2"/>
    <w:rsid w:val="00EA3C74"/>
    <w:rsid w:val="00EA4314"/>
    <w:rsid w:val="00EA6293"/>
    <w:rsid w:val="00EA64B1"/>
    <w:rsid w:val="00EA7974"/>
    <w:rsid w:val="00EA7DA7"/>
    <w:rsid w:val="00EB7BAD"/>
    <w:rsid w:val="00EC01B8"/>
    <w:rsid w:val="00EC090C"/>
    <w:rsid w:val="00EC5B98"/>
    <w:rsid w:val="00EC638D"/>
    <w:rsid w:val="00EC6E2D"/>
    <w:rsid w:val="00ED082D"/>
    <w:rsid w:val="00ED1C56"/>
    <w:rsid w:val="00ED2353"/>
    <w:rsid w:val="00ED3D26"/>
    <w:rsid w:val="00ED7F1E"/>
    <w:rsid w:val="00EE1F33"/>
    <w:rsid w:val="00EE3635"/>
    <w:rsid w:val="00EF4287"/>
    <w:rsid w:val="00EF5D93"/>
    <w:rsid w:val="00F00B8A"/>
    <w:rsid w:val="00F03311"/>
    <w:rsid w:val="00F03882"/>
    <w:rsid w:val="00F053B0"/>
    <w:rsid w:val="00F05E49"/>
    <w:rsid w:val="00F06519"/>
    <w:rsid w:val="00F0781B"/>
    <w:rsid w:val="00F107F9"/>
    <w:rsid w:val="00F164BC"/>
    <w:rsid w:val="00F175F5"/>
    <w:rsid w:val="00F2008F"/>
    <w:rsid w:val="00F20C2D"/>
    <w:rsid w:val="00F21216"/>
    <w:rsid w:val="00F21BB3"/>
    <w:rsid w:val="00F224F2"/>
    <w:rsid w:val="00F24DA9"/>
    <w:rsid w:val="00F24F3F"/>
    <w:rsid w:val="00F26E81"/>
    <w:rsid w:val="00F300F2"/>
    <w:rsid w:val="00F351D0"/>
    <w:rsid w:val="00F35304"/>
    <w:rsid w:val="00F35BB2"/>
    <w:rsid w:val="00F36911"/>
    <w:rsid w:val="00F40BD1"/>
    <w:rsid w:val="00F40FB8"/>
    <w:rsid w:val="00F41985"/>
    <w:rsid w:val="00F42576"/>
    <w:rsid w:val="00F42BDB"/>
    <w:rsid w:val="00F50350"/>
    <w:rsid w:val="00F515AD"/>
    <w:rsid w:val="00F52B9B"/>
    <w:rsid w:val="00F53054"/>
    <w:rsid w:val="00F5348D"/>
    <w:rsid w:val="00F53D44"/>
    <w:rsid w:val="00F60554"/>
    <w:rsid w:val="00F606F5"/>
    <w:rsid w:val="00F62A5D"/>
    <w:rsid w:val="00F6334B"/>
    <w:rsid w:val="00F64A5B"/>
    <w:rsid w:val="00F64D46"/>
    <w:rsid w:val="00F70ADA"/>
    <w:rsid w:val="00F72484"/>
    <w:rsid w:val="00F72F01"/>
    <w:rsid w:val="00F73326"/>
    <w:rsid w:val="00F76A85"/>
    <w:rsid w:val="00F81561"/>
    <w:rsid w:val="00F83900"/>
    <w:rsid w:val="00F8450C"/>
    <w:rsid w:val="00F85A76"/>
    <w:rsid w:val="00F9076C"/>
    <w:rsid w:val="00F90F81"/>
    <w:rsid w:val="00F91896"/>
    <w:rsid w:val="00F91AAE"/>
    <w:rsid w:val="00F94B59"/>
    <w:rsid w:val="00F96321"/>
    <w:rsid w:val="00F97CCC"/>
    <w:rsid w:val="00F97E09"/>
    <w:rsid w:val="00F97FE5"/>
    <w:rsid w:val="00FA0F50"/>
    <w:rsid w:val="00FA2A1F"/>
    <w:rsid w:val="00FA37A3"/>
    <w:rsid w:val="00FA3AA0"/>
    <w:rsid w:val="00FA778A"/>
    <w:rsid w:val="00FB2CF1"/>
    <w:rsid w:val="00FB3176"/>
    <w:rsid w:val="00FB53EF"/>
    <w:rsid w:val="00FB56EC"/>
    <w:rsid w:val="00FB6279"/>
    <w:rsid w:val="00FB77B2"/>
    <w:rsid w:val="00FC011C"/>
    <w:rsid w:val="00FC3517"/>
    <w:rsid w:val="00FC7501"/>
    <w:rsid w:val="00FC783A"/>
    <w:rsid w:val="00FC7A76"/>
    <w:rsid w:val="00FD1429"/>
    <w:rsid w:val="00FD2DFE"/>
    <w:rsid w:val="00FD2F98"/>
    <w:rsid w:val="00FD5C1A"/>
    <w:rsid w:val="00FD69F3"/>
    <w:rsid w:val="00FD6C05"/>
    <w:rsid w:val="00FD6F36"/>
    <w:rsid w:val="00FE1F23"/>
    <w:rsid w:val="00FE27E1"/>
    <w:rsid w:val="00FE35DE"/>
    <w:rsid w:val="00FE6495"/>
    <w:rsid w:val="00FE7180"/>
    <w:rsid w:val="00FE7BBC"/>
    <w:rsid w:val="00FF061E"/>
    <w:rsid w:val="00FF07AF"/>
    <w:rsid w:val="00FF24D0"/>
    <w:rsid w:val="00FF3BCC"/>
    <w:rsid w:val="00FF3F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706B2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2EAB"/>
    <w:pPr>
      <w:spacing w:after="0" w:line="240" w:lineRule="auto"/>
    </w:pPr>
    <w:rPr>
      <w:rFonts w:ascii="Times New Roman" w:hAnsi="Times New Roman" w:cs="Times New Roman"/>
    </w:rPr>
  </w:style>
  <w:style w:type="paragraph" w:styleId="Heading1">
    <w:name w:val="heading 1"/>
    <w:basedOn w:val="Normal"/>
    <w:next w:val="Normal"/>
    <w:link w:val="Heading1Char"/>
    <w:uiPriority w:val="9"/>
    <w:qFormat/>
    <w:rsid w:val="00412EAB"/>
    <w:pPr>
      <w:outlineLvl w:val="0"/>
    </w:pPr>
    <w:rPr>
      <w:sz w:val="28"/>
      <w:szCs w:val="28"/>
    </w:rPr>
  </w:style>
  <w:style w:type="paragraph" w:styleId="Heading2">
    <w:name w:val="heading 2"/>
    <w:basedOn w:val="Heading1"/>
    <w:next w:val="Normal"/>
    <w:link w:val="Heading2Char"/>
    <w:uiPriority w:val="9"/>
    <w:unhideWhenUsed/>
    <w:qFormat/>
    <w:rsid w:val="00CF046E"/>
    <w:pPr>
      <w:outlineLvl w:val="1"/>
    </w:pPr>
    <w:rPr>
      <w:b/>
      <w:sz w:val="22"/>
      <w:szCs w:val="22"/>
    </w:rPr>
  </w:style>
  <w:style w:type="paragraph" w:styleId="Heading3">
    <w:name w:val="heading 3"/>
    <w:basedOn w:val="Heading1"/>
    <w:next w:val="Normal"/>
    <w:link w:val="Heading3Char"/>
    <w:uiPriority w:val="9"/>
    <w:unhideWhenUsed/>
    <w:qFormat/>
    <w:rsid w:val="00F6334B"/>
    <w:pPr>
      <w:outlineLvl w:val="2"/>
    </w:pPr>
    <w:rPr>
      <w:b/>
      <w:sz w:val="22"/>
      <w:szCs w:val="22"/>
    </w:rPr>
  </w:style>
  <w:style w:type="paragraph" w:styleId="Heading4">
    <w:name w:val="heading 4"/>
    <w:basedOn w:val="Normal"/>
    <w:next w:val="Normal"/>
    <w:link w:val="Heading4Char"/>
    <w:uiPriority w:val="9"/>
    <w:unhideWhenUsed/>
    <w:qFormat/>
    <w:rsid w:val="00433D73"/>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35849"/>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44CE"/>
    <w:rPr>
      <w:color w:val="0563C1" w:themeColor="hyperlink"/>
      <w:u w:val="single"/>
    </w:rPr>
  </w:style>
  <w:style w:type="character" w:styleId="HTMLCite">
    <w:name w:val="HTML Cite"/>
    <w:basedOn w:val="DefaultParagraphFont"/>
    <w:uiPriority w:val="99"/>
    <w:semiHidden/>
    <w:unhideWhenUsed/>
    <w:rsid w:val="00465895"/>
    <w:rPr>
      <w:i/>
      <w:iCs/>
    </w:rPr>
  </w:style>
  <w:style w:type="character" w:customStyle="1" w:styleId="slug-pub-date">
    <w:name w:val="slug-pub-date"/>
    <w:basedOn w:val="DefaultParagraphFont"/>
    <w:rsid w:val="00465895"/>
  </w:style>
  <w:style w:type="character" w:customStyle="1" w:styleId="slug-vol">
    <w:name w:val="slug-vol"/>
    <w:basedOn w:val="DefaultParagraphFont"/>
    <w:rsid w:val="00465895"/>
  </w:style>
  <w:style w:type="character" w:customStyle="1" w:styleId="slug-issue">
    <w:name w:val="slug-issue"/>
    <w:basedOn w:val="DefaultParagraphFont"/>
    <w:rsid w:val="00465895"/>
  </w:style>
  <w:style w:type="character" w:customStyle="1" w:styleId="slug-pages">
    <w:name w:val="slug-pages"/>
    <w:basedOn w:val="DefaultParagraphFont"/>
    <w:rsid w:val="00465895"/>
  </w:style>
  <w:style w:type="character" w:customStyle="1" w:styleId="slug-doi-wrapper">
    <w:name w:val="slug-doi-wrapper"/>
    <w:basedOn w:val="DefaultParagraphFont"/>
    <w:rsid w:val="00465895"/>
  </w:style>
  <w:style w:type="character" w:customStyle="1" w:styleId="slug-doi">
    <w:name w:val="slug-doi"/>
    <w:basedOn w:val="DefaultParagraphFont"/>
    <w:rsid w:val="00465895"/>
  </w:style>
  <w:style w:type="paragraph" w:customStyle="1" w:styleId="EndNoteBibliographyTitle">
    <w:name w:val="EndNote Bibliography Title"/>
    <w:basedOn w:val="Normal"/>
    <w:link w:val="EndNoteBibliographyTitleChar"/>
    <w:rsid w:val="00465895"/>
    <w:pPr>
      <w:jc w:val="center"/>
    </w:pPr>
    <w:rPr>
      <w:noProof/>
    </w:rPr>
  </w:style>
  <w:style w:type="character" w:customStyle="1" w:styleId="EndNoteBibliographyTitleChar">
    <w:name w:val="EndNote Bibliography Title Char"/>
    <w:basedOn w:val="DefaultParagraphFont"/>
    <w:link w:val="EndNoteBibliographyTitle"/>
    <w:rsid w:val="00465895"/>
    <w:rPr>
      <w:rFonts w:ascii="Times New Roman" w:hAnsi="Times New Roman" w:cs="Times New Roman"/>
      <w:noProof/>
    </w:rPr>
  </w:style>
  <w:style w:type="paragraph" w:customStyle="1" w:styleId="EndNoteBibliography">
    <w:name w:val="EndNote Bibliography"/>
    <w:basedOn w:val="Normal"/>
    <w:link w:val="EndNoteBibliographyChar"/>
    <w:rsid w:val="006D240D"/>
    <w:pPr>
      <w:ind w:left="720" w:hanging="720"/>
    </w:pPr>
    <w:rPr>
      <w:noProof/>
    </w:rPr>
  </w:style>
  <w:style w:type="character" w:customStyle="1" w:styleId="EndNoteBibliographyChar">
    <w:name w:val="EndNote Bibliography Char"/>
    <w:basedOn w:val="DefaultParagraphFont"/>
    <w:link w:val="EndNoteBibliography"/>
    <w:rsid w:val="006D240D"/>
    <w:rPr>
      <w:rFonts w:ascii="Times New Roman" w:hAnsi="Times New Roman" w:cs="Times New Roman"/>
      <w:noProof/>
    </w:rPr>
  </w:style>
  <w:style w:type="table" w:styleId="TableGrid">
    <w:name w:val="Table Grid"/>
    <w:basedOn w:val="TableNormal"/>
    <w:uiPriority w:val="39"/>
    <w:rsid w:val="00E071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12EAB"/>
    <w:rPr>
      <w:rFonts w:ascii="Times New Roman" w:hAnsi="Times New Roman" w:cs="Times New Roman"/>
      <w:sz w:val="28"/>
      <w:szCs w:val="28"/>
    </w:rPr>
  </w:style>
  <w:style w:type="character" w:customStyle="1" w:styleId="Heading2Char">
    <w:name w:val="Heading 2 Char"/>
    <w:basedOn w:val="DefaultParagraphFont"/>
    <w:link w:val="Heading2"/>
    <w:uiPriority w:val="9"/>
    <w:rsid w:val="00CF046E"/>
    <w:rPr>
      <w:rFonts w:ascii="Times New Roman" w:hAnsi="Times New Roman" w:cs="Times New Roman"/>
      <w:b/>
    </w:rPr>
  </w:style>
  <w:style w:type="character" w:customStyle="1" w:styleId="Heading3Char">
    <w:name w:val="Heading 3 Char"/>
    <w:basedOn w:val="DefaultParagraphFont"/>
    <w:link w:val="Heading3"/>
    <w:uiPriority w:val="9"/>
    <w:rsid w:val="00F6334B"/>
    <w:rPr>
      <w:rFonts w:ascii="Times New Roman" w:hAnsi="Times New Roman" w:cs="Times New Roman"/>
      <w:b/>
    </w:rPr>
  </w:style>
  <w:style w:type="paragraph" w:styleId="Quote">
    <w:name w:val="Quote"/>
    <w:basedOn w:val="Normal"/>
    <w:next w:val="Normal"/>
    <w:link w:val="QuoteChar"/>
    <w:uiPriority w:val="29"/>
    <w:qFormat/>
    <w:rsid w:val="007504FF"/>
    <w:pPr>
      <w:spacing w:before="200" w:after="160"/>
      <w:ind w:left="180" w:right="360"/>
    </w:pPr>
    <w:rPr>
      <w:rFonts w:ascii="Courier New" w:hAnsi="Courier New" w:cs="Courier New"/>
      <w:iCs/>
      <w:color w:val="404040" w:themeColor="text1" w:themeTint="BF"/>
      <w:sz w:val="20"/>
      <w:szCs w:val="20"/>
    </w:rPr>
  </w:style>
  <w:style w:type="character" w:customStyle="1" w:styleId="QuoteChar">
    <w:name w:val="Quote Char"/>
    <w:basedOn w:val="DefaultParagraphFont"/>
    <w:link w:val="Quote"/>
    <w:uiPriority w:val="29"/>
    <w:rsid w:val="007504FF"/>
    <w:rPr>
      <w:rFonts w:ascii="Courier New" w:hAnsi="Courier New" w:cs="Courier New"/>
      <w:iCs/>
      <w:color w:val="404040" w:themeColor="text1" w:themeTint="BF"/>
      <w:sz w:val="20"/>
      <w:szCs w:val="20"/>
    </w:rPr>
  </w:style>
  <w:style w:type="character" w:styleId="SubtleEmphasis">
    <w:name w:val="Subtle Emphasis"/>
    <w:basedOn w:val="DefaultParagraphFont"/>
    <w:uiPriority w:val="19"/>
    <w:qFormat/>
    <w:rsid w:val="007504FF"/>
    <w:rPr>
      <w:i/>
      <w:iCs/>
      <w:color w:val="404040" w:themeColor="text1" w:themeTint="BF"/>
    </w:rPr>
  </w:style>
  <w:style w:type="character" w:styleId="Strong">
    <w:name w:val="Strong"/>
    <w:basedOn w:val="DefaultParagraphFont"/>
    <w:uiPriority w:val="22"/>
    <w:qFormat/>
    <w:rsid w:val="00433D73"/>
    <w:rPr>
      <w:b/>
      <w:bCs/>
    </w:rPr>
  </w:style>
  <w:style w:type="character" w:customStyle="1" w:styleId="Heading4Char">
    <w:name w:val="Heading 4 Char"/>
    <w:basedOn w:val="DefaultParagraphFont"/>
    <w:link w:val="Heading4"/>
    <w:uiPriority w:val="9"/>
    <w:rsid w:val="00433D73"/>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6E4378"/>
    <w:pPr>
      <w:ind w:left="720"/>
      <w:contextualSpacing/>
    </w:pPr>
  </w:style>
  <w:style w:type="paragraph" w:styleId="TOCHeading">
    <w:name w:val="TOC Heading"/>
    <w:basedOn w:val="Heading1"/>
    <w:next w:val="Normal"/>
    <w:uiPriority w:val="39"/>
    <w:unhideWhenUsed/>
    <w:qFormat/>
    <w:rsid w:val="00CF046E"/>
    <w:pPr>
      <w:keepNext/>
      <w:keepLines/>
      <w:spacing w:before="240" w:line="259" w:lineRule="auto"/>
      <w:outlineLvl w:val="9"/>
    </w:pPr>
    <w:rPr>
      <w:rFonts w:asciiTheme="majorHAnsi" w:eastAsiaTheme="majorEastAsia" w:hAnsiTheme="majorHAnsi" w:cstheme="majorBidi"/>
      <w:color w:val="2E74B5" w:themeColor="accent1" w:themeShade="BF"/>
      <w:sz w:val="32"/>
      <w:szCs w:val="32"/>
    </w:rPr>
  </w:style>
  <w:style w:type="paragraph" w:styleId="TOC1">
    <w:name w:val="toc 1"/>
    <w:basedOn w:val="Normal"/>
    <w:next w:val="Normal"/>
    <w:autoRedefine/>
    <w:uiPriority w:val="39"/>
    <w:unhideWhenUsed/>
    <w:rsid w:val="00464BC8"/>
    <w:pPr>
      <w:tabs>
        <w:tab w:val="right" w:leader="dot" w:pos="9350"/>
      </w:tabs>
      <w:spacing w:after="100"/>
    </w:pPr>
  </w:style>
  <w:style w:type="paragraph" w:styleId="TOC2">
    <w:name w:val="toc 2"/>
    <w:basedOn w:val="Normal"/>
    <w:next w:val="Normal"/>
    <w:autoRedefine/>
    <w:uiPriority w:val="39"/>
    <w:unhideWhenUsed/>
    <w:rsid w:val="007643AD"/>
    <w:pPr>
      <w:tabs>
        <w:tab w:val="right" w:leader="dot" w:pos="9350"/>
      </w:tabs>
      <w:spacing w:after="100"/>
      <w:ind w:left="220"/>
    </w:pPr>
  </w:style>
  <w:style w:type="paragraph" w:styleId="TOC3">
    <w:name w:val="toc 3"/>
    <w:basedOn w:val="Normal"/>
    <w:next w:val="Normal"/>
    <w:autoRedefine/>
    <w:uiPriority w:val="39"/>
    <w:unhideWhenUsed/>
    <w:rsid w:val="00CF046E"/>
    <w:pPr>
      <w:spacing w:after="100"/>
      <w:ind w:left="440"/>
    </w:pPr>
  </w:style>
  <w:style w:type="paragraph" w:styleId="Title">
    <w:name w:val="Title"/>
    <w:basedOn w:val="Normal"/>
    <w:next w:val="Normal"/>
    <w:link w:val="TitleChar"/>
    <w:uiPriority w:val="10"/>
    <w:qFormat/>
    <w:rsid w:val="006852A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52A6"/>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semiHidden/>
    <w:rsid w:val="00635849"/>
    <w:rPr>
      <w:rFonts w:asciiTheme="majorHAnsi" w:eastAsiaTheme="majorEastAsia" w:hAnsiTheme="majorHAnsi" w:cstheme="majorBidi"/>
      <w:color w:val="2E74B5" w:themeColor="accent1" w:themeShade="BF"/>
    </w:rPr>
  </w:style>
  <w:style w:type="character" w:styleId="FollowedHyperlink">
    <w:name w:val="FollowedHyperlink"/>
    <w:basedOn w:val="DefaultParagraphFont"/>
    <w:uiPriority w:val="99"/>
    <w:semiHidden/>
    <w:unhideWhenUsed/>
    <w:rsid w:val="00C74E74"/>
    <w:rPr>
      <w:color w:val="954F72"/>
      <w:u w:val="single"/>
    </w:rPr>
  </w:style>
  <w:style w:type="paragraph" w:customStyle="1" w:styleId="font5">
    <w:name w:val="font5"/>
    <w:basedOn w:val="Normal"/>
    <w:rsid w:val="00C74E74"/>
    <w:pPr>
      <w:spacing w:before="100" w:beforeAutospacing="1" w:after="100" w:afterAutospacing="1"/>
    </w:pPr>
    <w:rPr>
      <w:rFonts w:eastAsia="Times New Roman"/>
      <w:color w:val="000000"/>
      <w:sz w:val="20"/>
      <w:szCs w:val="20"/>
    </w:rPr>
  </w:style>
  <w:style w:type="paragraph" w:customStyle="1" w:styleId="xl63">
    <w:name w:val="xl63"/>
    <w:basedOn w:val="Normal"/>
    <w:rsid w:val="00C74E74"/>
    <w:pPr>
      <w:spacing w:before="100" w:beforeAutospacing="1" w:after="100" w:afterAutospacing="1"/>
    </w:pPr>
    <w:rPr>
      <w:rFonts w:eastAsia="Times New Roman"/>
      <w:sz w:val="20"/>
      <w:szCs w:val="20"/>
    </w:rPr>
  </w:style>
  <w:style w:type="paragraph" w:customStyle="1" w:styleId="xl64">
    <w:name w:val="xl64"/>
    <w:basedOn w:val="Normal"/>
    <w:rsid w:val="00C74E74"/>
    <w:pPr>
      <w:spacing w:before="100" w:beforeAutospacing="1" w:after="100" w:afterAutospacing="1"/>
      <w:textAlignment w:val="center"/>
    </w:pPr>
    <w:rPr>
      <w:rFonts w:eastAsia="Times New Roman"/>
      <w:i/>
      <w:iCs/>
      <w:sz w:val="20"/>
      <w:szCs w:val="20"/>
    </w:rPr>
  </w:style>
  <w:style w:type="paragraph" w:customStyle="1" w:styleId="xl65">
    <w:name w:val="xl65"/>
    <w:basedOn w:val="Normal"/>
    <w:rsid w:val="00C74E74"/>
    <w:pPr>
      <w:pBdr>
        <w:bottom w:val="single" w:sz="4" w:space="0" w:color="auto"/>
        <w:right w:val="single" w:sz="4" w:space="0" w:color="auto"/>
      </w:pBdr>
      <w:spacing w:before="100" w:beforeAutospacing="1" w:after="100" w:afterAutospacing="1"/>
    </w:pPr>
    <w:rPr>
      <w:rFonts w:eastAsia="Times New Roman"/>
      <w:sz w:val="20"/>
      <w:szCs w:val="20"/>
    </w:rPr>
  </w:style>
  <w:style w:type="paragraph" w:customStyle="1" w:styleId="xl66">
    <w:name w:val="xl66"/>
    <w:basedOn w:val="Normal"/>
    <w:rsid w:val="00C74E74"/>
    <w:pPr>
      <w:pBdr>
        <w:left w:val="single" w:sz="4" w:space="0" w:color="auto"/>
        <w:bottom w:val="single" w:sz="4" w:space="0" w:color="auto"/>
        <w:right w:val="single" w:sz="4" w:space="0" w:color="auto"/>
      </w:pBdr>
      <w:spacing w:before="100" w:beforeAutospacing="1" w:after="100" w:afterAutospacing="1"/>
    </w:pPr>
    <w:rPr>
      <w:rFonts w:eastAsia="Times New Roman"/>
      <w:sz w:val="20"/>
      <w:szCs w:val="20"/>
    </w:rPr>
  </w:style>
  <w:style w:type="paragraph" w:customStyle="1" w:styleId="xl67">
    <w:name w:val="xl67"/>
    <w:basedOn w:val="Normal"/>
    <w:rsid w:val="00C74E74"/>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sz w:val="20"/>
      <w:szCs w:val="20"/>
    </w:rPr>
  </w:style>
  <w:style w:type="paragraph" w:customStyle="1" w:styleId="xl68">
    <w:name w:val="xl68"/>
    <w:basedOn w:val="Normal"/>
    <w:rsid w:val="00C74E74"/>
    <w:pPr>
      <w:pBdr>
        <w:top w:val="single" w:sz="4" w:space="0" w:color="auto"/>
        <w:bottom w:val="single" w:sz="4" w:space="0" w:color="auto"/>
        <w:right w:val="single" w:sz="4" w:space="0" w:color="auto"/>
      </w:pBdr>
      <w:spacing w:before="100" w:beforeAutospacing="1" w:after="100" w:afterAutospacing="1"/>
    </w:pPr>
    <w:rPr>
      <w:rFonts w:eastAsia="Times New Roman"/>
      <w:sz w:val="20"/>
      <w:szCs w:val="20"/>
    </w:rPr>
  </w:style>
  <w:style w:type="paragraph" w:customStyle="1" w:styleId="xl69">
    <w:name w:val="xl69"/>
    <w:basedOn w:val="Normal"/>
    <w:rsid w:val="00C74E74"/>
    <w:pPr>
      <w:spacing w:before="100" w:beforeAutospacing="1" w:after="100" w:afterAutospacing="1"/>
    </w:pPr>
    <w:rPr>
      <w:rFonts w:eastAsia="Times New Roman"/>
      <w:sz w:val="20"/>
      <w:szCs w:val="20"/>
    </w:rPr>
  </w:style>
  <w:style w:type="paragraph" w:customStyle="1" w:styleId="xl70">
    <w:name w:val="xl70"/>
    <w:basedOn w:val="Normal"/>
    <w:rsid w:val="00C74E74"/>
    <w:pPr>
      <w:pBdr>
        <w:top w:val="single" w:sz="4" w:space="0" w:color="auto"/>
        <w:left w:val="single" w:sz="4" w:space="0" w:color="auto"/>
        <w:right w:val="single" w:sz="4" w:space="0" w:color="auto"/>
      </w:pBdr>
      <w:spacing w:before="100" w:beforeAutospacing="1" w:after="100" w:afterAutospacing="1"/>
    </w:pPr>
    <w:rPr>
      <w:rFonts w:eastAsia="Times New Roman"/>
      <w:sz w:val="20"/>
      <w:szCs w:val="20"/>
    </w:rPr>
  </w:style>
  <w:style w:type="paragraph" w:customStyle="1" w:styleId="xl71">
    <w:name w:val="xl71"/>
    <w:basedOn w:val="Normal"/>
    <w:rsid w:val="00C74E74"/>
    <w:pPr>
      <w:pBdr>
        <w:top w:val="single" w:sz="4" w:space="0" w:color="auto"/>
        <w:left w:val="single" w:sz="4" w:space="0" w:color="auto"/>
        <w:bottom w:val="single" w:sz="4" w:space="0" w:color="auto"/>
      </w:pBdr>
      <w:spacing w:before="100" w:beforeAutospacing="1" w:after="100" w:afterAutospacing="1"/>
    </w:pPr>
    <w:rPr>
      <w:rFonts w:eastAsia="Times New Roman"/>
      <w:sz w:val="20"/>
      <w:szCs w:val="20"/>
    </w:rPr>
  </w:style>
  <w:style w:type="paragraph" w:customStyle="1" w:styleId="xl72">
    <w:name w:val="xl72"/>
    <w:basedOn w:val="Normal"/>
    <w:rsid w:val="00C74E74"/>
    <w:pPr>
      <w:shd w:val="clear" w:color="000000" w:fill="BDD7EE"/>
      <w:spacing w:before="100" w:beforeAutospacing="1" w:after="100" w:afterAutospacing="1"/>
    </w:pPr>
    <w:rPr>
      <w:rFonts w:eastAsia="Times New Roman"/>
      <w:sz w:val="20"/>
      <w:szCs w:val="20"/>
    </w:rPr>
  </w:style>
  <w:style w:type="paragraph" w:customStyle="1" w:styleId="xl73">
    <w:name w:val="xl73"/>
    <w:basedOn w:val="Normal"/>
    <w:rsid w:val="00C74E74"/>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eastAsia="Times New Roman"/>
      <w:i/>
      <w:iCs/>
      <w:sz w:val="20"/>
      <w:szCs w:val="20"/>
    </w:rPr>
  </w:style>
  <w:style w:type="paragraph" w:customStyle="1" w:styleId="xl74">
    <w:name w:val="xl74"/>
    <w:basedOn w:val="Normal"/>
    <w:rsid w:val="00C74E74"/>
    <w:pPr>
      <w:pBdr>
        <w:left w:val="single" w:sz="4" w:space="0" w:color="auto"/>
        <w:bottom w:val="single" w:sz="4" w:space="0" w:color="auto"/>
        <w:right w:val="single" w:sz="4" w:space="0" w:color="auto"/>
      </w:pBdr>
      <w:spacing w:before="100" w:beforeAutospacing="1" w:after="100" w:afterAutospacing="1"/>
      <w:textAlignment w:val="center"/>
    </w:pPr>
    <w:rPr>
      <w:rFonts w:eastAsia="Times New Roman"/>
      <w:i/>
      <w:iCs/>
      <w:sz w:val="20"/>
      <w:szCs w:val="20"/>
    </w:rPr>
  </w:style>
  <w:style w:type="paragraph" w:customStyle="1" w:styleId="xl75">
    <w:name w:val="xl75"/>
    <w:basedOn w:val="Normal"/>
    <w:rsid w:val="00C74E74"/>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eastAsia="Times New Roman"/>
      <w:i/>
      <w:iCs/>
      <w:sz w:val="20"/>
      <w:szCs w:val="20"/>
    </w:rPr>
  </w:style>
  <w:style w:type="paragraph" w:styleId="BalloonText">
    <w:name w:val="Balloon Text"/>
    <w:basedOn w:val="Normal"/>
    <w:link w:val="BalloonTextChar"/>
    <w:uiPriority w:val="99"/>
    <w:semiHidden/>
    <w:unhideWhenUsed/>
    <w:rsid w:val="009B39C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9C0"/>
    <w:rPr>
      <w:rFonts w:ascii="Segoe UI" w:hAnsi="Segoe UI" w:cs="Segoe UI"/>
      <w:sz w:val="18"/>
      <w:szCs w:val="18"/>
    </w:rPr>
  </w:style>
  <w:style w:type="paragraph" w:styleId="ListBullet">
    <w:name w:val="List Bullet"/>
    <w:basedOn w:val="Normal"/>
    <w:uiPriority w:val="99"/>
    <w:unhideWhenUsed/>
    <w:rsid w:val="00BF0FA7"/>
    <w:pPr>
      <w:numPr>
        <w:numId w:val="5"/>
      </w:numPr>
      <w:contextualSpacing/>
    </w:pPr>
  </w:style>
  <w:style w:type="paragraph" w:customStyle="1" w:styleId="Titlepage">
    <w:name w:val="Titlepage"/>
    <w:basedOn w:val="Normal"/>
    <w:qFormat/>
    <w:rsid w:val="0078246C"/>
    <w:pPr>
      <w:spacing w:line="480" w:lineRule="auto"/>
    </w:pPr>
    <w:rPr>
      <w:sz w:val="24"/>
      <w:szCs w:val="24"/>
    </w:rPr>
  </w:style>
  <w:style w:type="character" w:styleId="CommentReference">
    <w:name w:val="annotation reference"/>
    <w:basedOn w:val="DefaultParagraphFont"/>
    <w:uiPriority w:val="99"/>
    <w:semiHidden/>
    <w:unhideWhenUsed/>
    <w:rsid w:val="00841517"/>
    <w:rPr>
      <w:sz w:val="18"/>
      <w:szCs w:val="18"/>
    </w:rPr>
  </w:style>
  <w:style w:type="paragraph" w:styleId="CommentText">
    <w:name w:val="annotation text"/>
    <w:basedOn w:val="Normal"/>
    <w:link w:val="CommentTextChar"/>
    <w:uiPriority w:val="99"/>
    <w:unhideWhenUsed/>
    <w:rsid w:val="00841517"/>
    <w:rPr>
      <w:sz w:val="24"/>
      <w:szCs w:val="24"/>
    </w:rPr>
  </w:style>
  <w:style w:type="character" w:customStyle="1" w:styleId="CommentTextChar">
    <w:name w:val="Comment Text Char"/>
    <w:basedOn w:val="DefaultParagraphFont"/>
    <w:link w:val="CommentText"/>
    <w:uiPriority w:val="99"/>
    <w:rsid w:val="00841517"/>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841517"/>
    <w:rPr>
      <w:b/>
      <w:bCs/>
      <w:sz w:val="20"/>
      <w:szCs w:val="20"/>
    </w:rPr>
  </w:style>
  <w:style w:type="character" w:customStyle="1" w:styleId="CommentSubjectChar">
    <w:name w:val="Comment Subject Char"/>
    <w:basedOn w:val="CommentTextChar"/>
    <w:link w:val="CommentSubject"/>
    <w:uiPriority w:val="99"/>
    <w:semiHidden/>
    <w:rsid w:val="00841517"/>
    <w:rPr>
      <w:rFonts w:ascii="Times New Roman" w:hAnsi="Times New Roman" w:cs="Times New Roman"/>
      <w:b/>
      <w:bCs/>
      <w:sz w:val="20"/>
      <w:szCs w:val="20"/>
    </w:rPr>
  </w:style>
  <w:style w:type="paragraph" w:styleId="Revision">
    <w:name w:val="Revision"/>
    <w:hidden/>
    <w:uiPriority w:val="99"/>
    <w:semiHidden/>
    <w:rsid w:val="00A7724C"/>
    <w:pPr>
      <w:spacing w:after="0" w:line="240" w:lineRule="auto"/>
    </w:pPr>
    <w:rPr>
      <w:rFonts w:ascii="Times New Roman" w:hAnsi="Times New Roman" w:cs="Times New Roman"/>
    </w:rPr>
  </w:style>
  <w:style w:type="paragraph" w:styleId="Footer">
    <w:name w:val="footer"/>
    <w:basedOn w:val="Normal"/>
    <w:link w:val="FooterChar"/>
    <w:uiPriority w:val="99"/>
    <w:unhideWhenUsed/>
    <w:rsid w:val="005F2B5F"/>
    <w:pPr>
      <w:tabs>
        <w:tab w:val="center" w:pos="4320"/>
        <w:tab w:val="right" w:pos="8640"/>
      </w:tabs>
    </w:pPr>
  </w:style>
  <w:style w:type="character" w:customStyle="1" w:styleId="FooterChar">
    <w:name w:val="Footer Char"/>
    <w:basedOn w:val="DefaultParagraphFont"/>
    <w:link w:val="Footer"/>
    <w:uiPriority w:val="99"/>
    <w:rsid w:val="005F2B5F"/>
    <w:rPr>
      <w:rFonts w:ascii="Times New Roman" w:hAnsi="Times New Roman" w:cs="Times New Roman"/>
    </w:rPr>
  </w:style>
  <w:style w:type="character" w:styleId="PageNumber">
    <w:name w:val="page number"/>
    <w:basedOn w:val="DefaultParagraphFont"/>
    <w:uiPriority w:val="99"/>
    <w:semiHidden/>
    <w:unhideWhenUsed/>
    <w:rsid w:val="005F2B5F"/>
  </w:style>
  <w:style w:type="paragraph" w:styleId="Header">
    <w:name w:val="header"/>
    <w:basedOn w:val="Normal"/>
    <w:link w:val="HeaderChar"/>
    <w:uiPriority w:val="99"/>
    <w:unhideWhenUsed/>
    <w:rsid w:val="007643AD"/>
    <w:pPr>
      <w:tabs>
        <w:tab w:val="center" w:pos="4680"/>
        <w:tab w:val="right" w:pos="9360"/>
      </w:tabs>
    </w:pPr>
  </w:style>
  <w:style w:type="character" w:customStyle="1" w:styleId="HeaderChar">
    <w:name w:val="Header Char"/>
    <w:basedOn w:val="DefaultParagraphFont"/>
    <w:link w:val="Header"/>
    <w:uiPriority w:val="99"/>
    <w:rsid w:val="007643AD"/>
    <w:rPr>
      <w:rFonts w:ascii="Times New Roman" w:hAnsi="Times New Roman" w:cs="Times New Roman"/>
    </w:rPr>
  </w:style>
  <w:style w:type="paragraph" w:styleId="HTMLPreformatted">
    <w:name w:val="HTML Preformatted"/>
    <w:basedOn w:val="Normal"/>
    <w:link w:val="HTMLPreformattedChar"/>
    <w:uiPriority w:val="99"/>
    <w:semiHidden/>
    <w:unhideWhenUsed/>
    <w:rsid w:val="00715A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15A4E"/>
    <w:rPr>
      <w:rFonts w:ascii="Courier New" w:eastAsia="Times New Roman" w:hAnsi="Courier New" w:cs="Courier New"/>
      <w:sz w:val="20"/>
      <w:szCs w:val="20"/>
    </w:rPr>
  </w:style>
  <w:style w:type="character" w:customStyle="1" w:styleId="s">
    <w:name w:val="s"/>
    <w:basedOn w:val="DefaultParagraphFont"/>
    <w:rsid w:val="00715A4E"/>
  </w:style>
  <w:style w:type="character" w:styleId="PlaceholderText">
    <w:name w:val="Placeholder Text"/>
    <w:basedOn w:val="DefaultParagraphFont"/>
    <w:uiPriority w:val="99"/>
    <w:semiHidden/>
    <w:rsid w:val="005219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2EAB"/>
    <w:pPr>
      <w:spacing w:after="0" w:line="240" w:lineRule="auto"/>
    </w:pPr>
    <w:rPr>
      <w:rFonts w:ascii="Times New Roman" w:hAnsi="Times New Roman" w:cs="Times New Roman"/>
    </w:rPr>
  </w:style>
  <w:style w:type="paragraph" w:styleId="Heading1">
    <w:name w:val="heading 1"/>
    <w:basedOn w:val="Normal"/>
    <w:next w:val="Normal"/>
    <w:link w:val="Heading1Char"/>
    <w:uiPriority w:val="9"/>
    <w:qFormat/>
    <w:rsid w:val="00412EAB"/>
    <w:pPr>
      <w:outlineLvl w:val="0"/>
    </w:pPr>
    <w:rPr>
      <w:sz w:val="28"/>
      <w:szCs w:val="28"/>
    </w:rPr>
  </w:style>
  <w:style w:type="paragraph" w:styleId="Heading2">
    <w:name w:val="heading 2"/>
    <w:basedOn w:val="Heading1"/>
    <w:next w:val="Normal"/>
    <w:link w:val="Heading2Char"/>
    <w:uiPriority w:val="9"/>
    <w:unhideWhenUsed/>
    <w:qFormat/>
    <w:rsid w:val="00CF046E"/>
    <w:pPr>
      <w:outlineLvl w:val="1"/>
    </w:pPr>
    <w:rPr>
      <w:b/>
      <w:sz w:val="22"/>
      <w:szCs w:val="22"/>
    </w:rPr>
  </w:style>
  <w:style w:type="paragraph" w:styleId="Heading3">
    <w:name w:val="heading 3"/>
    <w:basedOn w:val="Heading1"/>
    <w:next w:val="Normal"/>
    <w:link w:val="Heading3Char"/>
    <w:uiPriority w:val="9"/>
    <w:unhideWhenUsed/>
    <w:qFormat/>
    <w:rsid w:val="00F6334B"/>
    <w:pPr>
      <w:outlineLvl w:val="2"/>
    </w:pPr>
    <w:rPr>
      <w:b/>
      <w:sz w:val="22"/>
      <w:szCs w:val="22"/>
    </w:rPr>
  </w:style>
  <w:style w:type="paragraph" w:styleId="Heading4">
    <w:name w:val="heading 4"/>
    <w:basedOn w:val="Normal"/>
    <w:next w:val="Normal"/>
    <w:link w:val="Heading4Char"/>
    <w:uiPriority w:val="9"/>
    <w:unhideWhenUsed/>
    <w:qFormat/>
    <w:rsid w:val="00433D73"/>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35849"/>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44CE"/>
    <w:rPr>
      <w:color w:val="0563C1" w:themeColor="hyperlink"/>
      <w:u w:val="single"/>
    </w:rPr>
  </w:style>
  <w:style w:type="character" w:styleId="HTMLCite">
    <w:name w:val="HTML Cite"/>
    <w:basedOn w:val="DefaultParagraphFont"/>
    <w:uiPriority w:val="99"/>
    <w:semiHidden/>
    <w:unhideWhenUsed/>
    <w:rsid w:val="00465895"/>
    <w:rPr>
      <w:i/>
      <w:iCs/>
    </w:rPr>
  </w:style>
  <w:style w:type="character" w:customStyle="1" w:styleId="slug-pub-date">
    <w:name w:val="slug-pub-date"/>
    <w:basedOn w:val="DefaultParagraphFont"/>
    <w:rsid w:val="00465895"/>
  </w:style>
  <w:style w:type="character" w:customStyle="1" w:styleId="slug-vol">
    <w:name w:val="slug-vol"/>
    <w:basedOn w:val="DefaultParagraphFont"/>
    <w:rsid w:val="00465895"/>
  </w:style>
  <w:style w:type="character" w:customStyle="1" w:styleId="slug-issue">
    <w:name w:val="slug-issue"/>
    <w:basedOn w:val="DefaultParagraphFont"/>
    <w:rsid w:val="00465895"/>
  </w:style>
  <w:style w:type="character" w:customStyle="1" w:styleId="slug-pages">
    <w:name w:val="slug-pages"/>
    <w:basedOn w:val="DefaultParagraphFont"/>
    <w:rsid w:val="00465895"/>
  </w:style>
  <w:style w:type="character" w:customStyle="1" w:styleId="slug-doi-wrapper">
    <w:name w:val="slug-doi-wrapper"/>
    <w:basedOn w:val="DefaultParagraphFont"/>
    <w:rsid w:val="00465895"/>
  </w:style>
  <w:style w:type="character" w:customStyle="1" w:styleId="slug-doi">
    <w:name w:val="slug-doi"/>
    <w:basedOn w:val="DefaultParagraphFont"/>
    <w:rsid w:val="00465895"/>
  </w:style>
  <w:style w:type="paragraph" w:customStyle="1" w:styleId="EndNoteBibliographyTitle">
    <w:name w:val="EndNote Bibliography Title"/>
    <w:basedOn w:val="Normal"/>
    <w:link w:val="EndNoteBibliographyTitleChar"/>
    <w:rsid w:val="00465895"/>
    <w:pPr>
      <w:jc w:val="center"/>
    </w:pPr>
    <w:rPr>
      <w:noProof/>
    </w:rPr>
  </w:style>
  <w:style w:type="character" w:customStyle="1" w:styleId="EndNoteBibliographyTitleChar">
    <w:name w:val="EndNote Bibliography Title Char"/>
    <w:basedOn w:val="DefaultParagraphFont"/>
    <w:link w:val="EndNoteBibliographyTitle"/>
    <w:rsid w:val="00465895"/>
    <w:rPr>
      <w:rFonts w:ascii="Times New Roman" w:hAnsi="Times New Roman" w:cs="Times New Roman"/>
      <w:noProof/>
    </w:rPr>
  </w:style>
  <w:style w:type="paragraph" w:customStyle="1" w:styleId="EndNoteBibliography">
    <w:name w:val="EndNote Bibliography"/>
    <w:basedOn w:val="Normal"/>
    <w:link w:val="EndNoteBibliographyChar"/>
    <w:rsid w:val="006D240D"/>
    <w:pPr>
      <w:ind w:left="720" w:hanging="720"/>
    </w:pPr>
    <w:rPr>
      <w:noProof/>
    </w:rPr>
  </w:style>
  <w:style w:type="character" w:customStyle="1" w:styleId="EndNoteBibliographyChar">
    <w:name w:val="EndNote Bibliography Char"/>
    <w:basedOn w:val="DefaultParagraphFont"/>
    <w:link w:val="EndNoteBibliography"/>
    <w:rsid w:val="006D240D"/>
    <w:rPr>
      <w:rFonts w:ascii="Times New Roman" w:hAnsi="Times New Roman" w:cs="Times New Roman"/>
      <w:noProof/>
    </w:rPr>
  </w:style>
  <w:style w:type="table" w:styleId="TableGrid">
    <w:name w:val="Table Grid"/>
    <w:basedOn w:val="TableNormal"/>
    <w:uiPriority w:val="39"/>
    <w:rsid w:val="00E071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12EAB"/>
    <w:rPr>
      <w:rFonts w:ascii="Times New Roman" w:hAnsi="Times New Roman" w:cs="Times New Roman"/>
      <w:sz w:val="28"/>
      <w:szCs w:val="28"/>
    </w:rPr>
  </w:style>
  <w:style w:type="character" w:customStyle="1" w:styleId="Heading2Char">
    <w:name w:val="Heading 2 Char"/>
    <w:basedOn w:val="DefaultParagraphFont"/>
    <w:link w:val="Heading2"/>
    <w:uiPriority w:val="9"/>
    <w:rsid w:val="00CF046E"/>
    <w:rPr>
      <w:rFonts w:ascii="Times New Roman" w:hAnsi="Times New Roman" w:cs="Times New Roman"/>
      <w:b/>
    </w:rPr>
  </w:style>
  <w:style w:type="character" w:customStyle="1" w:styleId="Heading3Char">
    <w:name w:val="Heading 3 Char"/>
    <w:basedOn w:val="DefaultParagraphFont"/>
    <w:link w:val="Heading3"/>
    <w:uiPriority w:val="9"/>
    <w:rsid w:val="00F6334B"/>
    <w:rPr>
      <w:rFonts w:ascii="Times New Roman" w:hAnsi="Times New Roman" w:cs="Times New Roman"/>
      <w:b/>
    </w:rPr>
  </w:style>
  <w:style w:type="paragraph" w:styleId="Quote">
    <w:name w:val="Quote"/>
    <w:basedOn w:val="Normal"/>
    <w:next w:val="Normal"/>
    <w:link w:val="QuoteChar"/>
    <w:uiPriority w:val="29"/>
    <w:qFormat/>
    <w:rsid w:val="007504FF"/>
    <w:pPr>
      <w:spacing w:before="200" w:after="160"/>
      <w:ind w:left="180" w:right="360"/>
    </w:pPr>
    <w:rPr>
      <w:rFonts w:ascii="Courier New" w:hAnsi="Courier New" w:cs="Courier New"/>
      <w:iCs/>
      <w:color w:val="404040" w:themeColor="text1" w:themeTint="BF"/>
      <w:sz w:val="20"/>
      <w:szCs w:val="20"/>
    </w:rPr>
  </w:style>
  <w:style w:type="character" w:customStyle="1" w:styleId="QuoteChar">
    <w:name w:val="Quote Char"/>
    <w:basedOn w:val="DefaultParagraphFont"/>
    <w:link w:val="Quote"/>
    <w:uiPriority w:val="29"/>
    <w:rsid w:val="007504FF"/>
    <w:rPr>
      <w:rFonts w:ascii="Courier New" w:hAnsi="Courier New" w:cs="Courier New"/>
      <w:iCs/>
      <w:color w:val="404040" w:themeColor="text1" w:themeTint="BF"/>
      <w:sz w:val="20"/>
      <w:szCs w:val="20"/>
    </w:rPr>
  </w:style>
  <w:style w:type="character" w:styleId="SubtleEmphasis">
    <w:name w:val="Subtle Emphasis"/>
    <w:basedOn w:val="DefaultParagraphFont"/>
    <w:uiPriority w:val="19"/>
    <w:qFormat/>
    <w:rsid w:val="007504FF"/>
    <w:rPr>
      <w:i/>
      <w:iCs/>
      <w:color w:val="404040" w:themeColor="text1" w:themeTint="BF"/>
    </w:rPr>
  </w:style>
  <w:style w:type="character" w:styleId="Strong">
    <w:name w:val="Strong"/>
    <w:basedOn w:val="DefaultParagraphFont"/>
    <w:uiPriority w:val="22"/>
    <w:qFormat/>
    <w:rsid w:val="00433D73"/>
    <w:rPr>
      <w:b/>
      <w:bCs/>
    </w:rPr>
  </w:style>
  <w:style w:type="character" w:customStyle="1" w:styleId="Heading4Char">
    <w:name w:val="Heading 4 Char"/>
    <w:basedOn w:val="DefaultParagraphFont"/>
    <w:link w:val="Heading4"/>
    <w:uiPriority w:val="9"/>
    <w:rsid w:val="00433D73"/>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6E4378"/>
    <w:pPr>
      <w:ind w:left="720"/>
      <w:contextualSpacing/>
    </w:pPr>
  </w:style>
  <w:style w:type="paragraph" w:styleId="TOCHeading">
    <w:name w:val="TOC Heading"/>
    <w:basedOn w:val="Heading1"/>
    <w:next w:val="Normal"/>
    <w:uiPriority w:val="39"/>
    <w:unhideWhenUsed/>
    <w:qFormat/>
    <w:rsid w:val="00CF046E"/>
    <w:pPr>
      <w:keepNext/>
      <w:keepLines/>
      <w:spacing w:before="240" w:line="259" w:lineRule="auto"/>
      <w:outlineLvl w:val="9"/>
    </w:pPr>
    <w:rPr>
      <w:rFonts w:asciiTheme="majorHAnsi" w:eastAsiaTheme="majorEastAsia" w:hAnsiTheme="majorHAnsi" w:cstheme="majorBidi"/>
      <w:color w:val="2E74B5" w:themeColor="accent1" w:themeShade="BF"/>
      <w:sz w:val="32"/>
      <w:szCs w:val="32"/>
    </w:rPr>
  </w:style>
  <w:style w:type="paragraph" w:styleId="TOC1">
    <w:name w:val="toc 1"/>
    <w:basedOn w:val="Normal"/>
    <w:next w:val="Normal"/>
    <w:autoRedefine/>
    <w:uiPriority w:val="39"/>
    <w:unhideWhenUsed/>
    <w:rsid w:val="00464BC8"/>
    <w:pPr>
      <w:tabs>
        <w:tab w:val="right" w:leader="dot" w:pos="9350"/>
      </w:tabs>
      <w:spacing w:after="100"/>
    </w:pPr>
  </w:style>
  <w:style w:type="paragraph" w:styleId="TOC2">
    <w:name w:val="toc 2"/>
    <w:basedOn w:val="Normal"/>
    <w:next w:val="Normal"/>
    <w:autoRedefine/>
    <w:uiPriority w:val="39"/>
    <w:unhideWhenUsed/>
    <w:rsid w:val="007643AD"/>
    <w:pPr>
      <w:tabs>
        <w:tab w:val="right" w:leader="dot" w:pos="9350"/>
      </w:tabs>
      <w:spacing w:after="100"/>
      <w:ind w:left="220"/>
    </w:pPr>
  </w:style>
  <w:style w:type="paragraph" w:styleId="TOC3">
    <w:name w:val="toc 3"/>
    <w:basedOn w:val="Normal"/>
    <w:next w:val="Normal"/>
    <w:autoRedefine/>
    <w:uiPriority w:val="39"/>
    <w:unhideWhenUsed/>
    <w:rsid w:val="00CF046E"/>
    <w:pPr>
      <w:spacing w:after="100"/>
      <w:ind w:left="440"/>
    </w:pPr>
  </w:style>
  <w:style w:type="paragraph" w:styleId="Title">
    <w:name w:val="Title"/>
    <w:basedOn w:val="Normal"/>
    <w:next w:val="Normal"/>
    <w:link w:val="TitleChar"/>
    <w:uiPriority w:val="10"/>
    <w:qFormat/>
    <w:rsid w:val="006852A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52A6"/>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semiHidden/>
    <w:rsid w:val="00635849"/>
    <w:rPr>
      <w:rFonts w:asciiTheme="majorHAnsi" w:eastAsiaTheme="majorEastAsia" w:hAnsiTheme="majorHAnsi" w:cstheme="majorBidi"/>
      <w:color w:val="2E74B5" w:themeColor="accent1" w:themeShade="BF"/>
    </w:rPr>
  </w:style>
  <w:style w:type="character" w:styleId="FollowedHyperlink">
    <w:name w:val="FollowedHyperlink"/>
    <w:basedOn w:val="DefaultParagraphFont"/>
    <w:uiPriority w:val="99"/>
    <w:semiHidden/>
    <w:unhideWhenUsed/>
    <w:rsid w:val="00C74E74"/>
    <w:rPr>
      <w:color w:val="954F72"/>
      <w:u w:val="single"/>
    </w:rPr>
  </w:style>
  <w:style w:type="paragraph" w:customStyle="1" w:styleId="font5">
    <w:name w:val="font5"/>
    <w:basedOn w:val="Normal"/>
    <w:rsid w:val="00C74E74"/>
    <w:pPr>
      <w:spacing w:before="100" w:beforeAutospacing="1" w:after="100" w:afterAutospacing="1"/>
    </w:pPr>
    <w:rPr>
      <w:rFonts w:eastAsia="Times New Roman"/>
      <w:color w:val="000000"/>
      <w:sz w:val="20"/>
      <w:szCs w:val="20"/>
    </w:rPr>
  </w:style>
  <w:style w:type="paragraph" w:customStyle="1" w:styleId="xl63">
    <w:name w:val="xl63"/>
    <w:basedOn w:val="Normal"/>
    <w:rsid w:val="00C74E74"/>
    <w:pPr>
      <w:spacing w:before="100" w:beforeAutospacing="1" w:after="100" w:afterAutospacing="1"/>
    </w:pPr>
    <w:rPr>
      <w:rFonts w:eastAsia="Times New Roman"/>
      <w:sz w:val="20"/>
      <w:szCs w:val="20"/>
    </w:rPr>
  </w:style>
  <w:style w:type="paragraph" w:customStyle="1" w:styleId="xl64">
    <w:name w:val="xl64"/>
    <w:basedOn w:val="Normal"/>
    <w:rsid w:val="00C74E74"/>
    <w:pPr>
      <w:spacing w:before="100" w:beforeAutospacing="1" w:after="100" w:afterAutospacing="1"/>
      <w:textAlignment w:val="center"/>
    </w:pPr>
    <w:rPr>
      <w:rFonts w:eastAsia="Times New Roman"/>
      <w:i/>
      <w:iCs/>
      <w:sz w:val="20"/>
      <w:szCs w:val="20"/>
    </w:rPr>
  </w:style>
  <w:style w:type="paragraph" w:customStyle="1" w:styleId="xl65">
    <w:name w:val="xl65"/>
    <w:basedOn w:val="Normal"/>
    <w:rsid w:val="00C74E74"/>
    <w:pPr>
      <w:pBdr>
        <w:bottom w:val="single" w:sz="4" w:space="0" w:color="auto"/>
        <w:right w:val="single" w:sz="4" w:space="0" w:color="auto"/>
      </w:pBdr>
      <w:spacing w:before="100" w:beforeAutospacing="1" w:after="100" w:afterAutospacing="1"/>
    </w:pPr>
    <w:rPr>
      <w:rFonts w:eastAsia="Times New Roman"/>
      <w:sz w:val="20"/>
      <w:szCs w:val="20"/>
    </w:rPr>
  </w:style>
  <w:style w:type="paragraph" w:customStyle="1" w:styleId="xl66">
    <w:name w:val="xl66"/>
    <w:basedOn w:val="Normal"/>
    <w:rsid w:val="00C74E74"/>
    <w:pPr>
      <w:pBdr>
        <w:left w:val="single" w:sz="4" w:space="0" w:color="auto"/>
        <w:bottom w:val="single" w:sz="4" w:space="0" w:color="auto"/>
        <w:right w:val="single" w:sz="4" w:space="0" w:color="auto"/>
      </w:pBdr>
      <w:spacing w:before="100" w:beforeAutospacing="1" w:after="100" w:afterAutospacing="1"/>
    </w:pPr>
    <w:rPr>
      <w:rFonts w:eastAsia="Times New Roman"/>
      <w:sz w:val="20"/>
      <w:szCs w:val="20"/>
    </w:rPr>
  </w:style>
  <w:style w:type="paragraph" w:customStyle="1" w:styleId="xl67">
    <w:name w:val="xl67"/>
    <w:basedOn w:val="Normal"/>
    <w:rsid w:val="00C74E74"/>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sz w:val="20"/>
      <w:szCs w:val="20"/>
    </w:rPr>
  </w:style>
  <w:style w:type="paragraph" w:customStyle="1" w:styleId="xl68">
    <w:name w:val="xl68"/>
    <w:basedOn w:val="Normal"/>
    <w:rsid w:val="00C74E74"/>
    <w:pPr>
      <w:pBdr>
        <w:top w:val="single" w:sz="4" w:space="0" w:color="auto"/>
        <w:bottom w:val="single" w:sz="4" w:space="0" w:color="auto"/>
        <w:right w:val="single" w:sz="4" w:space="0" w:color="auto"/>
      </w:pBdr>
      <w:spacing w:before="100" w:beforeAutospacing="1" w:after="100" w:afterAutospacing="1"/>
    </w:pPr>
    <w:rPr>
      <w:rFonts w:eastAsia="Times New Roman"/>
      <w:sz w:val="20"/>
      <w:szCs w:val="20"/>
    </w:rPr>
  </w:style>
  <w:style w:type="paragraph" w:customStyle="1" w:styleId="xl69">
    <w:name w:val="xl69"/>
    <w:basedOn w:val="Normal"/>
    <w:rsid w:val="00C74E74"/>
    <w:pPr>
      <w:spacing w:before="100" w:beforeAutospacing="1" w:after="100" w:afterAutospacing="1"/>
    </w:pPr>
    <w:rPr>
      <w:rFonts w:eastAsia="Times New Roman"/>
      <w:sz w:val="20"/>
      <w:szCs w:val="20"/>
    </w:rPr>
  </w:style>
  <w:style w:type="paragraph" w:customStyle="1" w:styleId="xl70">
    <w:name w:val="xl70"/>
    <w:basedOn w:val="Normal"/>
    <w:rsid w:val="00C74E74"/>
    <w:pPr>
      <w:pBdr>
        <w:top w:val="single" w:sz="4" w:space="0" w:color="auto"/>
        <w:left w:val="single" w:sz="4" w:space="0" w:color="auto"/>
        <w:right w:val="single" w:sz="4" w:space="0" w:color="auto"/>
      </w:pBdr>
      <w:spacing w:before="100" w:beforeAutospacing="1" w:after="100" w:afterAutospacing="1"/>
    </w:pPr>
    <w:rPr>
      <w:rFonts w:eastAsia="Times New Roman"/>
      <w:sz w:val="20"/>
      <w:szCs w:val="20"/>
    </w:rPr>
  </w:style>
  <w:style w:type="paragraph" w:customStyle="1" w:styleId="xl71">
    <w:name w:val="xl71"/>
    <w:basedOn w:val="Normal"/>
    <w:rsid w:val="00C74E74"/>
    <w:pPr>
      <w:pBdr>
        <w:top w:val="single" w:sz="4" w:space="0" w:color="auto"/>
        <w:left w:val="single" w:sz="4" w:space="0" w:color="auto"/>
        <w:bottom w:val="single" w:sz="4" w:space="0" w:color="auto"/>
      </w:pBdr>
      <w:spacing w:before="100" w:beforeAutospacing="1" w:after="100" w:afterAutospacing="1"/>
    </w:pPr>
    <w:rPr>
      <w:rFonts w:eastAsia="Times New Roman"/>
      <w:sz w:val="20"/>
      <w:szCs w:val="20"/>
    </w:rPr>
  </w:style>
  <w:style w:type="paragraph" w:customStyle="1" w:styleId="xl72">
    <w:name w:val="xl72"/>
    <w:basedOn w:val="Normal"/>
    <w:rsid w:val="00C74E74"/>
    <w:pPr>
      <w:shd w:val="clear" w:color="000000" w:fill="BDD7EE"/>
      <w:spacing w:before="100" w:beforeAutospacing="1" w:after="100" w:afterAutospacing="1"/>
    </w:pPr>
    <w:rPr>
      <w:rFonts w:eastAsia="Times New Roman"/>
      <w:sz w:val="20"/>
      <w:szCs w:val="20"/>
    </w:rPr>
  </w:style>
  <w:style w:type="paragraph" w:customStyle="1" w:styleId="xl73">
    <w:name w:val="xl73"/>
    <w:basedOn w:val="Normal"/>
    <w:rsid w:val="00C74E74"/>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eastAsia="Times New Roman"/>
      <w:i/>
      <w:iCs/>
      <w:sz w:val="20"/>
      <w:szCs w:val="20"/>
    </w:rPr>
  </w:style>
  <w:style w:type="paragraph" w:customStyle="1" w:styleId="xl74">
    <w:name w:val="xl74"/>
    <w:basedOn w:val="Normal"/>
    <w:rsid w:val="00C74E74"/>
    <w:pPr>
      <w:pBdr>
        <w:left w:val="single" w:sz="4" w:space="0" w:color="auto"/>
        <w:bottom w:val="single" w:sz="4" w:space="0" w:color="auto"/>
        <w:right w:val="single" w:sz="4" w:space="0" w:color="auto"/>
      </w:pBdr>
      <w:spacing w:before="100" w:beforeAutospacing="1" w:after="100" w:afterAutospacing="1"/>
      <w:textAlignment w:val="center"/>
    </w:pPr>
    <w:rPr>
      <w:rFonts w:eastAsia="Times New Roman"/>
      <w:i/>
      <w:iCs/>
      <w:sz w:val="20"/>
      <w:szCs w:val="20"/>
    </w:rPr>
  </w:style>
  <w:style w:type="paragraph" w:customStyle="1" w:styleId="xl75">
    <w:name w:val="xl75"/>
    <w:basedOn w:val="Normal"/>
    <w:rsid w:val="00C74E74"/>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eastAsia="Times New Roman"/>
      <w:i/>
      <w:iCs/>
      <w:sz w:val="20"/>
      <w:szCs w:val="20"/>
    </w:rPr>
  </w:style>
  <w:style w:type="paragraph" w:styleId="BalloonText">
    <w:name w:val="Balloon Text"/>
    <w:basedOn w:val="Normal"/>
    <w:link w:val="BalloonTextChar"/>
    <w:uiPriority w:val="99"/>
    <w:semiHidden/>
    <w:unhideWhenUsed/>
    <w:rsid w:val="009B39C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9C0"/>
    <w:rPr>
      <w:rFonts w:ascii="Segoe UI" w:hAnsi="Segoe UI" w:cs="Segoe UI"/>
      <w:sz w:val="18"/>
      <w:szCs w:val="18"/>
    </w:rPr>
  </w:style>
  <w:style w:type="paragraph" w:styleId="ListBullet">
    <w:name w:val="List Bullet"/>
    <w:basedOn w:val="Normal"/>
    <w:uiPriority w:val="99"/>
    <w:unhideWhenUsed/>
    <w:rsid w:val="00BF0FA7"/>
    <w:pPr>
      <w:numPr>
        <w:numId w:val="5"/>
      </w:numPr>
      <w:contextualSpacing/>
    </w:pPr>
  </w:style>
  <w:style w:type="paragraph" w:customStyle="1" w:styleId="Titlepage">
    <w:name w:val="Titlepage"/>
    <w:basedOn w:val="Normal"/>
    <w:qFormat/>
    <w:rsid w:val="0078246C"/>
    <w:pPr>
      <w:spacing w:line="480" w:lineRule="auto"/>
    </w:pPr>
    <w:rPr>
      <w:sz w:val="24"/>
      <w:szCs w:val="24"/>
    </w:rPr>
  </w:style>
  <w:style w:type="character" w:styleId="CommentReference">
    <w:name w:val="annotation reference"/>
    <w:basedOn w:val="DefaultParagraphFont"/>
    <w:uiPriority w:val="99"/>
    <w:semiHidden/>
    <w:unhideWhenUsed/>
    <w:rsid w:val="00841517"/>
    <w:rPr>
      <w:sz w:val="18"/>
      <w:szCs w:val="18"/>
    </w:rPr>
  </w:style>
  <w:style w:type="paragraph" w:styleId="CommentText">
    <w:name w:val="annotation text"/>
    <w:basedOn w:val="Normal"/>
    <w:link w:val="CommentTextChar"/>
    <w:uiPriority w:val="99"/>
    <w:unhideWhenUsed/>
    <w:rsid w:val="00841517"/>
    <w:rPr>
      <w:sz w:val="24"/>
      <w:szCs w:val="24"/>
    </w:rPr>
  </w:style>
  <w:style w:type="character" w:customStyle="1" w:styleId="CommentTextChar">
    <w:name w:val="Comment Text Char"/>
    <w:basedOn w:val="DefaultParagraphFont"/>
    <w:link w:val="CommentText"/>
    <w:uiPriority w:val="99"/>
    <w:rsid w:val="00841517"/>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841517"/>
    <w:rPr>
      <w:b/>
      <w:bCs/>
      <w:sz w:val="20"/>
      <w:szCs w:val="20"/>
    </w:rPr>
  </w:style>
  <w:style w:type="character" w:customStyle="1" w:styleId="CommentSubjectChar">
    <w:name w:val="Comment Subject Char"/>
    <w:basedOn w:val="CommentTextChar"/>
    <w:link w:val="CommentSubject"/>
    <w:uiPriority w:val="99"/>
    <w:semiHidden/>
    <w:rsid w:val="00841517"/>
    <w:rPr>
      <w:rFonts w:ascii="Times New Roman" w:hAnsi="Times New Roman" w:cs="Times New Roman"/>
      <w:b/>
      <w:bCs/>
      <w:sz w:val="20"/>
      <w:szCs w:val="20"/>
    </w:rPr>
  </w:style>
  <w:style w:type="paragraph" w:styleId="Revision">
    <w:name w:val="Revision"/>
    <w:hidden/>
    <w:uiPriority w:val="99"/>
    <w:semiHidden/>
    <w:rsid w:val="00A7724C"/>
    <w:pPr>
      <w:spacing w:after="0" w:line="240" w:lineRule="auto"/>
    </w:pPr>
    <w:rPr>
      <w:rFonts w:ascii="Times New Roman" w:hAnsi="Times New Roman" w:cs="Times New Roman"/>
    </w:rPr>
  </w:style>
  <w:style w:type="paragraph" w:styleId="Footer">
    <w:name w:val="footer"/>
    <w:basedOn w:val="Normal"/>
    <w:link w:val="FooterChar"/>
    <w:uiPriority w:val="99"/>
    <w:unhideWhenUsed/>
    <w:rsid w:val="005F2B5F"/>
    <w:pPr>
      <w:tabs>
        <w:tab w:val="center" w:pos="4320"/>
        <w:tab w:val="right" w:pos="8640"/>
      </w:tabs>
    </w:pPr>
  </w:style>
  <w:style w:type="character" w:customStyle="1" w:styleId="FooterChar">
    <w:name w:val="Footer Char"/>
    <w:basedOn w:val="DefaultParagraphFont"/>
    <w:link w:val="Footer"/>
    <w:uiPriority w:val="99"/>
    <w:rsid w:val="005F2B5F"/>
    <w:rPr>
      <w:rFonts w:ascii="Times New Roman" w:hAnsi="Times New Roman" w:cs="Times New Roman"/>
    </w:rPr>
  </w:style>
  <w:style w:type="character" w:styleId="PageNumber">
    <w:name w:val="page number"/>
    <w:basedOn w:val="DefaultParagraphFont"/>
    <w:uiPriority w:val="99"/>
    <w:semiHidden/>
    <w:unhideWhenUsed/>
    <w:rsid w:val="005F2B5F"/>
  </w:style>
  <w:style w:type="paragraph" w:styleId="Header">
    <w:name w:val="header"/>
    <w:basedOn w:val="Normal"/>
    <w:link w:val="HeaderChar"/>
    <w:uiPriority w:val="99"/>
    <w:unhideWhenUsed/>
    <w:rsid w:val="007643AD"/>
    <w:pPr>
      <w:tabs>
        <w:tab w:val="center" w:pos="4680"/>
        <w:tab w:val="right" w:pos="9360"/>
      </w:tabs>
    </w:pPr>
  </w:style>
  <w:style w:type="character" w:customStyle="1" w:styleId="HeaderChar">
    <w:name w:val="Header Char"/>
    <w:basedOn w:val="DefaultParagraphFont"/>
    <w:link w:val="Header"/>
    <w:uiPriority w:val="99"/>
    <w:rsid w:val="007643AD"/>
    <w:rPr>
      <w:rFonts w:ascii="Times New Roman" w:hAnsi="Times New Roman" w:cs="Times New Roman"/>
    </w:rPr>
  </w:style>
  <w:style w:type="paragraph" w:styleId="HTMLPreformatted">
    <w:name w:val="HTML Preformatted"/>
    <w:basedOn w:val="Normal"/>
    <w:link w:val="HTMLPreformattedChar"/>
    <w:uiPriority w:val="99"/>
    <w:semiHidden/>
    <w:unhideWhenUsed/>
    <w:rsid w:val="00715A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15A4E"/>
    <w:rPr>
      <w:rFonts w:ascii="Courier New" w:eastAsia="Times New Roman" w:hAnsi="Courier New" w:cs="Courier New"/>
      <w:sz w:val="20"/>
      <w:szCs w:val="20"/>
    </w:rPr>
  </w:style>
  <w:style w:type="character" w:customStyle="1" w:styleId="s">
    <w:name w:val="s"/>
    <w:basedOn w:val="DefaultParagraphFont"/>
    <w:rsid w:val="00715A4E"/>
  </w:style>
  <w:style w:type="character" w:styleId="PlaceholderText">
    <w:name w:val="Placeholder Text"/>
    <w:basedOn w:val="DefaultParagraphFont"/>
    <w:uiPriority w:val="99"/>
    <w:semiHidden/>
    <w:rsid w:val="005219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60672">
      <w:bodyDiv w:val="1"/>
      <w:marLeft w:val="0"/>
      <w:marRight w:val="0"/>
      <w:marTop w:val="0"/>
      <w:marBottom w:val="0"/>
      <w:divBdr>
        <w:top w:val="none" w:sz="0" w:space="0" w:color="auto"/>
        <w:left w:val="none" w:sz="0" w:space="0" w:color="auto"/>
        <w:bottom w:val="none" w:sz="0" w:space="0" w:color="auto"/>
        <w:right w:val="none" w:sz="0" w:space="0" w:color="auto"/>
      </w:divBdr>
    </w:div>
    <w:div w:id="42533242">
      <w:bodyDiv w:val="1"/>
      <w:marLeft w:val="0"/>
      <w:marRight w:val="0"/>
      <w:marTop w:val="0"/>
      <w:marBottom w:val="0"/>
      <w:divBdr>
        <w:top w:val="none" w:sz="0" w:space="0" w:color="auto"/>
        <w:left w:val="none" w:sz="0" w:space="0" w:color="auto"/>
        <w:bottom w:val="none" w:sz="0" w:space="0" w:color="auto"/>
        <w:right w:val="none" w:sz="0" w:space="0" w:color="auto"/>
      </w:divBdr>
    </w:div>
    <w:div w:id="48505609">
      <w:bodyDiv w:val="1"/>
      <w:marLeft w:val="0"/>
      <w:marRight w:val="0"/>
      <w:marTop w:val="0"/>
      <w:marBottom w:val="0"/>
      <w:divBdr>
        <w:top w:val="none" w:sz="0" w:space="0" w:color="auto"/>
        <w:left w:val="none" w:sz="0" w:space="0" w:color="auto"/>
        <w:bottom w:val="none" w:sz="0" w:space="0" w:color="auto"/>
        <w:right w:val="none" w:sz="0" w:space="0" w:color="auto"/>
      </w:divBdr>
    </w:div>
    <w:div w:id="57435944">
      <w:bodyDiv w:val="1"/>
      <w:marLeft w:val="0"/>
      <w:marRight w:val="0"/>
      <w:marTop w:val="0"/>
      <w:marBottom w:val="0"/>
      <w:divBdr>
        <w:top w:val="none" w:sz="0" w:space="0" w:color="auto"/>
        <w:left w:val="none" w:sz="0" w:space="0" w:color="auto"/>
        <w:bottom w:val="none" w:sz="0" w:space="0" w:color="auto"/>
        <w:right w:val="none" w:sz="0" w:space="0" w:color="auto"/>
      </w:divBdr>
    </w:div>
    <w:div w:id="63142953">
      <w:bodyDiv w:val="1"/>
      <w:marLeft w:val="0"/>
      <w:marRight w:val="0"/>
      <w:marTop w:val="0"/>
      <w:marBottom w:val="0"/>
      <w:divBdr>
        <w:top w:val="none" w:sz="0" w:space="0" w:color="auto"/>
        <w:left w:val="none" w:sz="0" w:space="0" w:color="auto"/>
        <w:bottom w:val="none" w:sz="0" w:space="0" w:color="auto"/>
        <w:right w:val="none" w:sz="0" w:space="0" w:color="auto"/>
      </w:divBdr>
    </w:div>
    <w:div w:id="85538029">
      <w:bodyDiv w:val="1"/>
      <w:marLeft w:val="0"/>
      <w:marRight w:val="0"/>
      <w:marTop w:val="0"/>
      <w:marBottom w:val="0"/>
      <w:divBdr>
        <w:top w:val="none" w:sz="0" w:space="0" w:color="auto"/>
        <w:left w:val="none" w:sz="0" w:space="0" w:color="auto"/>
        <w:bottom w:val="none" w:sz="0" w:space="0" w:color="auto"/>
        <w:right w:val="none" w:sz="0" w:space="0" w:color="auto"/>
      </w:divBdr>
    </w:div>
    <w:div w:id="117309569">
      <w:bodyDiv w:val="1"/>
      <w:marLeft w:val="0"/>
      <w:marRight w:val="0"/>
      <w:marTop w:val="0"/>
      <w:marBottom w:val="0"/>
      <w:divBdr>
        <w:top w:val="none" w:sz="0" w:space="0" w:color="auto"/>
        <w:left w:val="none" w:sz="0" w:space="0" w:color="auto"/>
        <w:bottom w:val="none" w:sz="0" w:space="0" w:color="auto"/>
        <w:right w:val="none" w:sz="0" w:space="0" w:color="auto"/>
      </w:divBdr>
    </w:div>
    <w:div w:id="123280880">
      <w:bodyDiv w:val="1"/>
      <w:marLeft w:val="0"/>
      <w:marRight w:val="0"/>
      <w:marTop w:val="0"/>
      <w:marBottom w:val="0"/>
      <w:divBdr>
        <w:top w:val="none" w:sz="0" w:space="0" w:color="auto"/>
        <w:left w:val="none" w:sz="0" w:space="0" w:color="auto"/>
        <w:bottom w:val="none" w:sz="0" w:space="0" w:color="auto"/>
        <w:right w:val="none" w:sz="0" w:space="0" w:color="auto"/>
      </w:divBdr>
    </w:div>
    <w:div w:id="131338898">
      <w:bodyDiv w:val="1"/>
      <w:marLeft w:val="0"/>
      <w:marRight w:val="0"/>
      <w:marTop w:val="0"/>
      <w:marBottom w:val="0"/>
      <w:divBdr>
        <w:top w:val="none" w:sz="0" w:space="0" w:color="auto"/>
        <w:left w:val="none" w:sz="0" w:space="0" w:color="auto"/>
        <w:bottom w:val="none" w:sz="0" w:space="0" w:color="auto"/>
        <w:right w:val="none" w:sz="0" w:space="0" w:color="auto"/>
      </w:divBdr>
    </w:div>
    <w:div w:id="195585803">
      <w:bodyDiv w:val="1"/>
      <w:marLeft w:val="0"/>
      <w:marRight w:val="0"/>
      <w:marTop w:val="0"/>
      <w:marBottom w:val="0"/>
      <w:divBdr>
        <w:top w:val="none" w:sz="0" w:space="0" w:color="auto"/>
        <w:left w:val="none" w:sz="0" w:space="0" w:color="auto"/>
        <w:bottom w:val="none" w:sz="0" w:space="0" w:color="auto"/>
        <w:right w:val="none" w:sz="0" w:space="0" w:color="auto"/>
      </w:divBdr>
    </w:div>
    <w:div w:id="220869880">
      <w:bodyDiv w:val="1"/>
      <w:marLeft w:val="0"/>
      <w:marRight w:val="0"/>
      <w:marTop w:val="0"/>
      <w:marBottom w:val="0"/>
      <w:divBdr>
        <w:top w:val="none" w:sz="0" w:space="0" w:color="auto"/>
        <w:left w:val="none" w:sz="0" w:space="0" w:color="auto"/>
        <w:bottom w:val="none" w:sz="0" w:space="0" w:color="auto"/>
        <w:right w:val="none" w:sz="0" w:space="0" w:color="auto"/>
      </w:divBdr>
    </w:div>
    <w:div w:id="223219536">
      <w:bodyDiv w:val="1"/>
      <w:marLeft w:val="0"/>
      <w:marRight w:val="0"/>
      <w:marTop w:val="0"/>
      <w:marBottom w:val="0"/>
      <w:divBdr>
        <w:top w:val="none" w:sz="0" w:space="0" w:color="auto"/>
        <w:left w:val="none" w:sz="0" w:space="0" w:color="auto"/>
        <w:bottom w:val="none" w:sz="0" w:space="0" w:color="auto"/>
        <w:right w:val="none" w:sz="0" w:space="0" w:color="auto"/>
      </w:divBdr>
    </w:div>
    <w:div w:id="244461339">
      <w:bodyDiv w:val="1"/>
      <w:marLeft w:val="0"/>
      <w:marRight w:val="0"/>
      <w:marTop w:val="0"/>
      <w:marBottom w:val="0"/>
      <w:divBdr>
        <w:top w:val="none" w:sz="0" w:space="0" w:color="auto"/>
        <w:left w:val="none" w:sz="0" w:space="0" w:color="auto"/>
        <w:bottom w:val="none" w:sz="0" w:space="0" w:color="auto"/>
        <w:right w:val="none" w:sz="0" w:space="0" w:color="auto"/>
      </w:divBdr>
    </w:div>
    <w:div w:id="257642462">
      <w:bodyDiv w:val="1"/>
      <w:marLeft w:val="0"/>
      <w:marRight w:val="0"/>
      <w:marTop w:val="0"/>
      <w:marBottom w:val="0"/>
      <w:divBdr>
        <w:top w:val="none" w:sz="0" w:space="0" w:color="auto"/>
        <w:left w:val="none" w:sz="0" w:space="0" w:color="auto"/>
        <w:bottom w:val="none" w:sz="0" w:space="0" w:color="auto"/>
        <w:right w:val="none" w:sz="0" w:space="0" w:color="auto"/>
      </w:divBdr>
    </w:div>
    <w:div w:id="279802355">
      <w:bodyDiv w:val="1"/>
      <w:marLeft w:val="0"/>
      <w:marRight w:val="0"/>
      <w:marTop w:val="0"/>
      <w:marBottom w:val="0"/>
      <w:divBdr>
        <w:top w:val="none" w:sz="0" w:space="0" w:color="auto"/>
        <w:left w:val="none" w:sz="0" w:space="0" w:color="auto"/>
        <w:bottom w:val="none" w:sz="0" w:space="0" w:color="auto"/>
        <w:right w:val="none" w:sz="0" w:space="0" w:color="auto"/>
      </w:divBdr>
    </w:div>
    <w:div w:id="403531597">
      <w:bodyDiv w:val="1"/>
      <w:marLeft w:val="0"/>
      <w:marRight w:val="0"/>
      <w:marTop w:val="0"/>
      <w:marBottom w:val="0"/>
      <w:divBdr>
        <w:top w:val="none" w:sz="0" w:space="0" w:color="auto"/>
        <w:left w:val="none" w:sz="0" w:space="0" w:color="auto"/>
        <w:bottom w:val="none" w:sz="0" w:space="0" w:color="auto"/>
        <w:right w:val="none" w:sz="0" w:space="0" w:color="auto"/>
      </w:divBdr>
    </w:div>
    <w:div w:id="467555415">
      <w:bodyDiv w:val="1"/>
      <w:marLeft w:val="0"/>
      <w:marRight w:val="0"/>
      <w:marTop w:val="0"/>
      <w:marBottom w:val="0"/>
      <w:divBdr>
        <w:top w:val="none" w:sz="0" w:space="0" w:color="auto"/>
        <w:left w:val="none" w:sz="0" w:space="0" w:color="auto"/>
        <w:bottom w:val="none" w:sz="0" w:space="0" w:color="auto"/>
        <w:right w:val="none" w:sz="0" w:space="0" w:color="auto"/>
      </w:divBdr>
    </w:div>
    <w:div w:id="476997242">
      <w:bodyDiv w:val="1"/>
      <w:marLeft w:val="0"/>
      <w:marRight w:val="0"/>
      <w:marTop w:val="0"/>
      <w:marBottom w:val="0"/>
      <w:divBdr>
        <w:top w:val="none" w:sz="0" w:space="0" w:color="auto"/>
        <w:left w:val="none" w:sz="0" w:space="0" w:color="auto"/>
        <w:bottom w:val="none" w:sz="0" w:space="0" w:color="auto"/>
        <w:right w:val="none" w:sz="0" w:space="0" w:color="auto"/>
      </w:divBdr>
    </w:div>
    <w:div w:id="484246288">
      <w:bodyDiv w:val="1"/>
      <w:marLeft w:val="0"/>
      <w:marRight w:val="0"/>
      <w:marTop w:val="0"/>
      <w:marBottom w:val="0"/>
      <w:divBdr>
        <w:top w:val="none" w:sz="0" w:space="0" w:color="auto"/>
        <w:left w:val="none" w:sz="0" w:space="0" w:color="auto"/>
        <w:bottom w:val="none" w:sz="0" w:space="0" w:color="auto"/>
        <w:right w:val="none" w:sz="0" w:space="0" w:color="auto"/>
      </w:divBdr>
    </w:div>
    <w:div w:id="491062750">
      <w:bodyDiv w:val="1"/>
      <w:marLeft w:val="0"/>
      <w:marRight w:val="0"/>
      <w:marTop w:val="0"/>
      <w:marBottom w:val="0"/>
      <w:divBdr>
        <w:top w:val="none" w:sz="0" w:space="0" w:color="auto"/>
        <w:left w:val="none" w:sz="0" w:space="0" w:color="auto"/>
        <w:bottom w:val="none" w:sz="0" w:space="0" w:color="auto"/>
        <w:right w:val="none" w:sz="0" w:space="0" w:color="auto"/>
      </w:divBdr>
    </w:div>
    <w:div w:id="493301566">
      <w:bodyDiv w:val="1"/>
      <w:marLeft w:val="0"/>
      <w:marRight w:val="0"/>
      <w:marTop w:val="0"/>
      <w:marBottom w:val="0"/>
      <w:divBdr>
        <w:top w:val="none" w:sz="0" w:space="0" w:color="auto"/>
        <w:left w:val="none" w:sz="0" w:space="0" w:color="auto"/>
        <w:bottom w:val="none" w:sz="0" w:space="0" w:color="auto"/>
        <w:right w:val="none" w:sz="0" w:space="0" w:color="auto"/>
      </w:divBdr>
    </w:div>
    <w:div w:id="494733284">
      <w:bodyDiv w:val="1"/>
      <w:marLeft w:val="0"/>
      <w:marRight w:val="0"/>
      <w:marTop w:val="0"/>
      <w:marBottom w:val="0"/>
      <w:divBdr>
        <w:top w:val="none" w:sz="0" w:space="0" w:color="auto"/>
        <w:left w:val="none" w:sz="0" w:space="0" w:color="auto"/>
        <w:bottom w:val="none" w:sz="0" w:space="0" w:color="auto"/>
        <w:right w:val="none" w:sz="0" w:space="0" w:color="auto"/>
      </w:divBdr>
    </w:div>
    <w:div w:id="494807665">
      <w:bodyDiv w:val="1"/>
      <w:marLeft w:val="0"/>
      <w:marRight w:val="0"/>
      <w:marTop w:val="0"/>
      <w:marBottom w:val="0"/>
      <w:divBdr>
        <w:top w:val="none" w:sz="0" w:space="0" w:color="auto"/>
        <w:left w:val="none" w:sz="0" w:space="0" w:color="auto"/>
        <w:bottom w:val="none" w:sz="0" w:space="0" w:color="auto"/>
        <w:right w:val="none" w:sz="0" w:space="0" w:color="auto"/>
      </w:divBdr>
    </w:div>
    <w:div w:id="536890984">
      <w:bodyDiv w:val="1"/>
      <w:marLeft w:val="0"/>
      <w:marRight w:val="0"/>
      <w:marTop w:val="0"/>
      <w:marBottom w:val="0"/>
      <w:divBdr>
        <w:top w:val="none" w:sz="0" w:space="0" w:color="auto"/>
        <w:left w:val="none" w:sz="0" w:space="0" w:color="auto"/>
        <w:bottom w:val="none" w:sz="0" w:space="0" w:color="auto"/>
        <w:right w:val="none" w:sz="0" w:space="0" w:color="auto"/>
      </w:divBdr>
    </w:div>
    <w:div w:id="578514823">
      <w:bodyDiv w:val="1"/>
      <w:marLeft w:val="0"/>
      <w:marRight w:val="0"/>
      <w:marTop w:val="0"/>
      <w:marBottom w:val="0"/>
      <w:divBdr>
        <w:top w:val="none" w:sz="0" w:space="0" w:color="auto"/>
        <w:left w:val="none" w:sz="0" w:space="0" w:color="auto"/>
        <w:bottom w:val="none" w:sz="0" w:space="0" w:color="auto"/>
        <w:right w:val="none" w:sz="0" w:space="0" w:color="auto"/>
      </w:divBdr>
    </w:div>
    <w:div w:id="609819767">
      <w:bodyDiv w:val="1"/>
      <w:marLeft w:val="0"/>
      <w:marRight w:val="0"/>
      <w:marTop w:val="0"/>
      <w:marBottom w:val="0"/>
      <w:divBdr>
        <w:top w:val="none" w:sz="0" w:space="0" w:color="auto"/>
        <w:left w:val="none" w:sz="0" w:space="0" w:color="auto"/>
        <w:bottom w:val="none" w:sz="0" w:space="0" w:color="auto"/>
        <w:right w:val="none" w:sz="0" w:space="0" w:color="auto"/>
      </w:divBdr>
    </w:div>
    <w:div w:id="619844457">
      <w:bodyDiv w:val="1"/>
      <w:marLeft w:val="0"/>
      <w:marRight w:val="0"/>
      <w:marTop w:val="0"/>
      <w:marBottom w:val="0"/>
      <w:divBdr>
        <w:top w:val="none" w:sz="0" w:space="0" w:color="auto"/>
        <w:left w:val="none" w:sz="0" w:space="0" w:color="auto"/>
        <w:bottom w:val="none" w:sz="0" w:space="0" w:color="auto"/>
        <w:right w:val="none" w:sz="0" w:space="0" w:color="auto"/>
      </w:divBdr>
    </w:div>
    <w:div w:id="686752292">
      <w:bodyDiv w:val="1"/>
      <w:marLeft w:val="0"/>
      <w:marRight w:val="0"/>
      <w:marTop w:val="0"/>
      <w:marBottom w:val="0"/>
      <w:divBdr>
        <w:top w:val="none" w:sz="0" w:space="0" w:color="auto"/>
        <w:left w:val="none" w:sz="0" w:space="0" w:color="auto"/>
        <w:bottom w:val="none" w:sz="0" w:space="0" w:color="auto"/>
        <w:right w:val="none" w:sz="0" w:space="0" w:color="auto"/>
      </w:divBdr>
    </w:div>
    <w:div w:id="728504179">
      <w:bodyDiv w:val="1"/>
      <w:marLeft w:val="0"/>
      <w:marRight w:val="0"/>
      <w:marTop w:val="0"/>
      <w:marBottom w:val="0"/>
      <w:divBdr>
        <w:top w:val="none" w:sz="0" w:space="0" w:color="auto"/>
        <w:left w:val="none" w:sz="0" w:space="0" w:color="auto"/>
        <w:bottom w:val="none" w:sz="0" w:space="0" w:color="auto"/>
        <w:right w:val="none" w:sz="0" w:space="0" w:color="auto"/>
      </w:divBdr>
    </w:div>
    <w:div w:id="733428608">
      <w:bodyDiv w:val="1"/>
      <w:marLeft w:val="0"/>
      <w:marRight w:val="0"/>
      <w:marTop w:val="0"/>
      <w:marBottom w:val="0"/>
      <w:divBdr>
        <w:top w:val="none" w:sz="0" w:space="0" w:color="auto"/>
        <w:left w:val="none" w:sz="0" w:space="0" w:color="auto"/>
        <w:bottom w:val="none" w:sz="0" w:space="0" w:color="auto"/>
        <w:right w:val="none" w:sz="0" w:space="0" w:color="auto"/>
      </w:divBdr>
    </w:div>
    <w:div w:id="760563363">
      <w:bodyDiv w:val="1"/>
      <w:marLeft w:val="0"/>
      <w:marRight w:val="0"/>
      <w:marTop w:val="0"/>
      <w:marBottom w:val="0"/>
      <w:divBdr>
        <w:top w:val="none" w:sz="0" w:space="0" w:color="auto"/>
        <w:left w:val="none" w:sz="0" w:space="0" w:color="auto"/>
        <w:bottom w:val="none" w:sz="0" w:space="0" w:color="auto"/>
        <w:right w:val="none" w:sz="0" w:space="0" w:color="auto"/>
      </w:divBdr>
    </w:div>
    <w:div w:id="786583973">
      <w:bodyDiv w:val="1"/>
      <w:marLeft w:val="0"/>
      <w:marRight w:val="0"/>
      <w:marTop w:val="0"/>
      <w:marBottom w:val="0"/>
      <w:divBdr>
        <w:top w:val="none" w:sz="0" w:space="0" w:color="auto"/>
        <w:left w:val="none" w:sz="0" w:space="0" w:color="auto"/>
        <w:bottom w:val="none" w:sz="0" w:space="0" w:color="auto"/>
        <w:right w:val="none" w:sz="0" w:space="0" w:color="auto"/>
      </w:divBdr>
    </w:div>
    <w:div w:id="790633867">
      <w:bodyDiv w:val="1"/>
      <w:marLeft w:val="0"/>
      <w:marRight w:val="0"/>
      <w:marTop w:val="0"/>
      <w:marBottom w:val="0"/>
      <w:divBdr>
        <w:top w:val="none" w:sz="0" w:space="0" w:color="auto"/>
        <w:left w:val="none" w:sz="0" w:space="0" w:color="auto"/>
        <w:bottom w:val="none" w:sz="0" w:space="0" w:color="auto"/>
        <w:right w:val="none" w:sz="0" w:space="0" w:color="auto"/>
      </w:divBdr>
    </w:div>
    <w:div w:id="809202863">
      <w:bodyDiv w:val="1"/>
      <w:marLeft w:val="0"/>
      <w:marRight w:val="0"/>
      <w:marTop w:val="0"/>
      <w:marBottom w:val="0"/>
      <w:divBdr>
        <w:top w:val="none" w:sz="0" w:space="0" w:color="auto"/>
        <w:left w:val="none" w:sz="0" w:space="0" w:color="auto"/>
        <w:bottom w:val="none" w:sz="0" w:space="0" w:color="auto"/>
        <w:right w:val="none" w:sz="0" w:space="0" w:color="auto"/>
      </w:divBdr>
    </w:div>
    <w:div w:id="822889757">
      <w:bodyDiv w:val="1"/>
      <w:marLeft w:val="0"/>
      <w:marRight w:val="0"/>
      <w:marTop w:val="0"/>
      <w:marBottom w:val="0"/>
      <w:divBdr>
        <w:top w:val="none" w:sz="0" w:space="0" w:color="auto"/>
        <w:left w:val="none" w:sz="0" w:space="0" w:color="auto"/>
        <w:bottom w:val="none" w:sz="0" w:space="0" w:color="auto"/>
        <w:right w:val="none" w:sz="0" w:space="0" w:color="auto"/>
      </w:divBdr>
    </w:div>
    <w:div w:id="859777978">
      <w:bodyDiv w:val="1"/>
      <w:marLeft w:val="0"/>
      <w:marRight w:val="0"/>
      <w:marTop w:val="0"/>
      <w:marBottom w:val="0"/>
      <w:divBdr>
        <w:top w:val="none" w:sz="0" w:space="0" w:color="auto"/>
        <w:left w:val="none" w:sz="0" w:space="0" w:color="auto"/>
        <w:bottom w:val="none" w:sz="0" w:space="0" w:color="auto"/>
        <w:right w:val="none" w:sz="0" w:space="0" w:color="auto"/>
      </w:divBdr>
    </w:div>
    <w:div w:id="901017929">
      <w:bodyDiv w:val="1"/>
      <w:marLeft w:val="0"/>
      <w:marRight w:val="0"/>
      <w:marTop w:val="0"/>
      <w:marBottom w:val="0"/>
      <w:divBdr>
        <w:top w:val="none" w:sz="0" w:space="0" w:color="auto"/>
        <w:left w:val="none" w:sz="0" w:space="0" w:color="auto"/>
        <w:bottom w:val="none" w:sz="0" w:space="0" w:color="auto"/>
        <w:right w:val="none" w:sz="0" w:space="0" w:color="auto"/>
      </w:divBdr>
    </w:div>
    <w:div w:id="956255037">
      <w:bodyDiv w:val="1"/>
      <w:marLeft w:val="0"/>
      <w:marRight w:val="0"/>
      <w:marTop w:val="0"/>
      <w:marBottom w:val="0"/>
      <w:divBdr>
        <w:top w:val="none" w:sz="0" w:space="0" w:color="auto"/>
        <w:left w:val="none" w:sz="0" w:space="0" w:color="auto"/>
        <w:bottom w:val="none" w:sz="0" w:space="0" w:color="auto"/>
        <w:right w:val="none" w:sz="0" w:space="0" w:color="auto"/>
      </w:divBdr>
    </w:div>
    <w:div w:id="975380414">
      <w:bodyDiv w:val="1"/>
      <w:marLeft w:val="0"/>
      <w:marRight w:val="0"/>
      <w:marTop w:val="0"/>
      <w:marBottom w:val="0"/>
      <w:divBdr>
        <w:top w:val="none" w:sz="0" w:space="0" w:color="auto"/>
        <w:left w:val="none" w:sz="0" w:space="0" w:color="auto"/>
        <w:bottom w:val="none" w:sz="0" w:space="0" w:color="auto"/>
        <w:right w:val="none" w:sz="0" w:space="0" w:color="auto"/>
      </w:divBdr>
    </w:div>
    <w:div w:id="1050769547">
      <w:bodyDiv w:val="1"/>
      <w:marLeft w:val="0"/>
      <w:marRight w:val="0"/>
      <w:marTop w:val="0"/>
      <w:marBottom w:val="0"/>
      <w:divBdr>
        <w:top w:val="none" w:sz="0" w:space="0" w:color="auto"/>
        <w:left w:val="none" w:sz="0" w:space="0" w:color="auto"/>
        <w:bottom w:val="none" w:sz="0" w:space="0" w:color="auto"/>
        <w:right w:val="none" w:sz="0" w:space="0" w:color="auto"/>
      </w:divBdr>
    </w:div>
    <w:div w:id="1056970086">
      <w:bodyDiv w:val="1"/>
      <w:marLeft w:val="0"/>
      <w:marRight w:val="0"/>
      <w:marTop w:val="0"/>
      <w:marBottom w:val="0"/>
      <w:divBdr>
        <w:top w:val="none" w:sz="0" w:space="0" w:color="auto"/>
        <w:left w:val="none" w:sz="0" w:space="0" w:color="auto"/>
        <w:bottom w:val="none" w:sz="0" w:space="0" w:color="auto"/>
        <w:right w:val="none" w:sz="0" w:space="0" w:color="auto"/>
      </w:divBdr>
    </w:div>
    <w:div w:id="1108310522">
      <w:bodyDiv w:val="1"/>
      <w:marLeft w:val="0"/>
      <w:marRight w:val="0"/>
      <w:marTop w:val="0"/>
      <w:marBottom w:val="0"/>
      <w:divBdr>
        <w:top w:val="none" w:sz="0" w:space="0" w:color="auto"/>
        <w:left w:val="none" w:sz="0" w:space="0" w:color="auto"/>
        <w:bottom w:val="none" w:sz="0" w:space="0" w:color="auto"/>
        <w:right w:val="none" w:sz="0" w:space="0" w:color="auto"/>
      </w:divBdr>
    </w:div>
    <w:div w:id="1168442251">
      <w:bodyDiv w:val="1"/>
      <w:marLeft w:val="0"/>
      <w:marRight w:val="0"/>
      <w:marTop w:val="0"/>
      <w:marBottom w:val="0"/>
      <w:divBdr>
        <w:top w:val="none" w:sz="0" w:space="0" w:color="auto"/>
        <w:left w:val="none" w:sz="0" w:space="0" w:color="auto"/>
        <w:bottom w:val="none" w:sz="0" w:space="0" w:color="auto"/>
        <w:right w:val="none" w:sz="0" w:space="0" w:color="auto"/>
      </w:divBdr>
    </w:div>
    <w:div w:id="1197042710">
      <w:bodyDiv w:val="1"/>
      <w:marLeft w:val="0"/>
      <w:marRight w:val="0"/>
      <w:marTop w:val="0"/>
      <w:marBottom w:val="0"/>
      <w:divBdr>
        <w:top w:val="none" w:sz="0" w:space="0" w:color="auto"/>
        <w:left w:val="none" w:sz="0" w:space="0" w:color="auto"/>
        <w:bottom w:val="none" w:sz="0" w:space="0" w:color="auto"/>
        <w:right w:val="none" w:sz="0" w:space="0" w:color="auto"/>
      </w:divBdr>
    </w:div>
    <w:div w:id="1235360616">
      <w:bodyDiv w:val="1"/>
      <w:marLeft w:val="0"/>
      <w:marRight w:val="0"/>
      <w:marTop w:val="0"/>
      <w:marBottom w:val="0"/>
      <w:divBdr>
        <w:top w:val="none" w:sz="0" w:space="0" w:color="auto"/>
        <w:left w:val="none" w:sz="0" w:space="0" w:color="auto"/>
        <w:bottom w:val="none" w:sz="0" w:space="0" w:color="auto"/>
        <w:right w:val="none" w:sz="0" w:space="0" w:color="auto"/>
      </w:divBdr>
    </w:div>
    <w:div w:id="1238243000">
      <w:bodyDiv w:val="1"/>
      <w:marLeft w:val="0"/>
      <w:marRight w:val="0"/>
      <w:marTop w:val="0"/>
      <w:marBottom w:val="0"/>
      <w:divBdr>
        <w:top w:val="none" w:sz="0" w:space="0" w:color="auto"/>
        <w:left w:val="none" w:sz="0" w:space="0" w:color="auto"/>
        <w:bottom w:val="none" w:sz="0" w:space="0" w:color="auto"/>
        <w:right w:val="none" w:sz="0" w:space="0" w:color="auto"/>
      </w:divBdr>
    </w:div>
    <w:div w:id="1294560803">
      <w:bodyDiv w:val="1"/>
      <w:marLeft w:val="0"/>
      <w:marRight w:val="0"/>
      <w:marTop w:val="0"/>
      <w:marBottom w:val="0"/>
      <w:divBdr>
        <w:top w:val="none" w:sz="0" w:space="0" w:color="auto"/>
        <w:left w:val="none" w:sz="0" w:space="0" w:color="auto"/>
        <w:bottom w:val="none" w:sz="0" w:space="0" w:color="auto"/>
        <w:right w:val="none" w:sz="0" w:space="0" w:color="auto"/>
      </w:divBdr>
    </w:div>
    <w:div w:id="1316422551">
      <w:bodyDiv w:val="1"/>
      <w:marLeft w:val="0"/>
      <w:marRight w:val="0"/>
      <w:marTop w:val="0"/>
      <w:marBottom w:val="0"/>
      <w:divBdr>
        <w:top w:val="none" w:sz="0" w:space="0" w:color="auto"/>
        <w:left w:val="none" w:sz="0" w:space="0" w:color="auto"/>
        <w:bottom w:val="none" w:sz="0" w:space="0" w:color="auto"/>
        <w:right w:val="none" w:sz="0" w:space="0" w:color="auto"/>
      </w:divBdr>
    </w:div>
    <w:div w:id="1317340494">
      <w:bodyDiv w:val="1"/>
      <w:marLeft w:val="0"/>
      <w:marRight w:val="0"/>
      <w:marTop w:val="0"/>
      <w:marBottom w:val="0"/>
      <w:divBdr>
        <w:top w:val="none" w:sz="0" w:space="0" w:color="auto"/>
        <w:left w:val="none" w:sz="0" w:space="0" w:color="auto"/>
        <w:bottom w:val="none" w:sz="0" w:space="0" w:color="auto"/>
        <w:right w:val="none" w:sz="0" w:space="0" w:color="auto"/>
      </w:divBdr>
    </w:div>
    <w:div w:id="1375419996">
      <w:bodyDiv w:val="1"/>
      <w:marLeft w:val="0"/>
      <w:marRight w:val="0"/>
      <w:marTop w:val="0"/>
      <w:marBottom w:val="0"/>
      <w:divBdr>
        <w:top w:val="none" w:sz="0" w:space="0" w:color="auto"/>
        <w:left w:val="none" w:sz="0" w:space="0" w:color="auto"/>
        <w:bottom w:val="none" w:sz="0" w:space="0" w:color="auto"/>
        <w:right w:val="none" w:sz="0" w:space="0" w:color="auto"/>
      </w:divBdr>
    </w:div>
    <w:div w:id="1375500587">
      <w:bodyDiv w:val="1"/>
      <w:marLeft w:val="0"/>
      <w:marRight w:val="0"/>
      <w:marTop w:val="0"/>
      <w:marBottom w:val="0"/>
      <w:divBdr>
        <w:top w:val="none" w:sz="0" w:space="0" w:color="auto"/>
        <w:left w:val="none" w:sz="0" w:space="0" w:color="auto"/>
        <w:bottom w:val="none" w:sz="0" w:space="0" w:color="auto"/>
        <w:right w:val="none" w:sz="0" w:space="0" w:color="auto"/>
      </w:divBdr>
    </w:div>
    <w:div w:id="1388260430">
      <w:bodyDiv w:val="1"/>
      <w:marLeft w:val="0"/>
      <w:marRight w:val="0"/>
      <w:marTop w:val="0"/>
      <w:marBottom w:val="0"/>
      <w:divBdr>
        <w:top w:val="none" w:sz="0" w:space="0" w:color="auto"/>
        <w:left w:val="none" w:sz="0" w:space="0" w:color="auto"/>
        <w:bottom w:val="none" w:sz="0" w:space="0" w:color="auto"/>
        <w:right w:val="none" w:sz="0" w:space="0" w:color="auto"/>
      </w:divBdr>
    </w:div>
    <w:div w:id="1421029790">
      <w:bodyDiv w:val="1"/>
      <w:marLeft w:val="0"/>
      <w:marRight w:val="0"/>
      <w:marTop w:val="0"/>
      <w:marBottom w:val="0"/>
      <w:divBdr>
        <w:top w:val="none" w:sz="0" w:space="0" w:color="auto"/>
        <w:left w:val="none" w:sz="0" w:space="0" w:color="auto"/>
        <w:bottom w:val="none" w:sz="0" w:space="0" w:color="auto"/>
        <w:right w:val="none" w:sz="0" w:space="0" w:color="auto"/>
      </w:divBdr>
    </w:div>
    <w:div w:id="1433669953">
      <w:bodyDiv w:val="1"/>
      <w:marLeft w:val="0"/>
      <w:marRight w:val="0"/>
      <w:marTop w:val="0"/>
      <w:marBottom w:val="0"/>
      <w:divBdr>
        <w:top w:val="none" w:sz="0" w:space="0" w:color="auto"/>
        <w:left w:val="none" w:sz="0" w:space="0" w:color="auto"/>
        <w:bottom w:val="none" w:sz="0" w:space="0" w:color="auto"/>
        <w:right w:val="none" w:sz="0" w:space="0" w:color="auto"/>
      </w:divBdr>
    </w:div>
    <w:div w:id="1462115288">
      <w:bodyDiv w:val="1"/>
      <w:marLeft w:val="0"/>
      <w:marRight w:val="0"/>
      <w:marTop w:val="0"/>
      <w:marBottom w:val="0"/>
      <w:divBdr>
        <w:top w:val="none" w:sz="0" w:space="0" w:color="auto"/>
        <w:left w:val="none" w:sz="0" w:space="0" w:color="auto"/>
        <w:bottom w:val="none" w:sz="0" w:space="0" w:color="auto"/>
        <w:right w:val="none" w:sz="0" w:space="0" w:color="auto"/>
      </w:divBdr>
    </w:div>
    <w:div w:id="1463883938">
      <w:bodyDiv w:val="1"/>
      <w:marLeft w:val="0"/>
      <w:marRight w:val="0"/>
      <w:marTop w:val="0"/>
      <w:marBottom w:val="0"/>
      <w:divBdr>
        <w:top w:val="none" w:sz="0" w:space="0" w:color="auto"/>
        <w:left w:val="none" w:sz="0" w:space="0" w:color="auto"/>
        <w:bottom w:val="none" w:sz="0" w:space="0" w:color="auto"/>
        <w:right w:val="none" w:sz="0" w:space="0" w:color="auto"/>
      </w:divBdr>
    </w:div>
    <w:div w:id="1485589333">
      <w:bodyDiv w:val="1"/>
      <w:marLeft w:val="0"/>
      <w:marRight w:val="0"/>
      <w:marTop w:val="0"/>
      <w:marBottom w:val="0"/>
      <w:divBdr>
        <w:top w:val="none" w:sz="0" w:space="0" w:color="auto"/>
        <w:left w:val="none" w:sz="0" w:space="0" w:color="auto"/>
        <w:bottom w:val="none" w:sz="0" w:space="0" w:color="auto"/>
        <w:right w:val="none" w:sz="0" w:space="0" w:color="auto"/>
      </w:divBdr>
    </w:div>
    <w:div w:id="1502428521">
      <w:bodyDiv w:val="1"/>
      <w:marLeft w:val="0"/>
      <w:marRight w:val="0"/>
      <w:marTop w:val="0"/>
      <w:marBottom w:val="0"/>
      <w:divBdr>
        <w:top w:val="none" w:sz="0" w:space="0" w:color="auto"/>
        <w:left w:val="none" w:sz="0" w:space="0" w:color="auto"/>
        <w:bottom w:val="none" w:sz="0" w:space="0" w:color="auto"/>
        <w:right w:val="none" w:sz="0" w:space="0" w:color="auto"/>
      </w:divBdr>
    </w:div>
    <w:div w:id="1506165062">
      <w:bodyDiv w:val="1"/>
      <w:marLeft w:val="0"/>
      <w:marRight w:val="0"/>
      <w:marTop w:val="0"/>
      <w:marBottom w:val="0"/>
      <w:divBdr>
        <w:top w:val="none" w:sz="0" w:space="0" w:color="auto"/>
        <w:left w:val="none" w:sz="0" w:space="0" w:color="auto"/>
        <w:bottom w:val="none" w:sz="0" w:space="0" w:color="auto"/>
        <w:right w:val="none" w:sz="0" w:space="0" w:color="auto"/>
      </w:divBdr>
    </w:div>
    <w:div w:id="1527140174">
      <w:bodyDiv w:val="1"/>
      <w:marLeft w:val="0"/>
      <w:marRight w:val="0"/>
      <w:marTop w:val="0"/>
      <w:marBottom w:val="0"/>
      <w:divBdr>
        <w:top w:val="none" w:sz="0" w:space="0" w:color="auto"/>
        <w:left w:val="none" w:sz="0" w:space="0" w:color="auto"/>
        <w:bottom w:val="none" w:sz="0" w:space="0" w:color="auto"/>
        <w:right w:val="none" w:sz="0" w:space="0" w:color="auto"/>
      </w:divBdr>
    </w:div>
    <w:div w:id="1546140560">
      <w:bodyDiv w:val="1"/>
      <w:marLeft w:val="0"/>
      <w:marRight w:val="0"/>
      <w:marTop w:val="0"/>
      <w:marBottom w:val="0"/>
      <w:divBdr>
        <w:top w:val="none" w:sz="0" w:space="0" w:color="auto"/>
        <w:left w:val="none" w:sz="0" w:space="0" w:color="auto"/>
        <w:bottom w:val="none" w:sz="0" w:space="0" w:color="auto"/>
        <w:right w:val="none" w:sz="0" w:space="0" w:color="auto"/>
      </w:divBdr>
    </w:div>
    <w:div w:id="1546409635">
      <w:bodyDiv w:val="1"/>
      <w:marLeft w:val="0"/>
      <w:marRight w:val="0"/>
      <w:marTop w:val="0"/>
      <w:marBottom w:val="0"/>
      <w:divBdr>
        <w:top w:val="none" w:sz="0" w:space="0" w:color="auto"/>
        <w:left w:val="none" w:sz="0" w:space="0" w:color="auto"/>
        <w:bottom w:val="none" w:sz="0" w:space="0" w:color="auto"/>
        <w:right w:val="none" w:sz="0" w:space="0" w:color="auto"/>
      </w:divBdr>
    </w:div>
    <w:div w:id="1631090387">
      <w:bodyDiv w:val="1"/>
      <w:marLeft w:val="0"/>
      <w:marRight w:val="0"/>
      <w:marTop w:val="0"/>
      <w:marBottom w:val="0"/>
      <w:divBdr>
        <w:top w:val="none" w:sz="0" w:space="0" w:color="auto"/>
        <w:left w:val="none" w:sz="0" w:space="0" w:color="auto"/>
        <w:bottom w:val="none" w:sz="0" w:space="0" w:color="auto"/>
        <w:right w:val="none" w:sz="0" w:space="0" w:color="auto"/>
      </w:divBdr>
    </w:div>
    <w:div w:id="1682050018">
      <w:bodyDiv w:val="1"/>
      <w:marLeft w:val="0"/>
      <w:marRight w:val="0"/>
      <w:marTop w:val="0"/>
      <w:marBottom w:val="0"/>
      <w:divBdr>
        <w:top w:val="none" w:sz="0" w:space="0" w:color="auto"/>
        <w:left w:val="none" w:sz="0" w:space="0" w:color="auto"/>
        <w:bottom w:val="none" w:sz="0" w:space="0" w:color="auto"/>
        <w:right w:val="none" w:sz="0" w:space="0" w:color="auto"/>
      </w:divBdr>
    </w:div>
    <w:div w:id="1695886961">
      <w:bodyDiv w:val="1"/>
      <w:marLeft w:val="0"/>
      <w:marRight w:val="0"/>
      <w:marTop w:val="0"/>
      <w:marBottom w:val="0"/>
      <w:divBdr>
        <w:top w:val="none" w:sz="0" w:space="0" w:color="auto"/>
        <w:left w:val="none" w:sz="0" w:space="0" w:color="auto"/>
        <w:bottom w:val="none" w:sz="0" w:space="0" w:color="auto"/>
        <w:right w:val="none" w:sz="0" w:space="0" w:color="auto"/>
      </w:divBdr>
    </w:div>
    <w:div w:id="1716008093">
      <w:bodyDiv w:val="1"/>
      <w:marLeft w:val="0"/>
      <w:marRight w:val="0"/>
      <w:marTop w:val="0"/>
      <w:marBottom w:val="0"/>
      <w:divBdr>
        <w:top w:val="none" w:sz="0" w:space="0" w:color="auto"/>
        <w:left w:val="none" w:sz="0" w:space="0" w:color="auto"/>
        <w:bottom w:val="none" w:sz="0" w:space="0" w:color="auto"/>
        <w:right w:val="none" w:sz="0" w:space="0" w:color="auto"/>
      </w:divBdr>
    </w:div>
    <w:div w:id="1721318241">
      <w:bodyDiv w:val="1"/>
      <w:marLeft w:val="0"/>
      <w:marRight w:val="0"/>
      <w:marTop w:val="0"/>
      <w:marBottom w:val="0"/>
      <w:divBdr>
        <w:top w:val="none" w:sz="0" w:space="0" w:color="auto"/>
        <w:left w:val="none" w:sz="0" w:space="0" w:color="auto"/>
        <w:bottom w:val="none" w:sz="0" w:space="0" w:color="auto"/>
        <w:right w:val="none" w:sz="0" w:space="0" w:color="auto"/>
      </w:divBdr>
    </w:div>
    <w:div w:id="1753577969">
      <w:bodyDiv w:val="1"/>
      <w:marLeft w:val="0"/>
      <w:marRight w:val="0"/>
      <w:marTop w:val="0"/>
      <w:marBottom w:val="0"/>
      <w:divBdr>
        <w:top w:val="none" w:sz="0" w:space="0" w:color="auto"/>
        <w:left w:val="none" w:sz="0" w:space="0" w:color="auto"/>
        <w:bottom w:val="none" w:sz="0" w:space="0" w:color="auto"/>
        <w:right w:val="none" w:sz="0" w:space="0" w:color="auto"/>
      </w:divBdr>
    </w:div>
    <w:div w:id="1800033459">
      <w:bodyDiv w:val="1"/>
      <w:marLeft w:val="0"/>
      <w:marRight w:val="0"/>
      <w:marTop w:val="0"/>
      <w:marBottom w:val="0"/>
      <w:divBdr>
        <w:top w:val="none" w:sz="0" w:space="0" w:color="auto"/>
        <w:left w:val="none" w:sz="0" w:space="0" w:color="auto"/>
        <w:bottom w:val="none" w:sz="0" w:space="0" w:color="auto"/>
        <w:right w:val="none" w:sz="0" w:space="0" w:color="auto"/>
      </w:divBdr>
    </w:div>
    <w:div w:id="1840610222">
      <w:bodyDiv w:val="1"/>
      <w:marLeft w:val="0"/>
      <w:marRight w:val="0"/>
      <w:marTop w:val="0"/>
      <w:marBottom w:val="0"/>
      <w:divBdr>
        <w:top w:val="none" w:sz="0" w:space="0" w:color="auto"/>
        <w:left w:val="none" w:sz="0" w:space="0" w:color="auto"/>
        <w:bottom w:val="none" w:sz="0" w:space="0" w:color="auto"/>
        <w:right w:val="none" w:sz="0" w:space="0" w:color="auto"/>
      </w:divBdr>
    </w:div>
    <w:div w:id="1845197033">
      <w:bodyDiv w:val="1"/>
      <w:marLeft w:val="0"/>
      <w:marRight w:val="0"/>
      <w:marTop w:val="0"/>
      <w:marBottom w:val="0"/>
      <w:divBdr>
        <w:top w:val="none" w:sz="0" w:space="0" w:color="auto"/>
        <w:left w:val="none" w:sz="0" w:space="0" w:color="auto"/>
        <w:bottom w:val="none" w:sz="0" w:space="0" w:color="auto"/>
        <w:right w:val="none" w:sz="0" w:space="0" w:color="auto"/>
      </w:divBdr>
    </w:div>
    <w:div w:id="1871216417">
      <w:bodyDiv w:val="1"/>
      <w:marLeft w:val="0"/>
      <w:marRight w:val="0"/>
      <w:marTop w:val="0"/>
      <w:marBottom w:val="0"/>
      <w:divBdr>
        <w:top w:val="none" w:sz="0" w:space="0" w:color="auto"/>
        <w:left w:val="none" w:sz="0" w:space="0" w:color="auto"/>
        <w:bottom w:val="none" w:sz="0" w:space="0" w:color="auto"/>
        <w:right w:val="none" w:sz="0" w:space="0" w:color="auto"/>
      </w:divBdr>
    </w:div>
    <w:div w:id="1890147386">
      <w:bodyDiv w:val="1"/>
      <w:marLeft w:val="0"/>
      <w:marRight w:val="0"/>
      <w:marTop w:val="0"/>
      <w:marBottom w:val="0"/>
      <w:divBdr>
        <w:top w:val="none" w:sz="0" w:space="0" w:color="auto"/>
        <w:left w:val="none" w:sz="0" w:space="0" w:color="auto"/>
        <w:bottom w:val="none" w:sz="0" w:space="0" w:color="auto"/>
        <w:right w:val="none" w:sz="0" w:space="0" w:color="auto"/>
      </w:divBdr>
    </w:div>
    <w:div w:id="1897544423">
      <w:bodyDiv w:val="1"/>
      <w:marLeft w:val="0"/>
      <w:marRight w:val="0"/>
      <w:marTop w:val="0"/>
      <w:marBottom w:val="0"/>
      <w:divBdr>
        <w:top w:val="none" w:sz="0" w:space="0" w:color="auto"/>
        <w:left w:val="none" w:sz="0" w:space="0" w:color="auto"/>
        <w:bottom w:val="none" w:sz="0" w:space="0" w:color="auto"/>
        <w:right w:val="none" w:sz="0" w:space="0" w:color="auto"/>
      </w:divBdr>
    </w:div>
    <w:div w:id="1905335851">
      <w:bodyDiv w:val="1"/>
      <w:marLeft w:val="0"/>
      <w:marRight w:val="0"/>
      <w:marTop w:val="0"/>
      <w:marBottom w:val="0"/>
      <w:divBdr>
        <w:top w:val="none" w:sz="0" w:space="0" w:color="auto"/>
        <w:left w:val="none" w:sz="0" w:space="0" w:color="auto"/>
        <w:bottom w:val="none" w:sz="0" w:space="0" w:color="auto"/>
        <w:right w:val="none" w:sz="0" w:space="0" w:color="auto"/>
      </w:divBdr>
    </w:div>
    <w:div w:id="1953173801">
      <w:bodyDiv w:val="1"/>
      <w:marLeft w:val="0"/>
      <w:marRight w:val="0"/>
      <w:marTop w:val="0"/>
      <w:marBottom w:val="0"/>
      <w:divBdr>
        <w:top w:val="none" w:sz="0" w:space="0" w:color="auto"/>
        <w:left w:val="none" w:sz="0" w:space="0" w:color="auto"/>
        <w:bottom w:val="none" w:sz="0" w:space="0" w:color="auto"/>
        <w:right w:val="none" w:sz="0" w:space="0" w:color="auto"/>
      </w:divBdr>
    </w:div>
    <w:div w:id="1954243469">
      <w:bodyDiv w:val="1"/>
      <w:marLeft w:val="0"/>
      <w:marRight w:val="0"/>
      <w:marTop w:val="0"/>
      <w:marBottom w:val="0"/>
      <w:divBdr>
        <w:top w:val="none" w:sz="0" w:space="0" w:color="auto"/>
        <w:left w:val="none" w:sz="0" w:space="0" w:color="auto"/>
        <w:bottom w:val="none" w:sz="0" w:space="0" w:color="auto"/>
        <w:right w:val="none" w:sz="0" w:space="0" w:color="auto"/>
      </w:divBdr>
    </w:div>
    <w:div w:id="1974824858">
      <w:bodyDiv w:val="1"/>
      <w:marLeft w:val="0"/>
      <w:marRight w:val="0"/>
      <w:marTop w:val="0"/>
      <w:marBottom w:val="0"/>
      <w:divBdr>
        <w:top w:val="none" w:sz="0" w:space="0" w:color="auto"/>
        <w:left w:val="none" w:sz="0" w:space="0" w:color="auto"/>
        <w:bottom w:val="none" w:sz="0" w:space="0" w:color="auto"/>
        <w:right w:val="none" w:sz="0" w:space="0" w:color="auto"/>
      </w:divBdr>
    </w:div>
    <w:div w:id="1982535845">
      <w:bodyDiv w:val="1"/>
      <w:marLeft w:val="0"/>
      <w:marRight w:val="0"/>
      <w:marTop w:val="0"/>
      <w:marBottom w:val="0"/>
      <w:divBdr>
        <w:top w:val="none" w:sz="0" w:space="0" w:color="auto"/>
        <w:left w:val="none" w:sz="0" w:space="0" w:color="auto"/>
        <w:bottom w:val="none" w:sz="0" w:space="0" w:color="auto"/>
        <w:right w:val="none" w:sz="0" w:space="0" w:color="auto"/>
      </w:divBdr>
    </w:div>
    <w:div w:id="2001031855">
      <w:bodyDiv w:val="1"/>
      <w:marLeft w:val="0"/>
      <w:marRight w:val="0"/>
      <w:marTop w:val="0"/>
      <w:marBottom w:val="0"/>
      <w:divBdr>
        <w:top w:val="none" w:sz="0" w:space="0" w:color="auto"/>
        <w:left w:val="none" w:sz="0" w:space="0" w:color="auto"/>
        <w:bottom w:val="none" w:sz="0" w:space="0" w:color="auto"/>
        <w:right w:val="none" w:sz="0" w:space="0" w:color="auto"/>
      </w:divBdr>
    </w:div>
    <w:div w:id="2024935524">
      <w:bodyDiv w:val="1"/>
      <w:marLeft w:val="0"/>
      <w:marRight w:val="0"/>
      <w:marTop w:val="0"/>
      <w:marBottom w:val="0"/>
      <w:divBdr>
        <w:top w:val="none" w:sz="0" w:space="0" w:color="auto"/>
        <w:left w:val="none" w:sz="0" w:space="0" w:color="auto"/>
        <w:bottom w:val="none" w:sz="0" w:space="0" w:color="auto"/>
        <w:right w:val="none" w:sz="0" w:space="0" w:color="auto"/>
      </w:divBdr>
    </w:div>
    <w:div w:id="2065249828">
      <w:bodyDiv w:val="1"/>
      <w:marLeft w:val="0"/>
      <w:marRight w:val="0"/>
      <w:marTop w:val="0"/>
      <w:marBottom w:val="0"/>
      <w:divBdr>
        <w:top w:val="none" w:sz="0" w:space="0" w:color="auto"/>
        <w:left w:val="none" w:sz="0" w:space="0" w:color="auto"/>
        <w:bottom w:val="none" w:sz="0" w:space="0" w:color="auto"/>
        <w:right w:val="none" w:sz="0" w:space="0" w:color="auto"/>
      </w:divBdr>
    </w:div>
    <w:div w:id="2132891816">
      <w:bodyDiv w:val="1"/>
      <w:marLeft w:val="0"/>
      <w:marRight w:val="0"/>
      <w:marTop w:val="0"/>
      <w:marBottom w:val="0"/>
      <w:divBdr>
        <w:top w:val="none" w:sz="0" w:space="0" w:color="auto"/>
        <w:left w:val="none" w:sz="0" w:space="0" w:color="auto"/>
        <w:bottom w:val="none" w:sz="0" w:space="0" w:color="auto"/>
        <w:right w:val="none" w:sz="0" w:space="0" w:color="auto"/>
      </w:divBdr>
    </w:div>
    <w:div w:id="2142188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tgrc.ucdavis.edu" TargetMode="External"/><Relationship Id="rId12" Type="http://schemas.openxmlformats.org/officeDocument/2006/relationships/hyperlink" Target="http://tgrc.ucdavis.edu" TargetMode="External"/><Relationship Id="rId13" Type="http://schemas.openxmlformats.org/officeDocument/2006/relationships/hyperlink" Target="http://mesquiteproject.org"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github.com/jbpease/mvftools" TargetMode="External"/><Relationship Id="rId10" Type="http://schemas.openxmlformats.org/officeDocument/2006/relationships/hyperlink" Target="http://cran.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237604-7B7D-934E-9C0F-AFBE7503E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7335</Words>
  <Characters>98816</Characters>
  <Application>Microsoft Macintosh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Indiana University</Company>
  <LinksUpToDate>false</LinksUpToDate>
  <CharactersWithSpaces>1159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Pease</dc:creator>
  <cp:keywords/>
  <dc:description/>
  <cp:lastModifiedBy>Leonie Moyle</cp:lastModifiedBy>
  <cp:revision>3</cp:revision>
  <cp:lastPrinted>2015-07-08T01:14:00Z</cp:lastPrinted>
  <dcterms:created xsi:type="dcterms:W3CDTF">2015-12-22T21:40:00Z</dcterms:created>
  <dcterms:modified xsi:type="dcterms:W3CDTF">2015-12-22T21:41:00Z</dcterms:modified>
</cp:coreProperties>
</file>